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A58691E" w14:textId="3A5361C2" w:rsidR="00102D5D" w:rsidRPr="005D409F" w:rsidRDefault="00102D5D" w:rsidP="007819A0">
      <w:pPr>
        <w:pStyle w:val="Mdeck1articletype"/>
        <w:rPr>
          <w:rFonts w:ascii="Arial" w:hAnsi="Arial" w:cs="Arial"/>
        </w:rPr>
      </w:pPr>
      <w:r w:rsidRPr="005D409F">
        <w:rPr>
          <w:rFonts w:ascii="Arial" w:hAnsi="Arial" w:cs="Arial"/>
          <w:lang w:eastAsia="zh-CN"/>
        </w:rPr>
        <w:t>Review</w:t>
      </w:r>
      <w:r w:rsidRPr="005D409F">
        <w:rPr>
          <w:rFonts w:ascii="Arial" w:hAnsi="Arial" w:cs="Arial"/>
        </w:rPr>
        <w:t xml:space="preserve"> │ Received </w:t>
      </w:r>
      <w:r w:rsidR="00F52971" w:rsidRPr="005D409F">
        <w:rPr>
          <w:rFonts w:ascii="Arial" w:hAnsi="Arial" w:cs="Arial"/>
        </w:rPr>
        <w:t>4</w:t>
      </w:r>
      <w:r w:rsidRPr="005D409F">
        <w:rPr>
          <w:rFonts w:ascii="Arial" w:hAnsi="Arial" w:cs="Arial"/>
        </w:rPr>
        <w:t xml:space="preserve"> January 2024; Accepted 5 February 2024; Published </w:t>
      </w:r>
      <w:r w:rsidR="00513E42">
        <w:rPr>
          <w:rFonts w:ascii="Arial" w:eastAsiaTheme="minorEastAsia" w:hAnsi="Arial" w:cs="Arial"/>
          <w:lang w:eastAsia="zh-CN"/>
        </w:rPr>
        <w:t>15</w:t>
      </w:r>
      <w:r w:rsidRPr="005D409F">
        <w:rPr>
          <w:rFonts w:ascii="Arial" w:eastAsiaTheme="minorEastAsia" w:hAnsi="Arial" w:cs="Arial"/>
          <w:lang w:eastAsia="zh-CN"/>
        </w:rPr>
        <w:t xml:space="preserve"> March 2024</w:t>
      </w:r>
    </w:p>
    <w:p w14:paraId="4B90D65B" w14:textId="3DA488D7" w:rsidR="00102D5D" w:rsidRPr="005D409F" w:rsidRDefault="00102D5D" w:rsidP="00CD5DA1">
      <w:pPr>
        <w:pStyle w:val="Mdeck1articletype"/>
        <w:rPr>
          <w:b/>
          <w:bCs/>
          <w:color w:val="05073B"/>
          <w:sz w:val="28"/>
          <w:szCs w:val="36"/>
          <w:shd w:val="clear" w:color="auto" w:fill="FDFDFE"/>
        </w:rPr>
      </w:pPr>
      <w:r w:rsidRPr="005D409F">
        <w:rPr>
          <w:rFonts w:ascii="Arial" w:hAnsi="Arial" w:cs="Arial"/>
        </w:rPr>
        <w:t>https://doi.org/10.55092/exrna2024000</w:t>
      </w:r>
      <w:r w:rsidR="00513E42">
        <w:rPr>
          <w:rFonts w:ascii="Arial" w:hAnsi="Arial" w:cs="Arial"/>
        </w:rPr>
        <w:t>3</w:t>
      </w:r>
    </w:p>
    <w:p w14:paraId="03C56B0A" w14:textId="1C9642E4" w:rsidR="00244DB9" w:rsidRPr="005D409F" w:rsidRDefault="0015168A" w:rsidP="00D801DB">
      <w:pPr>
        <w:pStyle w:val="Mdeck1articletitle"/>
        <w:rPr>
          <w:shd w:val="clear" w:color="auto" w:fill="FDFDFE"/>
        </w:rPr>
      </w:pPr>
      <w:r w:rsidRPr="005D409F">
        <w:rPr>
          <w:shd w:val="clear" w:color="auto" w:fill="FDFDFE"/>
        </w:rPr>
        <w:t>Therapeutic potential of plant-derived amiRNA</w:t>
      </w:r>
      <w:r w:rsidR="00213132" w:rsidRPr="005D409F">
        <w:rPr>
          <w:shd w:val="clear" w:color="auto" w:fill="FDFDFE"/>
        </w:rPr>
        <w:t>s</w:t>
      </w:r>
      <w:r w:rsidRPr="005D409F">
        <w:rPr>
          <w:shd w:val="clear" w:color="auto" w:fill="FDFDFE"/>
        </w:rPr>
        <w:t>: challenges and stra</w:t>
      </w:r>
      <w:r w:rsidR="00213132" w:rsidRPr="005D409F">
        <w:rPr>
          <w:shd w:val="clear" w:color="auto" w:fill="FDFDFE"/>
        </w:rPr>
        <w:t>t</w:t>
      </w:r>
      <w:r w:rsidRPr="005D409F">
        <w:rPr>
          <w:shd w:val="clear" w:color="auto" w:fill="FDFDFE"/>
        </w:rPr>
        <w:t>egies</w:t>
      </w:r>
    </w:p>
    <w:p w14:paraId="67BD71CE" w14:textId="3BBB6B34" w:rsidR="00EE5A8A" w:rsidRPr="005D409F" w:rsidRDefault="008B306B" w:rsidP="00D801DB">
      <w:pPr>
        <w:pStyle w:val="Mdeck2authorname"/>
        <w:rPr>
          <w:vertAlign w:val="superscript"/>
        </w:rPr>
      </w:pPr>
      <w:r w:rsidRPr="005D409F">
        <w:t>Xuanlin Li,</w:t>
      </w:r>
      <w:r w:rsidR="00A15E31" w:rsidRPr="005D409F">
        <w:t xml:space="preserve"> </w:t>
      </w:r>
      <w:r w:rsidRPr="005D409F">
        <w:t>Yuan Wang</w:t>
      </w:r>
      <w:r w:rsidR="00B04781" w:rsidRPr="005D409F">
        <w:rPr>
          <w:vertAlign w:val="superscript"/>
        </w:rPr>
        <w:t xml:space="preserve"> </w:t>
      </w:r>
      <w:r w:rsidR="00B04781" w:rsidRPr="005D409F">
        <w:t xml:space="preserve">and </w:t>
      </w:r>
      <w:r w:rsidRPr="005D409F">
        <w:t>Zhi Hong*</w:t>
      </w:r>
    </w:p>
    <w:p w14:paraId="454E7555" w14:textId="7728D6A0" w:rsidR="008B306B" w:rsidRPr="005D409F" w:rsidRDefault="008B306B" w:rsidP="002E17F8">
      <w:pPr>
        <w:pStyle w:val="Mdeck2authoraffiliation"/>
        <w:rPr>
          <w:shd w:val="clear" w:color="auto" w:fill="FFFFFF"/>
        </w:rPr>
      </w:pPr>
      <w:r w:rsidRPr="005D409F">
        <w:rPr>
          <w:shd w:val="clear" w:color="auto" w:fill="FFFFFF"/>
        </w:rPr>
        <w:t>State Key Laboratory of Pharmaceutical Biotechnology, NJU Advanced Institute for</w:t>
      </w:r>
      <w:r w:rsidR="00684BD8" w:rsidRPr="005D409F">
        <w:rPr>
          <w:shd w:val="clear" w:color="auto" w:fill="FFFFFF"/>
        </w:rPr>
        <w:t xml:space="preserve"> </w:t>
      </w:r>
      <w:r w:rsidRPr="005D409F">
        <w:rPr>
          <w:shd w:val="clear" w:color="auto" w:fill="FFFFFF"/>
        </w:rPr>
        <w:t xml:space="preserve">Life Sciences (NAILS), School of Life Sciences, Nanjing University, 163 Xianlin </w:t>
      </w:r>
      <w:bookmarkStart w:id="0" w:name="OLE_LINK23"/>
      <w:bookmarkStart w:id="1" w:name="OLE_LINK24"/>
      <w:r w:rsidRPr="005D409F">
        <w:rPr>
          <w:shd w:val="clear" w:color="auto" w:fill="FFFFFF"/>
        </w:rPr>
        <w:t>Ave</w:t>
      </w:r>
      <w:bookmarkEnd w:id="0"/>
      <w:bookmarkEnd w:id="1"/>
      <w:r w:rsidR="00A76E7C" w:rsidRPr="005D409F">
        <w:rPr>
          <w:shd w:val="clear" w:color="auto" w:fill="FFFFFF"/>
        </w:rPr>
        <w:t>, Nanjing, Jiangsu</w:t>
      </w:r>
      <w:r w:rsidRPr="005D409F">
        <w:rPr>
          <w:shd w:val="clear" w:color="auto" w:fill="FFFFFF"/>
        </w:rPr>
        <w:t xml:space="preserve"> 210023, China</w:t>
      </w:r>
    </w:p>
    <w:p w14:paraId="39A9E1F6" w14:textId="5CC9F1FD" w:rsidR="008B306B" w:rsidRPr="005D409F" w:rsidRDefault="00A76E7C" w:rsidP="00A76E7C">
      <w:pPr>
        <w:pStyle w:val="Mdeck2authorcorrespondence"/>
        <w:rPr>
          <w:b/>
          <w:shd w:val="clear" w:color="auto" w:fill="FFFFFF"/>
        </w:rPr>
      </w:pPr>
      <w:r w:rsidRPr="005D409F">
        <w:rPr>
          <w:shd w:val="clear" w:color="auto" w:fill="FFFFFF"/>
        </w:rPr>
        <w:t>*</w:t>
      </w:r>
      <w:r w:rsidRPr="005D409F">
        <w:rPr>
          <w:shd w:val="clear" w:color="auto" w:fill="FFFFFF"/>
        </w:rPr>
        <w:tab/>
      </w:r>
      <w:r w:rsidR="008B306B" w:rsidRPr="005D409F">
        <w:rPr>
          <w:shd w:val="clear" w:color="auto" w:fill="FFFFFF"/>
        </w:rPr>
        <w:t xml:space="preserve">Correspondence author; E-mail: </w:t>
      </w:r>
      <w:hyperlink r:id="rId9" w:history="1">
        <w:r w:rsidR="008B306B" w:rsidRPr="005D409F">
          <w:rPr>
            <w:rStyle w:val="ae"/>
            <w:rFonts w:cs="Times New Roman"/>
            <w:color w:val="auto"/>
            <w:szCs w:val="24"/>
            <w:u w:val="none"/>
            <w:shd w:val="clear" w:color="auto" w:fill="FFFFFF"/>
          </w:rPr>
          <w:t>zhihong@nju.edu.cn</w:t>
        </w:r>
      </w:hyperlink>
      <w:r w:rsidRPr="005D409F">
        <w:rPr>
          <w:rStyle w:val="ae"/>
          <w:rFonts w:cs="Times New Roman"/>
          <w:bCs/>
          <w:color w:val="auto"/>
          <w:szCs w:val="24"/>
          <w:u w:val="none"/>
          <w:shd w:val="clear" w:color="auto" w:fill="FFFFFF"/>
        </w:rPr>
        <w:t>.</w:t>
      </w:r>
      <w:r w:rsidR="008B306B" w:rsidRPr="005D409F">
        <w:rPr>
          <w:b/>
          <w:shd w:val="clear" w:color="auto" w:fill="FFFFFF"/>
        </w:rPr>
        <w:t xml:space="preserve"> </w:t>
      </w:r>
    </w:p>
    <w:p w14:paraId="7545ED68" w14:textId="27D5EB17" w:rsidR="0015168A" w:rsidRPr="005D409F" w:rsidRDefault="00471792" w:rsidP="00826840">
      <w:pPr>
        <w:pStyle w:val="Mdeck3abstract"/>
        <w:rPr>
          <w:b/>
          <w:szCs w:val="22"/>
        </w:rPr>
      </w:pPr>
      <w:r w:rsidRPr="005D409F">
        <w:rPr>
          <w:rFonts w:hint="eastAsia"/>
          <w:b/>
        </w:rPr>
        <w:t>A</w:t>
      </w:r>
      <w:r w:rsidRPr="005D409F">
        <w:rPr>
          <w:b/>
        </w:rPr>
        <w:t>bstract</w:t>
      </w:r>
      <w:r w:rsidR="006D5C99" w:rsidRPr="005D409F">
        <w:rPr>
          <w:b/>
        </w:rPr>
        <w:t>:</w:t>
      </w:r>
      <w:bookmarkStart w:id="2" w:name="_Hlk153275212"/>
      <w:bookmarkStart w:id="3" w:name="_Hlk153268346"/>
      <w:r w:rsidR="006D5C99" w:rsidRPr="005D409F">
        <w:rPr>
          <w:rFonts w:hint="eastAsia"/>
          <w:b/>
        </w:rPr>
        <w:t xml:space="preserve"> </w:t>
      </w:r>
      <w:r w:rsidR="00C447F2" w:rsidRPr="005D409F">
        <w:t xml:space="preserve">Small </w:t>
      </w:r>
      <w:r w:rsidR="001C16B7" w:rsidRPr="005D409F">
        <w:t>RNA</w:t>
      </w:r>
      <w:r w:rsidR="00013DF6" w:rsidRPr="005D409F">
        <w:t>s</w:t>
      </w:r>
      <w:r w:rsidR="001C16B7" w:rsidRPr="005D409F">
        <w:t xml:space="preserve"> (</w:t>
      </w:r>
      <w:r w:rsidR="00C447F2" w:rsidRPr="005D409F">
        <w:t>s</w:t>
      </w:r>
      <w:r w:rsidR="001C16B7" w:rsidRPr="005D409F">
        <w:t>RNA</w:t>
      </w:r>
      <w:r w:rsidR="00013DF6" w:rsidRPr="005D409F">
        <w:t>s</w:t>
      </w:r>
      <w:r w:rsidR="001C16B7" w:rsidRPr="005D409F">
        <w:t xml:space="preserve">) </w:t>
      </w:r>
      <w:r w:rsidR="00013DF6" w:rsidRPr="005D409F">
        <w:t>are</w:t>
      </w:r>
      <w:r w:rsidR="001C16B7" w:rsidRPr="005D409F">
        <w:t xml:space="preserve"> </w:t>
      </w:r>
      <w:r w:rsidR="007F53A2" w:rsidRPr="005D409F">
        <w:t>potent</w:t>
      </w:r>
      <w:r w:rsidR="00F31F5B" w:rsidRPr="005D409F">
        <w:t xml:space="preserve"> and </w:t>
      </w:r>
      <w:r w:rsidR="00BD6D8E" w:rsidRPr="005D409F">
        <w:t>accurate</w:t>
      </w:r>
      <w:r w:rsidR="00F31F5B" w:rsidRPr="005D409F">
        <w:t xml:space="preserve"> genetic regulator</w:t>
      </w:r>
      <w:r w:rsidR="00013DF6" w:rsidRPr="005D409F">
        <w:t>s</w:t>
      </w:r>
      <w:r w:rsidR="00BD6D8E" w:rsidRPr="005D409F">
        <w:t xml:space="preserve"> capable of</w:t>
      </w:r>
      <w:r w:rsidR="007F53A2" w:rsidRPr="005D409F">
        <w:t xml:space="preserve"> </w:t>
      </w:r>
      <w:r w:rsidR="003F13A5" w:rsidRPr="005D409F">
        <w:t>target</w:t>
      </w:r>
      <w:r w:rsidR="00BD6D8E" w:rsidRPr="005D409F">
        <w:t>ing</w:t>
      </w:r>
      <w:r w:rsidR="003F13A5" w:rsidRPr="005D409F">
        <w:t xml:space="preserve"> </w:t>
      </w:r>
      <w:r w:rsidR="004A3F96" w:rsidRPr="005D409F">
        <w:t xml:space="preserve">a </w:t>
      </w:r>
      <w:r w:rsidR="00A7347D" w:rsidRPr="005D409F">
        <w:t xml:space="preserve">diverse range </w:t>
      </w:r>
      <w:r w:rsidR="004A3F96" w:rsidRPr="005D409F">
        <w:t xml:space="preserve">of </w:t>
      </w:r>
      <w:r w:rsidR="003F13A5" w:rsidRPr="005D409F">
        <w:t>genes in eukaryotes.</w:t>
      </w:r>
      <w:r w:rsidR="00792BC4" w:rsidRPr="005D409F">
        <w:rPr>
          <w:color w:val="222222"/>
          <w:shd w:val="clear" w:color="auto" w:fill="FFFFFF"/>
        </w:rPr>
        <w:t xml:space="preserve"> </w:t>
      </w:r>
      <w:r w:rsidR="00AA1908" w:rsidRPr="005D409F">
        <w:t>In recent years, the sRNA-based</w:t>
      </w:r>
      <w:r w:rsidR="008735C4" w:rsidRPr="005D409F">
        <w:t xml:space="preserve"> RNA interference </w:t>
      </w:r>
      <w:r w:rsidR="00652849" w:rsidRPr="005D409F">
        <w:t>(</w:t>
      </w:r>
      <w:r w:rsidR="008735C4" w:rsidRPr="005D409F">
        <w:t xml:space="preserve">RNAi) </w:t>
      </w:r>
      <w:r w:rsidR="00AA1908" w:rsidRPr="005D409F">
        <w:t>technique</w:t>
      </w:r>
      <w:r w:rsidR="00DB08D8" w:rsidRPr="005D409F">
        <w:t xml:space="preserve"> </w:t>
      </w:r>
      <w:r w:rsidR="00AA1908" w:rsidRPr="005D409F">
        <w:t>has emerged as</w:t>
      </w:r>
      <w:r w:rsidR="008735C4" w:rsidRPr="005D409F">
        <w:t xml:space="preserve"> </w:t>
      </w:r>
      <w:r w:rsidR="00AA1908" w:rsidRPr="005D409F">
        <w:t>a</w:t>
      </w:r>
      <w:r w:rsidR="007F53A2" w:rsidRPr="005D409F">
        <w:t xml:space="preserve"> promising</w:t>
      </w:r>
      <w:r w:rsidR="00AA1908" w:rsidRPr="005D409F">
        <w:t xml:space="preserve"> strategy</w:t>
      </w:r>
      <w:r w:rsidR="008735C4" w:rsidRPr="005D409F">
        <w:t xml:space="preserve"> </w:t>
      </w:r>
      <w:r w:rsidR="00D03F8B" w:rsidRPr="005D409F">
        <w:t>for</w:t>
      </w:r>
      <w:r w:rsidR="002C3131" w:rsidRPr="005D409F">
        <w:t xml:space="preserve"> modifying pathological processes</w:t>
      </w:r>
      <w:r w:rsidR="008735C4" w:rsidRPr="005D409F">
        <w:t xml:space="preserve"> </w:t>
      </w:r>
      <w:r w:rsidR="002C3131" w:rsidRPr="005D409F">
        <w:t xml:space="preserve">by </w:t>
      </w:r>
      <w:r w:rsidR="00BD5028" w:rsidRPr="005D409F">
        <w:t>target</w:t>
      </w:r>
      <w:r w:rsidR="00CA0E8C" w:rsidRPr="005D409F">
        <w:t>ing</w:t>
      </w:r>
      <w:r w:rsidR="00BD5028" w:rsidRPr="005D409F">
        <w:t xml:space="preserve"> </w:t>
      </w:r>
      <w:r w:rsidR="00701FC7" w:rsidRPr="005D409F">
        <w:t>specific gene</w:t>
      </w:r>
      <w:r w:rsidR="00502752" w:rsidRPr="005D409F">
        <w:t>s</w:t>
      </w:r>
      <w:r w:rsidR="00701FC7" w:rsidRPr="005D409F">
        <w:t xml:space="preserve"> or gene families,</w:t>
      </w:r>
      <w:r w:rsidR="00D467BB" w:rsidRPr="005D409F">
        <w:t xml:space="preserve"> </w:t>
      </w:r>
      <w:r w:rsidR="00417681" w:rsidRPr="005D409F">
        <w:t>thereby</w:t>
      </w:r>
      <w:r w:rsidR="002C3131" w:rsidRPr="005D409F">
        <w:t xml:space="preserve"> promot</w:t>
      </w:r>
      <w:r w:rsidR="00184B60" w:rsidRPr="005D409F">
        <w:t>ing</w:t>
      </w:r>
      <w:r w:rsidR="002C3131" w:rsidRPr="005D409F">
        <w:t xml:space="preserve"> RNAi-based precise medical therapy</w:t>
      </w:r>
      <w:r w:rsidR="00D467BB" w:rsidRPr="005D409F">
        <w:t xml:space="preserve">. </w:t>
      </w:r>
      <w:r w:rsidR="00BD5028" w:rsidRPr="005D409F">
        <w:t>Notab</w:t>
      </w:r>
      <w:r w:rsidR="00BD6D8E" w:rsidRPr="005D409F">
        <w:t>ly, plant-derived miRNA</w:t>
      </w:r>
      <w:r w:rsidR="003E5CF8" w:rsidRPr="005D409F">
        <w:t>s</w:t>
      </w:r>
      <w:r w:rsidR="00BD6D8E" w:rsidRPr="005D409F">
        <w:t xml:space="preserve"> have shown promise in </w:t>
      </w:r>
      <w:r w:rsidR="00BD5028" w:rsidRPr="005D409F">
        <w:t xml:space="preserve">the </w:t>
      </w:r>
      <w:r w:rsidR="00BD6D8E" w:rsidRPr="005D409F">
        <w:t>treat</w:t>
      </w:r>
      <w:r w:rsidR="00BD5028" w:rsidRPr="005D409F">
        <w:t xml:space="preserve">ment of various disorders, </w:t>
      </w:r>
      <w:r w:rsidR="00BD6D8E" w:rsidRPr="005D409F">
        <w:t xml:space="preserve">including cancer, neurodegenerative </w:t>
      </w:r>
      <w:r w:rsidR="00BD5028" w:rsidRPr="005D409F">
        <w:t>diseases</w:t>
      </w:r>
      <w:r w:rsidR="00BD6D8E" w:rsidRPr="005D409F">
        <w:t>, and infectious diseases.</w:t>
      </w:r>
      <w:r w:rsidR="00BD5028" w:rsidRPr="005D409F">
        <w:t xml:space="preserve"> This</w:t>
      </w:r>
      <w:r w:rsidR="00A446B4" w:rsidRPr="005D409F">
        <w:t xml:space="preserve"> </w:t>
      </w:r>
      <w:r w:rsidR="00AA1908" w:rsidRPr="005D409F">
        <w:t xml:space="preserve">review </w:t>
      </w:r>
      <w:r w:rsidR="00BD5028" w:rsidRPr="005D409F">
        <w:t xml:space="preserve">examines </w:t>
      </w:r>
      <w:r w:rsidR="00AA1908" w:rsidRPr="005D409F">
        <w:t xml:space="preserve">the </w:t>
      </w:r>
      <w:r w:rsidR="00417681" w:rsidRPr="005D409F">
        <w:t xml:space="preserve">therapeutic potential of </w:t>
      </w:r>
      <w:r w:rsidR="00AA1908" w:rsidRPr="005D409F">
        <w:t xml:space="preserve">plant-derived </w:t>
      </w:r>
      <w:r w:rsidR="0094772A" w:rsidRPr="005D409F">
        <w:t xml:space="preserve">natural miRNAs and artificial </w:t>
      </w:r>
      <w:r w:rsidR="00AA1908" w:rsidRPr="005D409F">
        <w:t>miRNA</w:t>
      </w:r>
      <w:r w:rsidR="0094772A" w:rsidRPr="005D409F">
        <w:t>s</w:t>
      </w:r>
      <w:r w:rsidR="00B04781" w:rsidRPr="005D409F" w:rsidDel="007F53A2">
        <w:t xml:space="preserve"> </w:t>
      </w:r>
      <w:r w:rsidR="00B04781" w:rsidRPr="005D409F">
        <w:t>(amiRNAs)</w:t>
      </w:r>
      <w:r w:rsidR="00001BB5" w:rsidRPr="005D409F">
        <w:t xml:space="preserve">, especially </w:t>
      </w:r>
      <w:r w:rsidR="00BD5028" w:rsidRPr="005D409F">
        <w:t>sourced from</w:t>
      </w:r>
      <w:r w:rsidR="00001BB5" w:rsidRPr="005D409F">
        <w:t xml:space="preserve"> edible plants like</w:t>
      </w:r>
      <w:r w:rsidR="00417681" w:rsidRPr="005D409F">
        <w:t xml:space="preserve"> </w:t>
      </w:r>
      <w:r w:rsidR="005A7D06" w:rsidRPr="005D409F">
        <w:t>crops</w:t>
      </w:r>
      <w:r w:rsidR="00F66256" w:rsidRPr="005D409F">
        <w:t xml:space="preserve"> and herb</w:t>
      </w:r>
      <w:r w:rsidR="00417681" w:rsidRPr="005D409F">
        <w:t>s</w:t>
      </w:r>
      <w:r w:rsidR="007F53A2" w:rsidRPr="005D409F">
        <w:t xml:space="preserve">. </w:t>
      </w:r>
      <w:r w:rsidR="00BD5028" w:rsidRPr="005D409F">
        <w:t>In addition, w</w:t>
      </w:r>
      <w:r w:rsidR="007F53A2" w:rsidRPr="005D409F">
        <w:t xml:space="preserve">e </w:t>
      </w:r>
      <w:r w:rsidR="00B04781" w:rsidRPr="005D409F">
        <w:t>discuss</w:t>
      </w:r>
      <w:r w:rsidR="00B05BCC" w:rsidRPr="005D409F">
        <w:t xml:space="preserve"> </w:t>
      </w:r>
      <w:r w:rsidR="00B714AD" w:rsidRPr="005D409F">
        <w:t xml:space="preserve">the challenges and strategies </w:t>
      </w:r>
      <w:r w:rsidR="00BD6D8E" w:rsidRPr="005D409F">
        <w:t xml:space="preserve">of </w:t>
      </w:r>
      <w:r w:rsidR="00BD5028" w:rsidRPr="005D409F">
        <w:t>utilizing</w:t>
      </w:r>
      <w:r w:rsidR="00B04781" w:rsidRPr="005D409F">
        <w:t xml:space="preserve"> amiRNAs</w:t>
      </w:r>
      <w:r w:rsidR="00BD5028" w:rsidRPr="005D409F">
        <w:t xml:space="preserve"> </w:t>
      </w:r>
      <w:r w:rsidR="007F53A2" w:rsidRPr="005D409F">
        <w:t>in</w:t>
      </w:r>
      <w:r w:rsidR="00B714AD" w:rsidRPr="005D409F">
        <w:t xml:space="preserve"> </w:t>
      </w:r>
      <w:r w:rsidR="00636F9E" w:rsidRPr="005D409F">
        <w:t xml:space="preserve">the </w:t>
      </w:r>
      <w:r w:rsidR="00B714AD" w:rsidRPr="005D409F">
        <w:t xml:space="preserve">therapeutic application </w:t>
      </w:r>
      <w:r w:rsidR="007F53A2" w:rsidRPr="005D409F">
        <w:t>and highlight the</w:t>
      </w:r>
      <w:r w:rsidR="00BD5028" w:rsidRPr="005D409F">
        <w:t xml:space="preserve"> essential</w:t>
      </w:r>
      <w:r w:rsidR="007F53A2" w:rsidRPr="005D409F">
        <w:t xml:space="preserve"> factors </w:t>
      </w:r>
      <w:r w:rsidR="00BD6D8E" w:rsidRPr="005D409F">
        <w:t>for</w:t>
      </w:r>
      <w:r w:rsidR="007F53A2" w:rsidRPr="005D409F">
        <w:t xml:space="preserve"> </w:t>
      </w:r>
      <w:r w:rsidR="00BD5028" w:rsidRPr="005D409F">
        <w:t>effectively producing desired miRNA mimics in plant</w:t>
      </w:r>
      <w:r w:rsidR="00636F9E" w:rsidRPr="005D409F">
        <w:t>s</w:t>
      </w:r>
      <w:r w:rsidR="00BD5028" w:rsidRPr="005D409F">
        <w:t>.</w:t>
      </w:r>
      <w:bookmarkEnd w:id="2"/>
      <w:bookmarkEnd w:id="3"/>
    </w:p>
    <w:p w14:paraId="60A4124E" w14:textId="0B35D26E" w:rsidR="00247906" w:rsidRPr="005D409F" w:rsidRDefault="00247906" w:rsidP="00826840">
      <w:pPr>
        <w:pStyle w:val="Mdeck3keywords"/>
      </w:pPr>
      <w:r w:rsidRPr="005D409F">
        <w:rPr>
          <w:b/>
        </w:rPr>
        <w:t xml:space="preserve">Keywords: </w:t>
      </w:r>
      <w:r w:rsidR="00296629" w:rsidRPr="005D409F">
        <w:t>a</w:t>
      </w:r>
      <w:r w:rsidR="00570838" w:rsidRPr="005D409F">
        <w:t xml:space="preserve">rtificial </w:t>
      </w:r>
      <w:r w:rsidRPr="005D409F">
        <w:t>miRNAs; RNAi therapy; sRNA drugs;</w:t>
      </w:r>
      <w:r w:rsidR="00E47306" w:rsidRPr="005D409F">
        <w:t xml:space="preserve"> </w:t>
      </w:r>
      <w:r w:rsidR="00296629" w:rsidRPr="005D409F">
        <w:t>p</w:t>
      </w:r>
      <w:r w:rsidR="00E47306" w:rsidRPr="005D409F">
        <w:t>lant;</w:t>
      </w:r>
      <w:r w:rsidRPr="005D409F">
        <w:t xml:space="preserve"> </w:t>
      </w:r>
      <w:r w:rsidR="00296629" w:rsidRPr="005D409F">
        <w:t>o</w:t>
      </w:r>
      <w:r w:rsidRPr="005D409F">
        <w:t>ral administration</w:t>
      </w:r>
      <w:r w:rsidR="00081613" w:rsidRPr="005D409F">
        <w:t xml:space="preserve">; </w:t>
      </w:r>
      <w:r w:rsidR="00826840" w:rsidRPr="005D409F">
        <w:br/>
      </w:r>
      <w:r w:rsidR="00296629" w:rsidRPr="005D409F">
        <w:t>c</w:t>
      </w:r>
      <w:r w:rsidR="00081613" w:rsidRPr="005D409F">
        <w:t>ross-kingdom regulation</w:t>
      </w:r>
    </w:p>
    <w:p w14:paraId="3FB12004" w14:textId="4A8E331C" w:rsidR="00214263" w:rsidRPr="005D409F" w:rsidRDefault="00081CE3" w:rsidP="00081CE3">
      <w:pPr>
        <w:pStyle w:val="Mdeck4heading1"/>
      </w:pPr>
      <w:r w:rsidRPr="005D409F">
        <w:t xml:space="preserve">1. </w:t>
      </w:r>
      <w:r w:rsidR="00CB34F3" w:rsidRPr="005D409F">
        <w:t>Introduction</w:t>
      </w:r>
    </w:p>
    <w:p w14:paraId="53B9FC0F" w14:textId="62918D7B" w:rsidR="00EE5A8A" w:rsidRPr="005D409F" w:rsidRDefault="008151CA" w:rsidP="00914D3F">
      <w:pPr>
        <w:pStyle w:val="Mdeck4textfirstlinezero"/>
      </w:pPr>
      <w:bookmarkStart w:id="4" w:name="_Hlk153289545"/>
      <w:r w:rsidRPr="005D409F">
        <w:t xml:space="preserve">In 1998, Andrew Fire and his </w:t>
      </w:r>
      <w:r w:rsidR="00887A0F" w:rsidRPr="005D409F">
        <w:t xml:space="preserve">colleagues </w:t>
      </w:r>
      <w:r w:rsidR="003E5CF8" w:rsidRPr="005D409F">
        <w:t>made a milestone discovery</w:t>
      </w:r>
      <w:r w:rsidRPr="005D409F">
        <w:t xml:space="preserve"> that the injection of exogenous </w:t>
      </w:r>
      <w:r w:rsidR="00EF3B9D" w:rsidRPr="005D409F">
        <w:t>double-stranded</w:t>
      </w:r>
      <w:r w:rsidR="00887A0F" w:rsidRPr="005D409F">
        <w:t xml:space="preserve"> RNA (</w:t>
      </w:r>
      <w:r w:rsidRPr="005D409F">
        <w:t>dsRNA</w:t>
      </w:r>
      <w:r w:rsidR="00887A0F" w:rsidRPr="005D409F">
        <w:t>)</w:t>
      </w:r>
      <w:r w:rsidRPr="005D409F">
        <w:t xml:space="preserve"> caused </w:t>
      </w:r>
      <w:r w:rsidR="00887A0F" w:rsidRPr="005D409F">
        <w:t>gene silencing</w:t>
      </w:r>
      <w:r w:rsidR="00887A0F" w:rsidRPr="005D409F">
        <w:rPr>
          <w:i/>
        </w:rPr>
        <w:t xml:space="preserve"> </w:t>
      </w:r>
      <w:r w:rsidR="00887A0F" w:rsidRPr="005D409F">
        <w:rPr>
          <w:iCs/>
        </w:rPr>
        <w:t xml:space="preserve">in </w:t>
      </w:r>
      <w:r w:rsidRPr="005D409F">
        <w:rPr>
          <w:i/>
        </w:rPr>
        <w:t>Caenorhabditis elegans</w:t>
      </w:r>
      <w:r w:rsidR="004B4DF8" w:rsidRPr="005D409F">
        <w:rPr>
          <w:iCs/>
        </w:rPr>
        <w:t>,</w:t>
      </w:r>
      <w:r w:rsidR="004B4DF8" w:rsidRPr="005D409F">
        <w:rPr>
          <w:i/>
        </w:rPr>
        <w:t xml:space="preserve"> </w:t>
      </w:r>
      <w:r w:rsidR="004B4DF8" w:rsidRPr="005D409F">
        <w:rPr>
          <w:iCs/>
        </w:rPr>
        <w:t xml:space="preserve">opening the </w:t>
      </w:r>
      <w:r w:rsidR="003E5CF8" w:rsidRPr="005D409F">
        <w:rPr>
          <w:iCs/>
        </w:rPr>
        <w:t>doors to</w:t>
      </w:r>
      <w:r w:rsidR="004B4DF8" w:rsidRPr="005D409F">
        <w:t xml:space="preserve"> </w:t>
      </w:r>
      <w:r w:rsidR="004F06AE" w:rsidRPr="005D409F">
        <w:t xml:space="preserve">the discovery of </w:t>
      </w:r>
      <w:r w:rsidRPr="005D409F">
        <w:t>RNA interference</w:t>
      </w:r>
      <w:r w:rsidR="004B4DF8" w:rsidRPr="005D409F">
        <w:t xml:space="preserve"> (RNAi)</w:t>
      </w:r>
      <w:r w:rsidR="00E03D28" w:rsidRPr="005D409F">
        <w:t xml:space="preserve"> phenomenon</w:t>
      </w:r>
      <w:r w:rsidR="008311DB" w:rsidRPr="005D409F">
        <w:t xml:space="preserve"> and </w:t>
      </w:r>
      <w:r w:rsidR="007209BB" w:rsidRPr="005D409F">
        <w:t>RNA</w:t>
      </w:r>
      <w:r w:rsidR="00E03D28" w:rsidRPr="005D409F">
        <w:t>-</w:t>
      </w:r>
      <w:r w:rsidR="007209BB" w:rsidRPr="005D409F">
        <w:t>mediated</w:t>
      </w:r>
      <w:r w:rsidR="00AE08F7" w:rsidRPr="005D409F">
        <w:t xml:space="preserve"> </w:t>
      </w:r>
      <w:r w:rsidR="008311DB" w:rsidRPr="005D409F">
        <w:t>regulation</w:t>
      </w:r>
      <w:r w:rsidR="002A7376" w:rsidRPr="005D409F">
        <w:t xml:space="preserve"> </w:t>
      </w:r>
      <w:r w:rsidRPr="005D409F">
        <w:fldChar w:fldCharType="begin"/>
      </w:r>
      <w:r w:rsidR="00506D0B" w:rsidRPr="005D409F">
        <w:instrText xml:space="preserve"> ADDIN EN.CITE &lt;EndNote&gt;&lt;Cite&gt;&lt;Author&gt;Fire&lt;/Author&gt;&lt;Year&gt;1998&lt;/Year&gt;&lt;RecNum&gt;113&lt;/RecNum&gt;&lt;DisplayText&gt;[1]&lt;/DisplayText&gt;&lt;record&gt;&lt;rec-number&gt;113&lt;/rec-number&gt;&lt;foreign-keys&gt;&lt;key app="EN" db-id="eaxfprersdzda8epzt75pvzt5t0t9zsspevx" timestamp="1636719090"&gt;113&lt;/key&gt;&lt;/foreign-keys&gt;&lt;ref-type name="Journal Article"&gt;17&lt;/ref-type&gt;&lt;contributors&gt;&lt;authors&gt;&lt;author&gt;Fire, Andrew&lt;/author&gt;&lt;author&gt;Xu, SiQun&lt;/author&gt;&lt;author&gt;Montgomery, Mary K.&lt;/author&gt;&lt;author&gt;Kostas, Steven A.&lt;/author&gt;&lt;author&gt;Driver, Samuel E.&lt;/author&gt;&lt;author&gt;Mello, Craig C.&lt;/author&gt;&lt;/authors&gt;&lt;/contributors&gt;&lt;titles&gt;&lt;title&gt;Potent and specific genetic interference by double-stranded RNA in Caenorhabditis elegans&lt;/title&gt;&lt;secondary-title&gt;Nature&lt;/secondary-title&gt;&lt;/titles&gt;&lt;periodical&gt;&lt;full-title&gt;Nature&lt;/full-title&gt;&lt;/periodical&gt;&lt;pages&gt;806-811&lt;/pages&gt;&lt;volume&gt;391&lt;/volume&gt;&lt;number&gt;6669&lt;/number&gt;&lt;dates&gt;&lt;year&gt;1998&lt;/year&gt;&lt;pub-dates&gt;&lt;date&gt;1998/02/01&lt;/date&gt;&lt;/pub-dates&gt;&lt;/dates&gt;&lt;isbn&gt;1476-4687&lt;/isbn&gt;&lt;urls&gt;&lt;related-urls&gt;&lt;url&gt;https://doi.org/10.1038/35888&lt;/url&gt;&lt;/related-urls&gt;&lt;/urls&gt;&lt;electronic-resource-num&gt;10.1038/35888&lt;/electronic-resource-num&gt;&lt;/record&gt;&lt;/Cite&gt;&lt;/EndNote&gt;</w:instrText>
      </w:r>
      <w:r w:rsidRPr="005D409F">
        <w:fldChar w:fldCharType="separate"/>
      </w:r>
      <w:r w:rsidR="00506D0B" w:rsidRPr="005D409F">
        <w:rPr>
          <w:noProof/>
        </w:rPr>
        <w:t>[1]</w:t>
      </w:r>
      <w:r w:rsidRPr="005D409F">
        <w:fldChar w:fldCharType="end"/>
      </w:r>
      <w:r w:rsidRPr="005D409F">
        <w:t>.</w:t>
      </w:r>
      <w:r w:rsidR="00720C05" w:rsidRPr="005D409F">
        <w:t xml:space="preserve"> </w:t>
      </w:r>
      <w:r w:rsidRPr="005D409F">
        <w:t>Since then,</w:t>
      </w:r>
      <w:r w:rsidR="002672BD" w:rsidRPr="005D409F">
        <w:t xml:space="preserve"> </w:t>
      </w:r>
      <w:r w:rsidR="003E5CF8" w:rsidRPr="005D409F">
        <w:t>various</w:t>
      </w:r>
      <w:r w:rsidR="00252A9D" w:rsidRPr="005D409F">
        <w:t xml:space="preserve"> types of endogenous small RNAs (sRNAs)</w:t>
      </w:r>
      <w:r w:rsidR="003E5CF8" w:rsidRPr="005D409F">
        <w:t>, typically</w:t>
      </w:r>
      <w:r w:rsidR="00252A9D" w:rsidRPr="005D409F">
        <w:t xml:space="preserve"> </w:t>
      </w:r>
      <w:r w:rsidR="0077185F" w:rsidRPr="005D409F">
        <w:rPr>
          <w:color w:val="000000" w:themeColor="text1"/>
        </w:rPr>
        <w:t>20</w:t>
      </w:r>
      <w:r w:rsidR="00F32D34" w:rsidRPr="005D409F">
        <w:rPr>
          <w:color w:val="000000" w:themeColor="text1"/>
        </w:rPr>
        <w:t>–</w:t>
      </w:r>
      <w:r w:rsidR="0077185F" w:rsidRPr="005D409F">
        <w:rPr>
          <w:color w:val="000000" w:themeColor="text1"/>
        </w:rPr>
        <w:t>40</w:t>
      </w:r>
      <w:r w:rsidR="0077185F" w:rsidRPr="005D409F">
        <w:t xml:space="preserve"> nucleotides (nt) in length</w:t>
      </w:r>
      <w:r w:rsidR="003E5CF8" w:rsidRPr="005D409F">
        <w:t>,</w:t>
      </w:r>
      <w:r w:rsidR="0077185F" w:rsidRPr="005D409F">
        <w:t xml:space="preserve"> </w:t>
      </w:r>
      <w:r w:rsidR="00252A9D" w:rsidRPr="005D409F">
        <w:t xml:space="preserve">have been characterized, </w:t>
      </w:r>
      <w:r w:rsidR="003E5CF8" w:rsidRPr="005D409F">
        <w:t xml:space="preserve">including </w:t>
      </w:r>
      <w:r w:rsidR="00252A9D" w:rsidRPr="005D409F">
        <w:t>small interfering RNAs (siRNAs), microRNAs (miRNAs),</w:t>
      </w:r>
      <w:r w:rsidRPr="005D409F">
        <w:t xml:space="preserve"> </w:t>
      </w:r>
      <w:r w:rsidR="00252A9D" w:rsidRPr="005D409F">
        <w:t>and PIWI-interacting RNAs (piRNAs)</w:t>
      </w:r>
      <w:r w:rsidR="0077185F" w:rsidRPr="005D409F">
        <w:t xml:space="preserve"> </w:t>
      </w:r>
      <w:r w:rsidR="003E5CF8" w:rsidRPr="005D409F">
        <w:rPr>
          <w:spacing w:val="-2"/>
        </w:rPr>
        <w:t>which</w:t>
      </w:r>
      <w:r w:rsidR="0077185F" w:rsidRPr="005D409F">
        <w:rPr>
          <w:spacing w:val="-2"/>
        </w:rPr>
        <w:t xml:space="preserve"> </w:t>
      </w:r>
      <w:r w:rsidR="003E5CF8" w:rsidRPr="005D409F">
        <w:rPr>
          <w:spacing w:val="-2"/>
        </w:rPr>
        <w:t xml:space="preserve">are </w:t>
      </w:r>
      <w:r w:rsidR="0077185F" w:rsidRPr="005D409F">
        <w:rPr>
          <w:spacing w:val="-2"/>
        </w:rPr>
        <w:t xml:space="preserve">classified </w:t>
      </w:r>
      <w:r w:rsidR="003E5CF8" w:rsidRPr="005D409F">
        <w:rPr>
          <w:spacing w:val="-2"/>
        </w:rPr>
        <w:t>based on their distinct</w:t>
      </w:r>
      <w:r w:rsidR="0077185F" w:rsidRPr="005D409F">
        <w:rPr>
          <w:spacing w:val="-2"/>
        </w:rPr>
        <w:t xml:space="preserve"> biogenesis</w:t>
      </w:r>
      <w:r w:rsidR="00101EE5" w:rsidRPr="005D409F">
        <w:rPr>
          <w:spacing w:val="-2"/>
        </w:rPr>
        <w:t xml:space="preserve"> pathways</w:t>
      </w:r>
      <w:r w:rsidR="008D16D0" w:rsidRPr="005D409F">
        <w:rPr>
          <w:spacing w:val="-2"/>
        </w:rPr>
        <w:t xml:space="preserve"> and modes of regulation</w:t>
      </w:r>
      <w:r w:rsidR="00345F1E" w:rsidRPr="005D409F">
        <w:rPr>
          <w:spacing w:val="-2"/>
        </w:rPr>
        <w:t xml:space="preserve"> </w:t>
      </w:r>
      <w:r w:rsidR="00462EE4" w:rsidRPr="005D409F">
        <w:rPr>
          <w:spacing w:val="-2"/>
        </w:rPr>
        <w:fldChar w:fldCharType="begin">
          <w:fldData xml:space="preserve">PEVuZE5vdGU+PENpdGU+PEF1dGhvcj5DYXJ0aGV3PC9BdXRob3I+PFllYXI+MjAwOTwvWWVhcj48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=
</w:fldData>
        </w:fldChar>
      </w:r>
      <w:r w:rsidR="004B58B0" w:rsidRPr="005D409F">
        <w:rPr>
          <w:spacing w:val="-2"/>
        </w:rPr>
        <w:instrText xml:space="preserve"> ADDIN EN.CITE </w:instrText>
      </w:r>
      <w:r w:rsidR="004B58B0" w:rsidRPr="005D409F">
        <w:rPr>
          <w:spacing w:val="-2"/>
        </w:rPr>
        <w:fldChar w:fldCharType="begin">
          <w:fldData xml:space="preserve">PEVuZE5vdGU+PENpdGU+PEF1dGhvcj5DYXJ0aGV3PC9BdXRob3I+PFllYXI+MjAwOTwvWWVhcj48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=
</w:fldData>
        </w:fldChar>
      </w:r>
      <w:r w:rsidR="004B58B0" w:rsidRPr="005D409F">
        <w:rPr>
          <w:spacing w:val="-2"/>
        </w:rPr>
        <w:instrText xml:space="preserve"> ADDIN EN.CITE.DATA </w:instrText>
      </w:r>
      <w:r w:rsidR="004B58B0" w:rsidRPr="005D409F">
        <w:rPr>
          <w:spacing w:val="-2"/>
        </w:rPr>
      </w:r>
      <w:r w:rsidR="004B58B0" w:rsidRPr="005D409F">
        <w:rPr>
          <w:spacing w:val="-2"/>
        </w:rPr>
        <w:fldChar w:fldCharType="end"/>
      </w:r>
      <w:r w:rsidR="00462EE4" w:rsidRPr="005D409F">
        <w:rPr>
          <w:spacing w:val="-2"/>
        </w:rPr>
      </w:r>
      <w:r w:rsidR="00462EE4" w:rsidRPr="005D409F">
        <w:rPr>
          <w:spacing w:val="-2"/>
        </w:rPr>
        <w:fldChar w:fldCharType="separate"/>
      </w:r>
      <w:r w:rsidR="00296629" w:rsidRPr="005D409F">
        <w:rPr>
          <w:noProof/>
          <w:spacing w:val="-2"/>
        </w:rPr>
        <w:t>[2,</w:t>
      </w:r>
      <w:r w:rsidR="004B58B0" w:rsidRPr="005D409F">
        <w:rPr>
          <w:noProof/>
          <w:spacing w:val="-2"/>
        </w:rPr>
        <w:t>3]</w:t>
      </w:r>
      <w:r w:rsidR="00462EE4" w:rsidRPr="005D409F">
        <w:rPr>
          <w:spacing w:val="-2"/>
        </w:rPr>
        <w:fldChar w:fldCharType="end"/>
      </w:r>
      <w:r w:rsidR="0077185F" w:rsidRPr="005D409F">
        <w:rPr>
          <w:spacing w:val="-2"/>
        </w:rPr>
        <w:t>.</w:t>
      </w:r>
      <w:r w:rsidR="00994241" w:rsidRPr="005D409F">
        <w:t xml:space="preserve"> These sRNAs</w:t>
      </w:r>
      <w:r w:rsidR="00512C67" w:rsidRPr="005D409F">
        <w:t>,</w:t>
      </w:r>
      <w:r w:rsidR="0077185F" w:rsidRPr="005D409F">
        <w:t xml:space="preserve"> </w:t>
      </w:r>
      <w:r w:rsidR="00994241" w:rsidRPr="005D409F">
        <w:t>along with their associated proteins</w:t>
      </w:r>
      <w:r w:rsidR="00512C67" w:rsidRPr="005D409F">
        <w:t>,</w:t>
      </w:r>
      <w:r w:rsidR="00994241" w:rsidRPr="005D409F">
        <w:t xml:space="preserve"> specifically </w:t>
      </w:r>
      <w:r w:rsidR="006136B5" w:rsidRPr="005D409F">
        <w:t xml:space="preserve">silence </w:t>
      </w:r>
      <w:r w:rsidR="00994241" w:rsidRPr="005D409F">
        <w:t>the expression of one or more targe</w:t>
      </w:r>
      <w:r w:rsidR="00EE5A8A" w:rsidRPr="005D409F">
        <w:t>t</w:t>
      </w:r>
      <w:r w:rsidR="00994241" w:rsidRPr="005D409F">
        <w:t xml:space="preserve"> genes </w:t>
      </w:r>
      <w:r w:rsidR="00F06B19" w:rsidRPr="005D409F">
        <w:t>in</w:t>
      </w:r>
      <w:r w:rsidR="00994241" w:rsidRPr="005D409F">
        <w:t xml:space="preserve"> the transcriptional </w:t>
      </w:r>
      <w:r w:rsidR="00F06B19" w:rsidRPr="005D409F">
        <w:t xml:space="preserve">gene silencing </w:t>
      </w:r>
      <w:r w:rsidR="00994241" w:rsidRPr="005D409F">
        <w:t xml:space="preserve">(TGS) or post-transcriptional </w:t>
      </w:r>
      <w:r w:rsidR="00F06B19" w:rsidRPr="005D409F">
        <w:t xml:space="preserve">gene silencing </w:t>
      </w:r>
      <w:r w:rsidR="00994241" w:rsidRPr="005D409F">
        <w:t xml:space="preserve">(PTGS) </w:t>
      </w:r>
      <w:r w:rsidR="00F06B19" w:rsidRPr="005D409F">
        <w:t>pathway</w:t>
      </w:r>
      <w:r w:rsidR="00994241" w:rsidRPr="005D409F">
        <w:t xml:space="preserve"> </w:t>
      </w:r>
      <w:r w:rsidR="00CC3477" w:rsidRPr="005D409F">
        <w:fldChar w:fldCharType="begin">
          <w:fldData xml:space="preserve">PEVuZE5vdGU+PENpdGU+PEF1dGhvcj5MaXU8L0F1dGhvcj48WWVhcj4yMDE4PC9ZZWFyPjxSZWNO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</w:fldData>
        </w:fldChar>
      </w:r>
      <w:r w:rsidR="004B58B0" w:rsidRPr="005D409F">
        <w:instrText xml:space="preserve"> ADDIN EN.CITE </w:instrText>
      </w:r>
      <w:r w:rsidR="004B58B0" w:rsidRPr="005D409F">
        <w:fldChar w:fldCharType="begin">
          <w:fldData xml:space="preserve">PEVuZE5vdGU+PENpdGU+PEF1dGhvcj5MaXU8L0F1dGhvcj48WWVhcj4yMDE4PC9ZZWFyPjxSZWNO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</w:fldData>
        </w:fldChar>
      </w:r>
      <w:r w:rsidR="004B58B0" w:rsidRPr="005D409F">
        <w:instrText xml:space="preserve"> ADDIN EN.CITE.DATA </w:instrText>
      </w:r>
      <w:r w:rsidR="004B58B0" w:rsidRPr="005D409F">
        <w:fldChar w:fldCharType="end"/>
      </w:r>
      <w:r w:rsidR="00CC3477" w:rsidRPr="005D409F">
        <w:fldChar w:fldCharType="separate"/>
      </w:r>
      <w:r w:rsidR="00296629" w:rsidRPr="005D409F">
        <w:t>[4,</w:t>
      </w:r>
      <w:r w:rsidR="004B58B0" w:rsidRPr="005D409F">
        <w:t>5]</w:t>
      </w:r>
      <w:r w:rsidR="00CC3477" w:rsidRPr="005D409F">
        <w:fldChar w:fldCharType="end"/>
      </w:r>
      <w:r w:rsidR="00BB02E7" w:rsidRPr="005D409F">
        <w:t>.</w:t>
      </w:r>
      <w:r w:rsidR="00543BE3" w:rsidRPr="005D409F">
        <w:t xml:space="preserve"> </w:t>
      </w:r>
      <w:r w:rsidR="00007D14" w:rsidRPr="005D409F">
        <w:t>According to report</w:t>
      </w:r>
      <w:r w:rsidR="006D032C" w:rsidRPr="005D409F">
        <w:t>s,</w:t>
      </w:r>
      <w:r w:rsidR="00007D14" w:rsidRPr="005D409F">
        <w:t xml:space="preserve"> </w:t>
      </w:r>
      <w:r w:rsidR="006D032C" w:rsidRPr="005D409F">
        <w:t xml:space="preserve">up to 60% of all protein-encoding </w:t>
      </w:r>
      <w:r w:rsidR="006D032C" w:rsidRPr="005D409F">
        <w:lastRenderedPageBreak/>
        <w:t xml:space="preserve">genes are subject to sRNA-based regulation, suggesting sRNAs as central regulators in cellular signaling with a wide range impact on almost every biological process </w:t>
      </w:r>
      <w:r w:rsidR="006D032C" w:rsidRPr="005D409F">
        <w:fldChar w:fldCharType="begin">
          <w:fldData xml:space="preserve">PEVuZE5vdGU+PENpdGU+PEF1dGhvcj5GcmllZG1hbjwvQXV0aG9yPjxZZWFyPjIwMDk8L1llYXI+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</w:fldData>
        </w:fldChar>
      </w:r>
      <w:r w:rsidR="004B58B0" w:rsidRPr="005D409F">
        <w:instrText xml:space="preserve"> ADDIN EN.CITE </w:instrText>
      </w:r>
      <w:r w:rsidR="004B58B0" w:rsidRPr="005D409F">
        <w:fldChar w:fldCharType="begin">
          <w:fldData xml:space="preserve">PEVuZE5vdGU+PENpdGU+PEF1dGhvcj5GcmllZG1hbjwvQXV0aG9yPjxZZWFyPjIwMDk8L1llYXI+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</w:fldData>
        </w:fldChar>
      </w:r>
      <w:r w:rsidR="004B58B0" w:rsidRPr="005D409F">
        <w:instrText xml:space="preserve"> ADDIN EN.CITE.DATA </w:instrText>
      </w:r>
      <w:r w:rsidR="004B58B0" w:rsidRPr="005D409F">
        <w:fldChar w:fldCharType="end"/>
      </w:r>
      <w:r w:rsidR="006D032C" w:rsidRPr="005D409F">
        <w:fldChar w:fldCharType="separate"/>
      </w:r>
      <w:r w:rsidR="00296629" w:rsidRPr="005D409F">
        <w:rPr>
          <w:noProof/>
        </w:rPr>
        <w:t>[6,</w:t>
      </w:r>
      <w:r w:rsidR="004B58B0" w:rsidRPr="005D409F">
        <w:rPr>
          <w:noProof/>
        </w:rPr>
        <w:t>7]</w:t>
      </w:r>
      <w:r w:rsidR="006D032C" w:rsidRPr="005D409F">
        <w:fldChar w:fldCharType="end"/>
      </w:r>
      <w:r w:rsidR="00FA77D6" w:rsidRPr="005D409F">
        <w:t xml:space="preserve">. </w:t>
      </w:r>
    </w:p>
    <w:p w14:paraId="7326E3B4" w14:textId="0D6D4A35" w:rsidR="0037187F" w:rsidRPr="005D409F" w:rsidRDefault="00512C67" w:rsidP="00914D3F">
      <w:pPr>
        <w:pStyle w:val="Mdeck4text"/>
        <w:rPr>
          <w:color w:val="FF0000"/>
        </w:rPr>
      </w:pPr>
      <w:r w:rsidRPr="005D409F">
        <w:t>In addition to</w:t>
      </w:r>
      <w:r w:rsidR="003E5CF8" w:rsidRPr="005D409F">
        <w:t xml:space="preserve"> the </w:t>
      </w:r>
      <w:r w:rsidR="0061187A" w:rsidRPr="005D409F">
        <w:t>ce</w:t>
      </w:r>
      <w:r w:rsidR="00DD3731" w:rsidRPr="005D409F">
        <w:t>l</w:t>
      </w:r>
      <w:r w:rsidR="0061187A" w:rsidRPr="005D409F">
        <w:t xml:space="preserve">l-autonomous regulatory function </w:t>
      </w:r>
      <w:r w:rsidR="003E5CF8" w:rsidRPr="005D409F">
        <w:t>within</w:t>
      </w:r>
      <w:r w:rsidR="0061187A" w:rsidRPr="005D409F">
        <w:t xml:space="preserve"> local areas, growing evidence </w:t>
      </w:r>
      <w:r w:rsidR="003E5CF8" w:rsidRPr="005D409F">
        <w:t>suggests</w:t>
      </w:r>
      <w:r w:rsidR="0061187A" w:rsidRPr="005D409F">
        <w:t xml:space="preserve"> </w:t>
      </w:r>
      <w:r w:rsidR="004B4DF8" w:rsidRPr="005D409F">
        <w:t xml:space="preserve">that </w:t>
      </w:r>
      <w:r w:rsidR="008151CA" w:rsidRPr="005D409F">
        <w:t>sRNAs</w:t>
      </w:r>
      <w:r w:rsidR="00D865A3" w:rsidRPr="005D409F">
        <w:t xml:space="preserve">, </w:t>
      </w:r>
      <w:r w:rsidR="003E5CF8" w:rsidRPr="005D409F">
        <w:t>particularly</w:t>
      </w:r>
      <w:r w:rsidR="00D865A3" w:rsidRPr="005D409F">
        <w:t xml:space="preserve"> miRNAs, </w:t>
      </w:r>
      <w:r w:rsidR="004B4DF8" w:rsidRPr="005D409F">
        <w:t xml:space="preserve">can </w:t>
      </w:r>
      <w:r w:rsidR="008151CA" w:rsidRPr="005D409F">
        <w:t>be transferred between</w:t>
      </w:r>
      <w:r w:rsidR="0061187A" w:rsidRPr="005D409F">
        <w:t xml:space="preserve"> cells and even</w:t>
      </w:r>
      <w:r w:rsidR="008151CA" w:rsidRPr="005D409F">
        <w:t xml:space="preserve"> organisms</w:t>
      </w:r>
      <w:r w:rsidR="002C09DE" w:rsidRPr="005D409F">
        <w:t xml:space="preserve"> </w:t>
      </w:r>
      <w:r w:rsidR="002C09DE" w:rsidRPr="005D409F">
        <w:rPr>
          <w:rFonts w:hint="eastAsia"/>
        </w:rPr>
        <w:t>t</w:t>
      </w:r>
      <w:r w:rsidR="002C09DE" w:rsidRPr="005D409F">
        <w:t>o</w:t>
      </w:r>
      <w:r w:rsidR="003E5CF8" w:rsidRPr="005D409F">
        <w:t xml:space="preserve"> exert</w:t>
      </w:r>
      <w:r w:rsidR="0061187A" w:rsidRPr="005D409F">
        <w:t xml:space="preserve"> a non-cell-autonomous </w:t>
      </w:r>
      <w:r w:rsidR="003E5CF8" w:rsidRPr="005D409F">
        <w:t>regulatory role</w:t>
      </w:r>
      <w:r w:rsidR="0061187A" w:rsidRPr="005D409F">
        <w:t xml:space="preserve"> </w:t>
      </w:r>
      <w:r w:rsidR="003371AC" w:rsidRPr="005D409F">
        <w:fldChar w:fldCharType="begin">
          <w:fldData xml:space="preserve">PEVuZE5vdGU+PENpdGU+PEF1dGhvcj5DaGl0d29vZDwvQXV0aG9yPjxZZWFyPjIwMTA8L1llYXI+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</w:fldData>
        </w:fldChar>
      </w:r>
      <w:r w:rsidR="00CA5ECC" w:rsidRPr="005D409F">
        <w:instrText xml:space="preserve"> ADDIN EN.CITE </w:instrText>
      </w:r>
      <w:r w:rsidR="00CA5ECC" w:rsidRPr="005D409F">
        <w:fldChar w:fldCharType="begin">
          <w:fldData xml:space="preserve">PEVuZE5vdGU+PENpdGU+PEF1dGhvcj5DaGl0d29vZDwvQXV0aG9yPjxZZWFyPjIwMTA8L1llYXI+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</w:fldData>
        </w:fldChar>
      </w:r>
      <w:r w:rsidR="00CA5ECC" w:rsidRPr="005D409F">
        <w:instrText xml:space="preserve"> ADDIN EN.CITE.DATA </w:instrText>
      </w:r>
      <w:r w:rsidR="00CA5ECC" w:rsidRPr="005D409F">
        <w:fldChar w:fldCharType="end"/>
      </w:r>
      <w:r w:rsidR="003371AC" w:rsidRPr="005D409F">
        <w:fldChar w:fldCharType="separate"/>
      </w:r>
      <w:r w:rsidR="00CA5ECC" w:rsidRPr="005D409F">
        <w:rPr>
          <w:noProof/>
        </w:rPr>
        <w:t>[3</w:t>
      </w:r>
      <w:r w:rsidR="00296629" w:rsidRPr="005D409F">
        <w:rPr>
          <w:noProof/>
        </w:rPr>
        <w:t>,</w:t>
      </w:r>
      <w:r w:rsidR="00CA5ECC" w:rsidRPr="005D409F">
        <w:rPr>
          <w:noProof/>
        </w:rPr>
        <w:t>8]</w:t>
      </w:r>
      <w:r w:rsidR="003371AC" w:rsidRPr="005D409F">
        <w:fldChar w:fldCharType="end"/>
      </w:r>
      <w:r w:rsidR="008151CA" w:rsidRPr="005D409F">
        <w:t>.</w:t>
      </w:r>
      <w:r w:rsidR="003E5CF8" w:rsidRPr="005D409F">
        <w:t xml:space="preserve"> </w:t>
      </w:r>
      <w:r w:rsidR="008151CA" w:rsidRPr="005D409F">
        <w:t xml:space="preserve">The </w:t>
      </w:r>
      <w:r w:rsidR="004B4DF8" w:rsidRPr="005D409F">
        <w:t xml:space="preserve">discovery that </w:t>
      </w:r>
      <w:r w:rsidR="00225CA7" w:rsidRPr="005D409F">
        <w:t xml:space="preserve">the </w:t>
      </w:r>
      <w:r w:rsidR="008151CA" w:rsidRPr="005D409F">
        <w:t xml:space="preserve">MIR168a </w:t>
      </w:r>
      <w:r w:rsidR="00225CA7" w:rsidRPr="005D409F">
        <w:t xml:space="preserve">from rice </w:t>
      </w:r>
      <w:r w:rsidR="004B4DF8" w:rsidRPr="005D409F">
        <w:t>inhibits</w:t>
      </w:r>
      <w:r w:rsidR="00D36624" w:rsidRPr="005D409F">
        <w:t xml:space="preserve"> </w:t>
      </w:r>
      <w:r w:rsidR="009C4DB8" w:rsidRPr="005D409F">
        <w:t>low</w:t>
      </w:r>
      <w:r w:rsidR="00CD7335" w:rsidRPr="005D409F">
        <w:rPr>
          <w:rFonts w:hint="eastAsia"/>
        </w:rPr>
        <w:t>-</w:t>
      </w:r>
      <w:r w:rsidR="009C4DB8" w:rsidRPr="005D409F">
        <w:t>density lipoprotein receptor adaptor protein 1</w:t>
      </w:r>
      <w:r w:rsidR="00D36624" w:rsidRPr="005D409F">
        <w:t xml:space="preserve"> (</w:t>
      </w:r>
      <w:r w:rsidR="009C4DB8" w:rsidRPr="005D409F">
        <w:t>LDLRAP1</w:t>
      </w:r>
      <w:r w:rsidR="00D36624" w:rsidRPr="005D409F">
        <w:t>)</w:t>
      </w:r>
      <w:r w:rsidR="008151CA" w:rsidRPr="005D409F">
        <w:t xml:space="preserve"> mRNAs and </w:t>
      </w:r>
      <w:r w:rsidR="00225CA7" w:rsidRPr="005D409F">
        <w:t xml:space="preserve">reduces </w:t>
      </w:r>
      <w:r w:rsidR="008151CA" w:rsidRPr="005D409F">
        <w:t xml:space="preserve">the removal of LDL from </w:t>
      </w:r>
      <w:r w:rsidR="003E07D1" w:rsidRPr="005D409F">
        <w:t xml:space="preserve">mice </w:t>
      </w:r>
      <w:r w:rsidR="008151CA" w:rsidRPr="005D409F">
        <w:t xml:space="preserve">plasma </w:t>
      </w:r>
      <w:r w:rsidR="00CC4B3D" w:rsidRPr="005D409F">
        <w:t>is</w:t>
      </w:r>
      <w:r w:rsidR="00225CA7" w:rsidRPr="005D409F">
        <w:t xml:space="preserve"> the first demonstration of </w:t>
      </w:r>
      <w:r w:rsidR="008151CA" w:rsidRPr="005D409F">
        <w:t>plant miRNA</w:t>
      </w:r>
      <w:r w:rsidR="00D676BB" w:rsidRPr="005D409F">
        <w:t>s</w:t>
      </w:r>
      <w:r w:rsidR="008151CA" w:rsidRPr="005D409F">
        <w:t xml:space="preserve"> with </w:t>
      </w:r>
      <w:r w:rsidR="004B4DF8" w:rsidRPr="005D409F">
        <w:t xml:space="preserve">regulatory </w:t>
      </w:r>
      <w:r w:rsidR="008151CA" w:rsidRPr="005D409F">
        <w:t>function</w:t>
      </w:r>
      <w:r w:rsidR="00225CA7" w:rsidRPr="005D409F">
        <w:t xml:space="preserve"> in mammals</w:t>
      </w:r>
      <w:r w:rsidR="00AB154F" w:rsidRPr="005D409F">
        <w:t xml:space="preserve"> </w:t>
      </w:r>
      <w:r w:rsidR="008151CA" w:rsidRPr="005D409F">
        <w:fldChar w:fldCharType="begin">
          <w:fldData xml:space="preserve">PEVuZE5vdGU+PENpdGU+PEF1dGhvcj5aaGFuZzwvQXV0aG9yPjxZZWFyPjIwMTI8L1llYXI+PFJl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==
</w:fldData>
        </w:fldChar>
      </w:r>
      <w:r w:rsidR="006D032C" w:rsidRPr="005D409F">
        <w:instrText xml:space="preserve"> ADDIN EN.CITE </w:instrText>
      </w:r>
      <w:r w:rsidR="006D032C" w:rsidRPr="005D409F">
        <w:fldChar w:fldCharType="begin">
          <w:fldData xml:space="preserve">PEVuZE5vdGU+PENpdGU+PEF1dGhvcj5aaGFuZzwvQXV0aG9yPjxZZWFyPjIwMTI8L1llYXI+PFJl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==
</w:fldData>
        </w:fldChar>
      </w:r>
      <w:r w:rsidR="006D032C" w:rsidRPr="005D409F">
        <w:instrText xml:space="preserve"> ADDIN EN.CITE.DATA </w:instrText>
      </w:r>
      <w:r w:rsidR="006D032C" w:rsidRPr="005D409F">
        <w:fldChar w:fldCharType="end"/>
      </w:r>
      <w:r w:rsidR="008151CA" w:rsidRPr="005D409F">
        <w:fldChar w:fldCharType="separate"/>
      </w:r>
      <w:r w:rsidR="006D032C" w:rsidRPr="005D409F">
        <w:rPr>
          <w:noProof/>
        </w:rPr>
        <w:t>[9]</w:t>
      </w:r>
      <w:r w:rsidR="008151CA" w:rsidRPr="005D409F">
        <w:fldChar w:fldCharType="end"/>
      </w:r>
      <w:r w:rsidR="008151CA" w:rsidRPr="005D409F">
        <w:t xml:space="preserve">. </w:t>
      </w:r>
      <w:r w:rsidR="00225CA7" w:rsidRPr="005D409F">
        <w:t xml:space="preserve">Another </w:t>
      </w:r>
      <w:r w:rsidR="008335B9" w:rsidRPr="005D409F">
        <w:t xml:space="preserve">canonical </w:t>
      </w:r>
      <w:r w:rsidR="00225CA7" w:rsidRPr="005D409F">
        <w:t>example involving species-to-species RNAi mediated by miRNA</w:t>
      </w:r>
      <w:r w:rsidR="00A75D62" w:rsidRPr="005D409F">
        <w:t>s</w:t>
      </w:r>
      <w:r w:rsidR="00225CA7" w:rsidRPr="005D409F">
        <w:t xml:space="preserve"> is </w:t>
      </w:r>
      <w:r w:rsidR="00804548" w:rsidRPr="005D409F">
        <w:t xml:space="preserve">that parasitic plant </w:t>
      </w:r>
      <w:r w:rsidR="00804548" w:rsidRPr="005D409F">
        <w:rPr>
          <w:i/>
        </w:rPr>
        <w:t xml:space="preserve">Cuscuta campestris </w:t>
      </w:r>
      <w:r w:rsidR="00804548" w:rsidRPr="005D409F">
        <w:t xml:space="preserve">derived </w:t>
      </w:r>
      <w:r w:rsidR="00225CA7" w:rsidRPr="005D409F">
        <w:t>22-nt miRNAs</w:t>
      </w:r>
      <w:r w:rsidR="005634A6" w:rsidRPr="005D409F">
        <w:t xml:space="preserve"> ccm-miR12497a, ccm-miR12480 and ccm-miR12495</w:t>
      </w:r>
      <w:r w:rsidR="00225CA7" w:rsidRPr="005D409F">
        <w:t xml:space="preserve"> </w:t>
      </w:r>
      <w:r w:rsidR="009659AF" w:rsidRPr="005D409F">
        <w:t>manipulate</w:t>
      </w:r>
      <w:r w:rsidR="00804548" w:rsidRPr="005D409F">
        <w:t xml:space="preserve"> </w:t>
      </w:r>
      <w:r w:rsidR="00EE5A8A" w:rsidRPr="005D409F">
        <w:t xml:space="preserve">the </w:t>
      </w:r>
      <w:r w:rsidR="009659AF" w:rsidRPr="005D409F">
        <w:t xml:space="preserve">expression of </w:t>
      </w:r>
      <w:r w:rsidR="008151CA" w:rsidRPr="005D409F">
        <w:t xml:space="preserve">target </w:t>
      </w:r>
      <w:r w:rsidR="00D676C4" w:rsidRPr="005D409F">
        <w:t>genes</w:t>
      </w:r>
      <w:r w:rsidR="005634A6" w:rsidRPr="005D409F">
        <w:t xml:space="preserve"> </w:t>
      </w:r>
      <w:r w:rsidR="005634A6" w:rsidRPr="005D409F">
        <w:rPr>
          <w:i/>
        </w:rPr>
        <w:t>TIR1</w:t>
      </w:r>
      <w:r w:rsidR="005634A6" w:rsidRPr="005D409F">
        <w:t xml:space="preserve">, </w:t>
      </w:r>
      <w:r w:rsidR="005634A6" w:rsidRPr="005D409F">
        <w:rPr>
          <w:i/>
        </w:rPr>
        <w:t>AFB2</w:t>
      </w:r>
      <w:r w:rsidR="005634A6" w:rsidRPr="005D409F">
        <w:t xml:space="preserve">, </w:t>
      </w:r>
      <w:r w:rsidR="005634A6" w:rsidRPr="005D409F">
        <w:rPr>
          <w:i/>
        </w:rPr>
        <w:t>AFB3</w:t>
      </w:r>
      <w:r w:rsidR="005634A6" w:rsidRPr="005D409F">
        <w:t xml:space="preserve">, </w:t>
      </w:r>
      <w:r w:rsidR="005634A6" w:rsidRPr="005D409F">
        <w:rPr>
          <w:i/>
        </w:rPr>
        <w:t>SEOR1</w:t>
      </w:r>
      <w:r w:rsidR="005634A6" w:rsidRPr="005D409F">
        <w:t xml:space="preserve"> and </w:t>
      </w:r>
      <w:r w:rsidR="005634A6" w:rsidRPr="005D409F">
        <w:rPr>
          <w:i/>
        </w:rPr>
        <w:t>BIK1</w:t>
      </w:r>
      <w:r w:rsidR="008151CA" w:rsidRPr="005D409F">
        <w:t xml:space="preserve"> </w:t>
      </w:r>
      <w:r w:rsidR="00804548" w:rsidRPr="005D409F">
        <w:t xml:space="preserve">in </w:t>
      </w:r>
      <w:r w:rsidR="008151CA" w:rsidRPr="005D409F">
        <w:t>host plant</w:t>
      </w:r>
      <w:r w:rsidR="00504FE9" w:rsidRPr="005D409F">
        <w:t>s</w:t>
      </w:r>
      <w:r w:rsidR="008151CA" w:rsidRPr="005D409F">
        <w:t xml:space="preserve"> </w:t>
      </w:r>
      <w:r w:rsidR="008151CA" w:rsidRPr="005D409F">
        <w:fldChar w:fldCharType="begin">
          <w:fldData xml:space="preserve">PEVuZE5vdGU+PENpdGU+PEF1dGhvcj5LaW08L0F1dGhvcj48WWVhcj4yMDE0PC9ZZWFyPjxSZWNO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==
</w:fldData>
        </w:fldChar>
      </w:r>
      <w:r w:rsidR="004B58B0" w:rsidRPr="005D409F">
        <w:instrText xml:space="preserve"> ADDIN EN.CITE </w:instrText>
      </w:r>
      <w:r w:rsidR="004B58B0" w:rsidRPr="005D409F">
        <w:fldChar w:fldCharType="begin">
          <w:fldData xml:space="preserve">PEVuZE5vdGU+PENpdGU+PEF1dGhvcj5LaW08L0F1dGhvcj48WWVhcj4yMDE0PC9ZZWFyPjxSZWNO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==
</w:fldData>
        </w:fldChar>
      </w:r>
      <w:r w:rsidR="004B58B0" w:rsidRPr="005D409F">
        <w:instrText xml:space="preserve"> ADDIN EN.CITE.DATA </w:instrText>
      </w:r>
      <w:r w:rsidR="004B58B0" w:rsidRPr="005D409F">
        <w:fldChar w:fldCharType="end"/>
      </w:r>
      <w:r w:rsidR="008151CA" w:rsidRPr="005D409F">
        <w:fldChar w:fldCharType="separate"/>
      </w:r>
      <w:r w:rsidR="00296629" w:rsidRPr="005D409F">
        <w:rPr>
          <w:noProof/>
        </w:rPr>
        <w:t>[10,</w:t>
      </w:r>
      <w:r w:rsidR="004B58B0" w:rsidRPr="005D409F">
        <w:rPr>
          <w:noProof/>
        </w:rPr>
        <w:t>11]</w:t>
      </w:r>
      <w:r w:rsidR="008151CA" w:rsidRPr="005D409F">
        <w:fldChar w:fldCharType="end"/>
      </w:r>
      <w:r w:rsidR="008151CA" w:rsidRPr="005D409F">
        <w:t xml:space="preserve">. </w:t>
      </w:r>
      <w:r w:rsidR="00DC2A96" w:rsidRPr="005D409F">
        <w:t>Moreover</w:t>
      </w:r>
      <w:r w:rsidR="0013519C" w:rsidRPr="005D409F">
        <w:t xml:space="preserve">, </w:t>
      </w:r>
      <w:r w:rsidR="00DC2A96" w:rsidRPr="005D409F">
        <w:t>a complex</w:t>
      </w:r>
      <w:r w:rsidR="00475341" w:rsidRPr="005D409F">
        <w:t xml:space="preserve"> regulat</w:t>
      </w:r>
      <w:r w:rsidR="0092448E" w:rsidRPr="005D409F">
        <w:t>ory</w:t>
      </w:r>
      <w:r w:rsidR="00475341" w:rsidRPr="005D409F">
        <w:t xml:space="preserve"> </w:t>
      </w:r>
      <w:r w:rsidR="0092448E" w:rsidRPr="005D409F">
        <w:t xml:space="preserve">interaction </w:t>
      </w:r>
      <w:r w:rsidR="00475341" w:rsidRPr="005D409F">
        <w:t xml:space="preserve">between plants and </w:t>
      </w:r>
      <w:r w:rsidR="0013519C" w:rsidRPr="005D409F">
        <w:t>honey</w:t>
      </w:r>
      <w:r w:rsidR="00475341" w:rsidRPr="005D409F">
        <w:t xml:space="preserve">bees </w:t>
      </w:r>
      <w:r w:rsidR="0092448E" w:rsidRPr="005D409F">
        <w:t>ha</w:t>
      </w:r>
      <w:r w:rsidR="00DC2A96" w:rsidRPr="005D409F">
        <w:t>s</w:t>
      </w:r>
      <w:r w:rsidR="0092448E" w:rsidRPr="005D409F">
        <w:t xml:space="preserve"> been established, </w:t>
      </w:r>
      <w:r w:rsidR="00DC2A96" w:rsidRPr="005D409F">
        <w:t>demonstrat</w:t>
      </w:r>
      <w:r w:rsidR="0092448E" w:rsidRPr="005D409F">
        <w:t>ing</w:t>
      </w:r>
      <w:r w:rsidR="00475341" w:rsidRPr="005D409F">
        <w:t xml:space="preserve"> that plant</w:t>
      </w:r>
      <w:r w:rsidR="00083315" w:rsidRPr="005D409F">
        <w:t>-</w:t>
      </w:r>
      <w:r w:rsidR="00475341" w:rsidRPr="005D409F">
        <w:t xml:space="preserve">derived miR162a is more </w:t>
      </w:r>
      <w:r w:rsidR="00DC2A96" w:rsidRPr="005D409F">
        <w:t>abundant</w:t>
      </w:r>
      <w:r w:rsidR="00475341" w:rsidRPr="005D409F">
        <w:t xml:space="preserve"> in beebread than in royal jelly</w:t>
      </w:r>
      <w:r w:rsidR="0092448E" w:rsidRPr="005D409F">
        <w:t>. This miRNA directly target</w:t>
      </w:r>
      <w:r w:rsidR="009B6215" w:rsidRPr="005D409F">
        <w:rPr>
          <w:rFonts w:hint="eastAsia"/>
        </w:rPr>
        <w:t>s</w:t>
      </w:r>
      <w:r w:rsidR="009B6215" w:rsidRPr="005D409F">
        <w:t xml:space="preserve"> </w:t>
      </w:r>
      <w:r w:rsidR="0092448E" w:rsidRPr="005D409F">
        <w:rPr>
          <w:i/>
        </w:rPr>
        <w:t>amTOR</w:t>
      </w:r>
      <w:r w:rsidR="006B0AFD" w:rsidRPr="005D409F">
        <w:t>, a stimulatory gene</w:t>
      </w:r>
      <w:r w:rsidR="006B0AFD" w:rsidRPr="005D409F" w:rsidDel="006B0AFD">
        <w:t xml:space="preserve"> </w:t>
      </w:r>
      <w:r w:rsidR="0092448E" w:rsidRPr="005D409F">
        <w:t xml:space="preserve">in caste development, </w:t>
      </w:r>
      <w:r w:rsidR="00DC2A96" w:rsidRPr="005D409F">
        <w:t>thereby</w:t>
      </w:r>
      <w:r w:rsidR="00296629" w:rsidRPr="005D409F">
        <w:t xml:space="preserve"> </w:t>
      </w:r>
      <w:r w:rsidR="00B04B23" w:rsidRPr="005D409F">
        <w:t>induc</w:t>
      </w:r>
      <w:r w:rsidR="00DC2A96" w:rsidRPr="005D409F">
        <w:t xml:space="preserve">ing </w:t>
      </w:r>
      <w:r w:rsidR="00475341" w:rsidRPr="005D409F">
        <w:t xml:space="preserve">larval differentiation into </w:t>
      </w:r>
      <w:r w:rsidR="00B04B23" w:rsidRPr="005D409F">
        <w:t>worker bees</w:t>
      </w:r>
      <w:r w:rsidR="00475341" w:rsidRPr="005D409F">
        <w:t xml:space="preserve"> </w:t>
      </w:r>
      <w:r w:rsidR="00B04B23" w:rsidRPr="005D409F">
        <w:t>rather than queens</w:t>
      </w:r>
      <w:r w:rsidR="00475341" w:rsidRPr="005D409F">
        <w:t xml:space="preserve"> </w:t>
      </w:r>
      <w:r w:rsidR="00B04B23" w:rsidRPr="005D409F">
        <w:fldChar w:fldCharType="begin">
          <w:fldData xml:space="preserve">PEVuZE5vdGU+PENpdGU+PEF1dGhvcj5aaHU8L0F1dGhvcj48WWVhcj4yMDE3PC9ZZWFyPjxSZWNO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</w:fldData>
        </w:fldChar>
      </w:r>
      <w:r w:rsidR="00B04B23" w:rsidRPr="005D409F">
        <w:instrText xml:space="preserve"> ADDIN EN.CITE </w:instrText>
      </w:r>
      <w:r w:rsidR="00B04B23" w:rsidRPr="005D409F">
        <w:fldChar w:fldCharType="begin">
          <w:fldData xml:space="preserve">PEVuZE5vdGU+PENpdGU+PEF1dGhvcj5aaHU8L0F1dGhvcj48WWVhcj4yMDE3PC9ZZWFyPjxSZWNO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</w:fldData>
        </w:fldChar>
      </w:r>
      <w:r w:rsidR="00B04B23" w:rsidRPr="005D409F">
        <w:instrText xml:space="preserve"> ADDIN EN.CITE.DATA </w:instrText>
      </w:r>
      <w:r w:rsidR="00B04B23" w:rsidRPr="005D409F">
        <w:fldChar w:fldCharType="end"/>
      </w:r>
      <w:r w:rsidR="00B04B23" w:rsidRPr="005D409F">
        <w:fldChar w:fldCharType="separate"/>
      </w:r>
      <w:r w:rsidR="00B04B23" w:rsidRPr="005D409F">
        <w:rPr>
          <w:noProof/>
        </w:rPr>
        <w:t>[12]</w:t>
      </w:r>
      <w:r w:rsidR="00B04B23" w:rsidRPr="005D409F">
        <w:fldChar w:fldCharType="end"/>
      </w:r>
      <w:r w:rsidR="00B04B23" w:rsidRPr="005D409F">
        <w:t>.</w:t>
      </w:r>
      <w:r w:rsidR="0032614A" w:rsidRPr="005D409F">
        <w:t xml:space="preserve"> </w:t>
      </w:r>
      <w:r w:rsidR="00225CA7" w:rsidRPr="005D409F">
        <w:t>R</w:t>
      </w:r>
      <w:r w:rsidR="008151CA" w:rsidRPr="005D409F">
        <w:t xml:space="preserve">ecent </w:t>
      </w:r>
      <w:r w:rsidR="00225CA7" w:rsidRPr="005D409F">
        <w:t>research</w:t>
      </w:r>
      <w:r w:rsidR="008151CA" w:rsidRPr="005D409F">
        <w:t xml:space="preserve"> </w:t>
      </w:r>
      <w:r w:rsidR="004B4DF8" w:rsidRPr="005D409F">
        <w:t xml:space="preserve">has also </w:t>
      </w:r>
      <w:r w:rsidR="00D865A3" w:rsidRPr="005D409F">
        <w:t>verified</w:t>
      </w:r>
      <w:r w:rsidR="008151CA" w:rsidRPr="005D409F">
        <w:t xml:space="preserve"> that miR399 and miR156 </w:t>
      </w:r>
      <w:r w:rsidR="0015690C" w:rsidRPr="005D409F">
        <w:t>can</w:t>
      </w:r>
      <w:r w:rsidR="008151CA" w:rsidRPr="005D409F">
        <w:t xml:space="preserve"> </w:t>
      </w:r>
      <w:r w:rsidR="00225CA7" w:rsidRPr="005D409F">
        <w:t xml:space="preserve">serve </w:t>
      </w:r>
      <w:r w:rsidR="008151CA" w:rsidRPr="005D409F">
        <w:t>as signal</w:t>
      </w:r>
      <w:r w:rsidR="00225CA7" w:rsidRPr="005D409F">
        <w:t xml:space="preserve">ing molecules </w:t>
      </w:r>
      <w:r w:rsidR="0090429A" w:rsidRPr="005D409F">
        <w:t xml:space="preserve">involving </w:t>
      </w:r>
      <w:r w:rsidR="00225CA7" w:rsidRPr="005D409F">
        <w:t>communication</w:t>
      </w:r>
      <w:r w:rsidR="008151CA" w:rsidRPr="005D409F">
        <w:t xml:space="preserve"> between adjacent plants </w:t>
      </w:r>
      <w:r w:rsidR="008151CA" w:rsidRPr="005D409F">
        <w:fldChar w:fldCharType="begin">
          <w:fldData xml:space="preserve">PEVuZE5vdGU+PENpdGU+PEF1dGhvcj5CZXR0aTwvQXV0aG9yPjxZZWFyPjIwMjE8L1llYXI+PFJl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==
</w:fldData>
        </w:fldChar>
      </w:r>
      <w:r w:rsidR="00B04B23" w:rsidRPr="005D409F">
        <w:instrText xml:space="preserve"> ADDIN EN.CITE </w:instrText>
      </w:r>
      <w:r w:rsidR="00B04B23" w:rsidRPr="005D409F">
        <w:fldChar w:fldCharType="begin">
          <w:fldData xml:space="preserve">PEVuZE5vdGU+PENpdGU+PEF1dGhvcj5CZXR0aTwvQXV0aG9yPjxZZWFyPjIwMjE8L1llYXI+PFJl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==
</w:fldData>
        </w:fldChar>
      </w:r>
      <w:r w:rsidR="00B04B23" w:rsidRPr="005D409F">
        <w:instrText xml:space="preserve"> ADDIN EN.CITE.DATA </w:instrText>
      </w:r>
      <w:r w:rsidR="00B04B23" w:rsidRPr="005D409F">
        <w:fldChar w:fldCharType="end"/>
      </w:r>
      <w:r w:rsidR="008151CA" w:rsidRPr="005D409F">
        <w:fldChar w:fldCharType="separate"/>
      </w:r>
      <w:r w:rsidR="00B04B23" w:rsidRPr="005D409F">
        <w:rPr>
          <w:noProof/>
        </w:rPr>
        <w:t>[13]</w:t>
      </w:r>
      <w:r w:rsidR="008151CA" w:rsidRPr="005D409F">
        <w:fldChar w:fldCharType="end"/>
      </w:r>
      <w:r w:rsidR="008151CA" w:rsidRPr="005D409F">
        <w:t>.</w:t>
      </w:r>
      <w:r w:rsidR="00965252" w:rsidRPr="005D409F">
        <w:t xml:space="preserve"> </w:t>
      </w:r>
      <w:r w:rsidR="00225CA7" w:rsidRPr="005D409F">
        <w:t>B</w:t>
      </w:r>
      <w:r w:rsidR="0037187F" w:rsidRPr="005D409F">
        <w:t>idirectional signaling of sRNAs</w:t>
      </w:r>
      <w:r w:rsidR="00225CA7" w:rsidRPr="005D409F">
        <w:t xml:space="preserve">, such as </w:t>
      </w:r>
      <w:r w:rsidR="0037187F" w:rsidRPr="005D409F">
        <w:t>immune TAS1c-siR483</w:t>
      </w:r>
      <w:r w:rsidR="003A7FCD" w:rsidRPr="005D409F">
        <w:t xml:space="preserve"> and TAS2-siR453</w:t>
      </w:r>
      <w:r w:rsidR="0037187F" w:rsidRPr="005D409F">
        <w:t xml:space="preserve"> from </w:t>
      </w:r>
      <w:r w:rsidR="00653910" w:rsidRPr="005D409F">
        <w:rPr>
          <w:i/>
        </w:rPr>
        <w:t>Arabidopsis thaliana</w:t>
      </w:r>
      <w:r w:rsidR="0037187F" w:rsidRPr="005D409F">
        <w:t xml:space="preserve"> and virulent Bc-sRNAs from</w:t>
      </w:r>
      <w:r w:rsidR="0037187F" w:rsidRPr="005D409F">
        <w:rPr>
          <w:i/>
          <w:iCs/>
        </w:rPr>
        <w:t xml:space="preserve"> Botrytis cinerea</w:t>
      </w:r>
      <w:r w:rsidR="00225CA7" w:rsidRPr="005D409F">
        <w:t>,</w:t>
      </w:r>
      <w:r w:rsidR="0037187F" w:rsidRPr="005D409F">
        <w:t xml:space="preserve"> </w:t>
      </w:r>
      <w:r w:rsidR="003370B2" w:rsidRPr="005D409F">
        <w:t xml:space="preserve">reveals the evolutionary </w:t>
      </w:r>
      <w:r w:rsidR="004A4A54" w:rsidRPr="005D409F">
        <w:t>arms</w:t>
      </w:r>
      <w:r w:rsidR="003370B2" w:rsidRPr="005D409F">
        <w:t xml:space="preserve"> race between host and fungal </w:t>
      </w:r>
      <w:r w:rsidR="004A4A54" w:rsidRPr="005D409F">
        <w:t>pathogen</w:t>
      </w:r>
      <w:r w:rsidR="00D51381" w:rsidRPr="005D409F">
        <w:t>s</w:t>
      </w:r>
      <w:r w:rsidR="003370B2" w:rsidRPr="005D409F">
        <w:t xml:space="preserve"> </w:t>
      </w:r>
      <w:r w:rsidR="003370B2" w:rsidRPr="005D409F">
        <w:fldChar w:fldCharType="begin">
          <w:fldData xml:space="preserve">PEVuZE5vdGU+PENpdGU+PEF1dGhvcj5XZWliZXJnPC9BdXRob3I+PFllYXI+MjAxMzwvWWVhcj48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=
</w:fldData>
        </w:fldChar>
      </w:r>
      <w:r w:rsidR="004B58B0" w:rsidRPr="005D409F">
        <w:instrText xml:space="preserve"> ADDIN EN.CITE </w:instrText>
      </w:r>
      <w:r w:rsidR="004B58B0" w:rsidRPr="005D409F">
        <w:fldChar w:fldCharType="begin">
          <w:fldData xml:space="preserve">PEVuZE5vdGU+PENpdGU+PEF1dGhvcj5XZWliZXJnPC9BdXRob3I+PFllYXI+MjAxMzwvWWVhcj48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=
</w:fldData>
        </w:fldChar>
      </w:r>
      <w:r w:rsidR="004B58B0" w:rsidRPr="005D409F">
        <w:instrText xml:space="preserve"> ADDIN EN.CITE.DATA </w:instrText>
      </w:r>
      <w:r w:rsidR="004B58B0" w:rsidRPr="005D409F">
        <w:fldChar w:fldCharType="end"/>
      </w:r>
      <w:r w:rsidR="003370B2" w:rsidRPr="005D409F">
        <w:fldChar w:fldCharType="separate"/>
      </w:r>
      <w:r w:rsidR="00296629" w:rsidRPr="005D409F">
        <w:rPr>
          <w:noProof/>
        </w:rPr>
        <w:t>[14,</w:t>
      </w:r>
      <w:r w:rsidR="004B58B0" w:rsidRPr="005D409F">
        <w:rPr>
          <w:noProof/>
        </w:rPr>
        <w:t>15]</w:t>
      </w:r>
      <w:r w:rsidR="003370B2" w:rsidRPr="005D409F">
        <w:fldChar w:fldCharType="end"/>
      </w:r>
      <w:r w:rsidR="003370B2" w:rsidRPr="005D409F">
        <w:t>.</w:t>
      </w:r>
    </w:p>
    <w:p w14:paraId="539E2B79" w14:textId="388C39B6" w:rsidR="007A56E0" w:rsidRPr="005D409F" w:rsidRDefault="000A572E" w:rsidP="007A56E0">
      <w:pPr>
        <w:pStyle w:val="Mdeck4text"/>
      </w:pPr>
      <w:r w:rsidRPr="005D409F">
        <w:t>Over</w:t>
      </w:r>
      <w:r w:rsidR="008151CA" w:rsidRPr="005D409F">
        <w:t xml:space="preserve"> the past decade,</w:t>
      </w:r>
      <w:r w:rsidR="00965252" w:rsidRPr="005D409F">
        <w:t xml:space="preserve"> </w:t>
      </w:r>
      <w:r w:rsidR="002A3D97" w:rsidRPr="005D409F">
        <w:t xml:space="preserve">research on </w:t>
      </w:r>
      <w:r w:rsidR="008151CA" w:rsidRPr="005D409F">
        <w:t>interspecies regulation</w:t>
      </w:r>
      <w:r w:rsidRPr="005D409F">
        <w:t xml:space="preserve"> by miRNA</w:t>
      </w:r>
      <w:r w:rsidR="00FF60BC" w:rsidRPr="005D409F">
        <w:t>s</w:t>
      </w:r>
      <w:r w:rsidR="008151CA" w:rsidRPr="005D409F">
        <w:t xml:space="preserve"> </w:t>
      </w:r>
      <w:r w:rsidR="00110A76" w:rsidRPr="005D409F">
        <w:t>has</w:t>
      </w:r>
      <w:r w:rsidR="008151CA" w:rsidRPr="005D409F">
        <w:t xml:space="preserve"> revealed </w:t>
      </w:r>
      <w:r w:rsidR="002A3D97" w:rsidRPr="005D409F">
        <w:t xml:space="preserve">a </w:t>
      </w:r>
      <w:r w:rsidR="00CD1DE9" w:rsidRPr="005D409F">
        <w:t xml:space="preserve">prevalent </w:t>
      </w:r>
      <w:r w:rsidR="008151CA" w:rsidRPr="005D409F">
        <w:t>and in</w:t>
      </w:r>
      <w:r w:rsidRPr="005D409F">
        <w:t>tricate</w:t>
      </w:r>
      <w:r w:rsidR="008151CA" w:rsidRPr="005D409F">
        <w:t xml:space="preserve"> connection between interacting organisms</w:t>
      </w:r>
      <w:r w:rsidR="00262662" w:rsidRPr="005D409F">
        <w:t xml:space="preserve"> </w:t>
      </w:r>
      <w:r w:rsidR="008151CA" w:rsidRPr="005D409F">
        <w:fldChar w:fldCharType="begin">
          <w:fldData xml:space="preserve">PEVuZE5vdGU+PENpdGU+PEF1dGhvcj5aaGFuZzwvQXV0aG9yPjxZZWFyPjIwMTU8L1llYXI+PFJl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=
</w:fldData>
        </w:fldChar>
      </w:r>
      <w:r w:rsidR="004B58B0" w:rsidRPr="005D409F">
        <w:instrText xml:space="preserve"> ADDIN EN.CITE </w:instrText>
      </w:r>
      <w:r w:rsidR="004B58B0" w:rsidRPr="005D409F">
        <w:fldChar w:fldCharType="begin">
          <w:fldData xml:space="preserve">PEVuZE5vdGU+PENpdGU+PEF1dGhvcj5aaGFuZzwvQXV0aG9yPjxZZWFyPjIwMTU8L1llYXI+PFJl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=
</w:fldData>
        </w:fldChar>
      </w:r>
      <w:r w:rsidR="004B58B0" w:rsidRPr="005D409F">
        <w:instrText xml:space="preserve"> ADDIN EN.CITE.DATA </w:instrText>
      </w:r>
      <w:r w:rsidR="004B58B0" w:rsidRPr="005D409F">
        <w:fldChar w:fldCharType="end"/>
      </w:r>
      <w:r w:rsidR="008151CA" w:rsidRPr="005D409F">
        <w:fldChar w:fldCharType="separate"/>
      </w:r>
      <w:r w:rsidR="004B58B0" w:rsidRPr="005D409F">
        <w:rPr>
          <w:noProof/>
        </w:rPr>
        <w:t>[16</w:t>
      </w:r>
      <w:r w:rsidR="00296629" w:rsidRPr="005D409F">
        <w:rPr>
          <w:noProof/>
        </w:rPr>
        <w:t>–</w:t>
      </w:r>
      <w:r w:rsidR="004B58B0" w:rsidRPr="005D409F">
        <w:rPr>
          <w:noProof/>
        </w:rPr>
        <w:t>19]</w:t>
      </w:r>
      <w:r w:rsidR="008151CA" w:rsidRPr="005D409F">
        <w:fldChar w:fldCharType="end"/>
      </w:r>
      <w:r w:rsidR="002C09DE" w:rsidRPr="005D409F">
        <w:t>,</w:t>
      </w:r>
      <w:r w:rsidR="008151CA" w:rsidRPr="005D409F">
        <w:t xml:space="preserve"> </w:t>
      </w:r>
      <w:r w:rsidR="00D92398" w:rsidRPr="005D409F">
        <w:rPr>
          <w:rFonts w:hint="eastAsia"/>
        </w:rPr>
        <w:t>and</w:t>
      </w:r>
      <w:r w:rsidR="00110A76" w:rsidRPr="005D409F">
        <w:t xml:space="preserve"> </w:t>
      </w:r>
      <w:r w:rsidR="00CD1DE9" w:rsidRPr="005D409F">
        <w:t xml:space="preserve">presented </w:t>
      </w:r>
      <w:r w:rsidR="008151CA" w:rsidRPr="005D409F">
        <w:t xml:space="preserve">a novel therapeutic </w:t>
      </w:r>
      <w:r w:rsidR="00302E1B" w:rsidRPr="005D409F">
        <w:t>strategy</w:t>
      </w:r>
      <w:r w:rsidR="00CD1DE9" w:rsidRPr="005D409F">
        <w:t xml:space="preserve"> </w:t>
      </w:r>
      <w:r w:rsidR="008151CA" w:rsidRPr="005D409F">
        <w:t>utilizing miRNAs as pharmaceuticals</w:t>
      </w:r>
      <w:r w:rsidR="00262662" w:rsidRPr="005D409F">
        <w:t xml:space="preserve"> </w:t>
      </w:r>
      <w:r w:rsidR="008151CA" w:rsidRPr="005D409F">
        <w:fldChar w:fldCharType="begin">
          <w:fldData xml:space="preserve">PEVuZE5vdGU+PENpdGU+PEF1dGhvcj5SdXBhaW1vb2xlPC9BdXRob3I+PFllYXI+MjAxNzwvWWVh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</w:fldData>
        </w:fldChar>
      </w:r>
      <w:r w:rsidR="004B58B0" w:rsidRPr="005D409F">
        <w:instrText xml:space="preserve"> ADDIN EN.CITE </w:instrText>
      </w:r>
      <w:r w:rsidR="004B58B0" w:rsidRPr="005D409F">
        <w:fldChar w:fldCharType="begin">
          <w:fldData xml:space="preserve">PEVuZE5vdGU+PENpdGU+PEF1dGhvcj5SdXBhaW1vb2xlPC9BdXRob3I+PFllYXI+MjAxNzwvWWVh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</w:fldData>
        </w:fldChar>
      </w:r>
      <w:r w:rsidR="004B58B0" w:rsidRPr="005D409F">
        <w:instrText xml:space="preserve"> ADDIN EN.CITE.DATA </w:instrText>
      </w:r>
      <w:r w:rsidR="004B58B0" w:rsidRPr="005D409F">
        <w:fldChar w:fldCharType="end"/>
      </w:r>
      <w:r w:rsidR="008151CA" w:rsidRPr="005D409F">
        <w:fldChar w:fldCharType="separate"/>
      </w:r>
      <w:r w:rsidR="004B58B0" w:rsidRPr="005D409F">
        <w:rPr>
          <w:noProof/>
        </w:rPr>
        <w:t>[20</w:t>
      </w:r>
      <w:r w:rsidR="006F29A7" w:rsidRPr="005D409F">
        <w:rPr>
          <w:noProof/>
        </w:rPr>
        <w:t>–</w:t>
      </w:r>
      <w:r w:rsidR="004B58B0" w:rsidRPr="005D409F">
        <w:rPr>
          <w:noProof/>
        </w:rPr>
        <w:t>22]</w:t>
      </w:r>
      <w:r w:rsidR="008151CA" w:rsidRPr="005D409F">
        <w:fldChar w:fldCharType="end"/>
      </w:r>
      <w:r w:rsidR="008151CA" w:rsidRPr="005D409F">
        <w:t xml:space="preserve">. </w:t>
      </w:r>
      <w:r w:rsidR="00CD1DE9" w:rsidRPr="005D409F">
        <w:t>T</w:t>
      </w:r>
      <w:r w:rsidR="008151CA" w:rsidRPr="005D409F">
        <w:t xml:space="preserve">he advent of sequencing technologies </w:t>
      </w:r>
      <w:r w:rsidR="002A3D97" w:rsidRPr="005D409F">
        <w:t xml:space="preserve">has </w:t>
      </w:r>
      <w:r w:rsidRPr="005D409F">
        <w:t>further</w:t>
      </w:r>
      <w:r w:rsidR="002A3D97" w:rsidRPr="005D409F">
        <w:t xml:space="preserve"> </w:t>
      </w:r>
      <w:r w:rsidR="00CD1DE9" w:rsidRPr="005D409F">
        <w:t>confirmed</w:t>
      </w:r>
      <w:r w:rsidR="008151CA" w:rsidRPr="005D409F">
        <w:t xml:space="preserve"> that </w:t>
      </w:r>
      <w:r w:rsidR="002A3D97" w:rsidRPr="005D409F">
        <w:t>plant</w:t>
      </w:r>
      <w:r w:rsidR="00CD1DE9" w:rsidRPr="005D409F">
        <w:t>-derived miRNAs</w:t>
      </w:r>
      <w:r w:rsidR="002A3D97" w:rsidRPr="005D409F">
        <w:t>,</w:t>
      </w:r>
      <w:r w:rsidRPr="005D409F">
        <w:t xml:space="preserve"> particularly</w:t>
      </w:r>
      <w:r w:rsidR="008151CA" w:rsidRPr="005D409F">
        <w:t xml:space="preserve"> </w:t>
      </w:r>
      <w:r w:rsidRPr="005D409F">
        <w:t xml:space="preserve">those </w:t>
      </w:r>
      <w:r w:rsidR="00CD1DE9" w:rsidRPr="005D409F">
        <w:t xml:space="preserve">from edible </w:t>
      </w:r>
      <w:r w:rsidR="0015690C" w:rsidRPr="005D409F">
        <w:t>plants</w:t>
      </w:r>
      <w:r w:rsidR="008151CA" w:rsidRPr="005D409F">
        <w:t xml:space="preserve"> </w:t>
      </w:r>
      <w:r w:rsidRPr="005D409F">
        <w:t>like</w:t>
      </w:r>
      <w:r w:rsidR="008151CA" w:rsidRPr="005D409F">
        <w:t xml:space="preserve"> cabbage</w:t>
      </w:r>
      <w:r w:rsidR="006F690E" w:rsidRPr="005D409F">
        <w:t xml:space="preserve"> </w:t>
      </w:r>
      <w:r w:rsidR="008151CA" w:rsidRPr="005D409F">
        <w:fldChar w:fldCharType="begin"/>
      </w:r>
      <w:r w:rsidR="00F5290F" w:rsidRPr="005D409F">
        <w:instrText xml:space="preserve"> ADDIN EN.CITE &lt;EndNote&gt;&lt;Cite&gt;&lt;Author&gt;Liang&lt;/Author&gt;&lt;Year&gt;2014&lt;/Year&gt;&lt;RecNum&gt;86&lt;/RecNum&gt;&lt;DisplayText&gt;[23]&lt;/DisplayText&gt;&lt;record&gt;&lt;rec-number&gt;86&lt;/rec-number&gt;&lt;foreign-keys&gt;&lt;key app="EN" db-id="eaxfprersdzda8epzt75pvzt5t0t9zsspevx" timestamp="1636331998"&gt;86&lt;/key&gt;&lt;/foreign-keys&gt;&lt;ref-type name="Journal Article"&gt;17&lt;/ref-type&gt;&lt;contributors&gt;&lt;authors&gt;&lt;author&gt;Liang, G.&lt;/author&gt;&lt;author&gt;Zhu, Y.&lt;/author&gt;&lt;author&gt;Sun, B.&lt;/author&gt;&lt;author&gt;Shao, Y.&lt;/author&gt;&lt;author&gt;Jing, A.&lt;/author&gt;&lt;author&gt;Wang, J.&lt;/author&gt;&lt;author&gt;Xiao, Z.&lt;/author&gt;&lt;/authors&gt;&lt;/contributors&gt;&lt;auth-address&gt;State Key Laboratory of Bioelectronics, School of Biological Science and Medical Engineering, Southeast University Nanjing, 210096, China ; School of Medical Technology and Engineering, Henan University of Science and Technology Luo Yang 471003, Henan, China.&amp;#xD;State Key Laboratory of Bioelectronics, School of Biological Science and Medical Engineering, Southeast University Nanjing, 210096, China.&amp;#xD;School of Medical Technology and Engineering, Henan University of Science and Technology Luo Yang 471003, Henan, China.&lt;/auth-address&gt;&lt;titles&gt;&lt;title&gt;Assessing the survival of exogenous plant microRNA in mice&lt;/title&gt;&lt;secondary-title&gt;Food Sci Nutr&lt;/secondary-title&gt;&lt;/titles&gt;&lt;periodical&gt;&lt;full-title&gt;Food Sci Nutr&lt;/full-title&gt;&lt;/periodical&gt;&lt;pages&gt;380-8&lt;/pages&gt;&lt;volume&gt;2&lt;/volume&gt;&lt;number&gt;4&lt;/number&gt;&lt;edition&gt;2014/12/05&lt;/edition&gt;&lt;keywords&gt;&lt;keyword&gt;Blood stream&lt;/keyword&gt;&lt;keyword&gt;cross-kingdom&lt;/keyword&gt;&lt;keyword&gt;gastrointestinal&lt;/keyword&gt;&lt;keyword&gt;miR-172&lt;/keyword&gt;&lt;keyword&gt;organs&lt;/keyword&gt;&lt;/keywords&gt;&lt;dates&gt;&lt;year&gt;2014&lt;/year&gt;&lt;pub-dates&gt;&lt;date&gt;Jul&lt;/date&gt;&lt;/pub-dates&gt;&lt;/dates&gt;&lt;isbn&gt;2048-7177 (Print)&amp;#xD;2048-7177&lt;/isbn&gt;&lt;accession-num&gt;25473495&lt;/accession-num&gt;&lt;urls&gt;&lt;/urls&gt;&lt;custom2&gt;PMC4221836&lt;/custom2&gt;&lt;electronic-resource-num&gt;10.1002/fsn3.113&lt;/electronic-resource-num&gt;&lt;remote-database-provider&gt;NLM&lt;/remote-database-provider&gt;&lt;language&gt;eng&lt;/language&gt;&lt;/record&gt;&lt;/Cite&gt;&lt;/EndNote&gt;</w:instrText>
      </w:r>
      <w:r w:rsidR="008151CA" w:rsidRPr="005D409F">
        <w:fldChar w:fldCharType="separate"/>
      </w:r>
      <w:r w:rsidR="00F5290F" w:rsidRPr="005D409F">
        <w:rPr>
          <w:noProof/>
        </w:rPr>
        <w:t>[23]</w:t>
      </w:r>
      <w:r w:rsidR="008151CA" w:rsidRPr="005D409F">
        <w:fldChar w:fldCharType="end"/>
      </w:r>
      <w:r w:rsidR="008151CA" w:rsidRPr="005D409F">
        <w:t xml:space="preserve"> and </w:t>
      </w:r>
      <w:r w:rsidR="002A3D97" w:rsidRPr="005D409F">
        <w:t xml:space="preserve">corn </w:t>
      </w:r>
      <w:r w:rsidR="008151CA" w:rsidRPr="005D409F">
        <w:fldChar w:fldCharType="begin">
          <w:fldData xml:space="preserve">PEVuZE5vdGU+PENpdGU+PEF1dGhvcj5MdW88L0F1dGhvcj48WWVhcj4yMDE3PC9ZZWFyPjxSZWNO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</w:fldData>
        </w:fldChar>
      </w:r>
      <w:r w:rsidR="00F5290F" w:rsidRPr="005D409F">
        <w:instrText xml:space="preserve"> ADDIN EN.CITE </w:instrText>
      </w:r>
      <w:r w:rsidR="00F5290F" w:rsidRPr="005D409F">
        <w:fldChar w:fldCharType="begin">
          <w:fldData xml:space="preserve">PEVuZE5vdGU+PENpdGU+PEF1dGhvcj5MdW88L0F1dGhvcj48WWVhcj4yMDE3PC9ZZWFyPjxSZWNO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</w:fldData>
        </w:fldChar>
      </w:r>
      <w:r w:rsidR="00F5290F" w:rsidRPr="005D409F">
        <w:instrText xml:space="preserve"> ADDIN EN.CITE.DATA </w:instrText>
      </w:r>
      <w:r w:rsidR="00F5290F" w:rsidRPr="005D409F">
        <w:fldChar w:fldCharType="end"/>
      </w:r>
      <w:r w:rsidR="008151CA" w:rsidRPr="005D409F">
        <w:fldChar w:fldCharType="separate"/>
      </w:r>
      <w:r w:rsidR="00F5290F" w:rsidRPr="005D409F">
        <w:rPr>
          <w:noProof/>
        </w:rPr>
        <w:t>[24]</w:t>
      </w:r>
      <w:r w:rsidR="008151CA" w:rsidRPr="005D409F">
        <w:fldChar w:fldCharType="end"/>
      </w:r>
      <w:r w:rsidR="008151CA" w:rsidRPr="005D409F">
        <w:t>,</w:t>
      </w:r>
      <w:r w:rsidR="0015690C" w:rsidRPr="005D409F">
        <w:t xml:space="preserve"> </w:t>
      </w:r>
      <w:r w:rsidR="00302E1B" w:rsidRPr="005D409F">
        <w:t>can bypass</w:t>
      </w:r>
      <w:r w:rsidR="008266CC" w:rsidRPr="005D409F">
        <w:t xml:space="preserve"> the </w:t>
      </w:r>
      <w:r w:rsidR="00302E1B" w:rsidRPr="005D409F">
        <w:t xml:space="preserve">traditional </w:t>
      </w:r>
      <w:r w:rsidR="002A3D97" w:rsidRPr="005D409F">
        <w:t xml:space="preserve">enzymatic </w:t>
      </w:r>
      <w:r w:rsidR="008266CC" w:rsidRPr="005D409F">
        <w:t>digestion</w:t>
      </w:r>
      <w:r w:rsidR="00CD1DE9" w:rsidRPr="005D409F">
        <w:t xml:space="preserve"> </w:t>
      </w:r>
      <w:r w:rsidR="008266CC" w:rsidRPr="005D409F">
        <w:t>and</w:t>
      </w:r>
      <w:r w:rsidR="008151CA" w:rsidRPr="005D409F">
        <w:t xml:space="preserve"> </w:t>
      </w:r>
      <w:r w:rsidR="00CD1DE9" w:rsidRPr="005D409F">
        <w:t xml:space="preserve">traverse </w:t>
      </w:r>
      <w:r w:rsidR="008151CA" w:rsidRPr="005D409F">
        <w:t>the gastrointestinal</w:t>
      </w:r>
      <w:r w:rsidR="00652849" w:rsidRPr="005D409F">
        <w:t xml:space="preserve"> (</w:t>
      </w:r>
      <w:r w:rsidR="008151CA" w:rsidRPr="005D409F">
        <w:t xml:space="preserve">GI) </w:t>
      </w:r>
      <w:r w:rsidR="00110A76" w:rsidRPr="005D409F">
        <w:t>tract</w:t>
      </w:r>
      <w:r w:rsidR="00CD1DE9" w:rsidRPr="005D409F">
        <w:t xml:space="preserve"> while </w:t>
      </w:r>
      <w:r w:rsidR="008151CA" w:rsidRPr="005D409F">
        <w:t>maintain</w:t>
      </w:r>
      <w:r w:rsidR="002A3D97" w:rsidRPr="005D409F">
        <w:t>ing</w:t>
      </w:r>
      <w:r w:rsidR="008151CA" w:rsidRPr="005D409F">
        <w:t xml:space="preserve"> the</w:t>
      </w:r>
      <w:r w:rsidR="00CD1DE9" w:rsidRPr="005D409F">
        <w:t>ir</w:t>
      </w:r>
      <w:r w:rsidR="008151CA" w:rsidRPr="005D409F">
        <w:t xml:space="preserve"> integral structure </w:t>
      </w:r>
      <w:r w:rsidR="002A3D97" w:rsidRPr="005D409F">
        <w:t>and</w:t>
      </w:r>
      <w:r w:rsidR="008151CA" w:rsidRPr="005D409F">
        <w:t xml:space="preserve"> </w:t>
      </w:r>
      <w:r w:rsidR="002A3D97" w:rsidRPr="005D409F">
        <w:t xml:space="preserve">regulatory </w:t>
      </w:r>
      <w:r w:rsidR="008151CA" w:rsidRPr="005D409F">
        <w:t xml:space="preserve">function </w:t>
      </w:r>
      <w:r w:rsidR="00CD1DE9" w:rsidRPr="005D409F">
        <w:t>in</w:t>
      </w:r>
      <w:r w:rsidR="008151CA" w:rsidRPr="005D409F">
        <w:t xml:space="preserve"> </w:t>
      </w:r>
      <w:r w:rsidRPr="005D409F">
        <w:t xml:space="preserve">mammalian </w:t>
      </w:r>
      <w:r w:rsidR="008151CA" w:rsidRPr="005D409F">
        <w:t>recipient tissues or cells</w:t>
      </w:r>
      <w:r w:rsidR="00262662" w:rsidRPr="005D409F">
        <w:t xml:space="preserve"> </w:t>
      </w:r>
      <w:r w:rsidR="008151CA" w:rsidRPr="005D409F">
        <w:fldChar w:fldCharType="begin">
          <w:fldData xml:space="preserve">PEVuZE5vdGU+PENpdGU+PEF1dGhvcj5aaGFuZzwvQXV0aG9yPjxZZWFyPjIwMTI8L1llYXI+PFJl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==
</w:fldData>
        </w:fldChar>
      </w:r>
      <w:r w:rsidR="006D032C" w:rsidRPr="005D409F">
        <w:instrText xml:space="preserve"> ADDIN EN.CITE </w:instrText>
      </w:r>
      <w:r w:rsidR="006D032C" w:rsidRPr="005D409F">
        <w:fldChar w:fldCharType="begin">
          <w:fldData xml:space="preserve">PEVuZE5vdGU+PENpdGU+PEF1dGhvcj5aaGFuZzwvQXV0aG9yPjxZZWFyPjIwMTI8L1llYXI+PFJl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==
</w:fldData>
        </w:fldChar>
      </w:r>
      <w:r w:rsidR="006D032C" w:rsidRPr="005D409F">
        <w:instrText xml:space="preserve"> ADDIN EN.CITE.DATA </w:instrText>
      </w:r>
      <w:r w:rsidR="006D032C" w:rsidRPr="005D409F">
        <w:fldChar w:fldCharType="end"/>
      </w:r>
      <w:r w:rsidR="008151CA" w:rsidRPr="005D409F">
        <w:fldChar w:fldCharType="separate"/>
      </w:r>
      <w:r w:rsidR="006D032C" w:rsidRPr="005D409F">
        <w:rPr>
          <w:noProof/>
        </w:rPr>
        <w:t>[9]</w:t>
      </w:r>
      <w:r w:rsidR="008151CA" w:rsidRPr="005D409F">
        <w:fldChar w:fldCharType="end"/>
      </w:r>
      <w:r w:rsidR="008151CA" w:rsidRPr="005D409F">
        <w:t xml:space="preserve">. In 2015, a </w:t>
      </w:r>
      <w:r w:rsidRPr="005D409F">
        <w:t xml:space="preserve">groundbreaking </w:t>
      </w:r>
      <w:r w:rsidR="008151CA" w:rsidRPr="005D409F">
        <w:t xml:space="preserve">discovery </w:t>
      </w:r>
      <w:r w:rsidR="00B53798" w:rsidRPr="005D409F">
        <w:t>reveal</w:t>
      </w:r>
      <w:r w:rsidR="000C3846" w:rsidRPr="005D409F">
        <w:t xml:space="preserve">ed </w:t>
      </w:r>
      <w:r w:rsidR="008151CA" w:rsidRPr="005D409F">
        <w:t xml:space="preserve">that honeysuckle, a traditional </w:t>
      </w:r>
      <w:r w:rsidR="00B53798" w:rsidRPr="005D409F">
        <w:t xml:space="preserve">Chinese </w:t>
      </w:r>
      <w:r w:rsidR="008151CA" w:rsidRPr="005D409F">
        <w:t xml:space="preserve">herb </w:t>
      </w:r>
      <w:r w:rsidR="00CD1DE9" w:rsidRPr="005D409F">
        <w:t>known for its</w:t>
      </w:r>
      <w:r w:rsidR="008151CA" w:rsidRPr="005D409F">
        <w:t xml:space="preserve"> </w:t>
      </w:r>
      <w:r w:rsidR="00CD1DE9" w:rsidRPr="005D409F">
        <w:t>anti-</w:t>
      </w:r>
      <w:r w:rsidR="008151CA" w:rsidRPr="005D409F">
        <w:t>inflammat</w:t>
      </w:r>
      <w:r w:rsidR="00D51381" w:rsidRPr="005D409F">
        <w:t xml:space="preserve">ory </w:t>
      </w:r>
      <w:r w:rsidR="008151CA" w:rsidRPr="005D409F">
        <w:t>and</w:t>
      </w:r>
      <w:r w:rsidR="00CD1DE9" w:rsidRPr="005D409F">
        <w:t xml:space="preserve"> antibacterial properties</w:t>
      </w:r>
      <w:r w:rsidR="00262662" w:rsidRPr="005D409F">
        <w:t xml:space="preserve"> </w:t>
      </w:r>
      <w:r w:rsidR="008151CA" w:rsidRPr="005D409F">
        <w:fldChar w:fldCharType="begin"/>
      </w:r>
      <w:r w:rsidR="00F5290F" w:rsidRPr="005D409F">
        <w:instrText xml:space="preserve"> ADDIN EN.CITE &lt;EndNote&gt;&lt;Cite&gt;&lt;Author&gt;Li&lt;/Author&gt;&lt;Year&gt;2019&lt;/Year&gt;&lt;RecNum&gt;88&lt;/RecNum&gt;&lt;DisplayText&gt;[25]&lt;/DisplayText&gt;&lt;record&gt;&lt;rec-number&gt;88&lt;/rec-number&gt;&lt;foreign-keys&gt;&lt;key app="EN" db-id="eaxfprersdzda8epzt75pvzt5t0t9zsspevx" timestamp="1636333727"&gt;88&lt;/key&gt;&lt;/foreign-keys&gt;&lt;ref-type name="Journal Article"&gt;17&lt;/ref-type&gt;&lt;contributors&gt;&lt;authors&gt;&lt;author&gt;Li, Y.&lt;/author&gt;&lt;author&gt;Li, W.&lt;/author&gt;&lt;author&gt;Fu, C.&lt;/author&gt;&lt;author&gt;Song, Y.&lt;/author&gt;&lt;author&gt;Fu, Q.&lt;/author&gt;&lt;/authors&gt;&lt;/contributors&gt;&lt;auth-address&gt;1Pharmacy College of Chengdu University of Traditional Chinese Medicine, Chengdu, 611137 People&amp;apos;s Republic of China. GRID: grid.411304.3. ISNI: 0000 0001 0376 205X&amp;#xD;2Teaching Hospital of Chengdu University of Traditional Chinese Medicine, Chengdu, 610075 People&amp;apos;s Republic of China. GRID: grid.488384.b&amp;#xD;3School of Pharmacy and Bioengineering, Chengdu University, Chengdu, 610106 People&amp;apos;s Republic of China. GRID: grid.411292.d. ISNI: 0000 0004 1798 8975&lt;/auth-address&gt;&lt;titles&gt;&lt;title&gt;Lonicerae japonicae flos and Lonicerae flos: a systematic review of ethnopharmacology, phytochemistry and pharmacology&lt;/title&gt;&lt;secondary-title&gt;Phytochem Rev&lt;/secondary-title&gt;&lt;/titles&gt;&lt;periodical&gt;&lt;full-title&gt;Phytochem Rev&lt;/full-title&gt;&lt;/periodical&gt;&lt;pages&gt;1-61&lt;/pages&gt;&lt;edition&gt;2020/03/25&lt;/edition&gt;&lt;keywords&gt;&lt;keyword&gt;Interleukin-1 receptor&lt;/keyword&gt;&lt;keyword&gt;Lonicera japonica Thunberg&lt;/keyword&gt;&lt;keyword&gt;Lonicerae flos&lt;/keyword&gt;&lt;keyword&gt;Macranthoside B&lt;/keyword&gt;&lt;keyword&gt;Phenolic acids&lt;/keyword&gt;&lt;keyword&gt;Toll-like receptor 4&lt;/keyword&gt;&lt;/keywords&gt;&lt;dates&gt;&lt;year&gt;2019&lt;/year&gt;&lt;pub-dates&gt;&lt;date&gt;Nov 22&lt;/date&gt;&lt;/pub-dates&gt;&lt;/dates&gt;&lt;isbn&gt;1568-7767 (Print)&amp;#xD;1568-7767&lt;/isbn&gt;&lt;accession-num&gt;32206048&lt;/accession-num&gt;&lt;urls&gt;&lt;/urls&gt;&lt;custom2&gt;PMC7088551&lt;/custom2&gt;&lt;electronic-resource-num&gt;10.1007/s11101-019-09655-7&lt;/electronic-resource-num&gt;&lt;remote-database-provider&gt;NLM&lt;/remote-database-provider&gt;&lt;language&gt;eng&lt;/language&gt;&lt;/record&gt;&lt;/Cite&gt;&lt;/EndNote&gt;</w:instrText>
      </w:r>
      <w:r w:rsidR="008151CA" w:rsidRPr="005D409F">
        <w:fldChar w:fldCharType="separate"/>
      </w:r>
      <w:r w:rsidR="00F5290F" w:rsidRPr="005D409F">
        <w:rPr>
          <w:noProof/>
        </w:rPr>
        <w:t>[25]</w:t>
      </w:r>
      <w:r w:rsidR="008151CA" w:rsidRPr="005D409F">
        <w:fldChar w:fldCharType="end"/>
      </w:r>
      <w:r w:rsidR="008151CA" w:rsidRPr="005D409F">
        <w:t>,</w:t>
      </w:r>
      <w:r w:rsidR="000C3846" w:rsidRPr="005D409F">
        <w:t xml:space="preserve"> contains a specific miRNA </w:t>
      </w:r>
      <w:r w:rsidR="006D171A" w:rsidRPr="005D409F">
        <w:t xml:space="preserve">named </w:t>
      </w:r>
      <w:r w:rsidR="008151CA" w:rsidRPr="005D409F">
        <w:t>MIR2911</w:t>
      </w:r>
      <w:r w:rsidR="00B53798" w:rsidRPr="005D409F">
        <w:t>, which</w:t>
      </w:r>
      <w:r w:rsidR="000C3846" w:rsidRPr="005D409F">
        <w:t xml:space="preserve"> </w:t>
      </w:r>
      <w:r w:rsidR="008151CA" w:rsidRPr="005D409F">
        <w:t xml:space="preserve">directly </w:t>
      </w:r>
      <w:r w:rsidR="00CD1DE9" w:rsidRPr="005D409F">
        <w:t>target</w:t>
      </w:r>
      <w:r w:rsidR="00B53798" w:rsidRPr="005D409F">
        <w:t>s</w:t>
      </w:r>
      <w:r w:rsidR="00CD1DE9" w:rsidRPr="005D409F">
        <w:t xml:space="preserve"> </w:t>
      </w:r>
      <w:r w:rsidR="00B53798" w:rsidRPr="005D409F">
        <w:t>multiple</w:t>
      </w:r>
      <w:r w:rsidR="00CD1DE9" w:rsidRPr="005D409F">
        <w:t xml:space="preserve"> subtypes of influenza A viruses (IVAs)</w:t>
      </w:r>
      <w:r w:rsidR="00B53798" w:rsidRPr="005D409F">
        <w:t xml:space="preserve">, including </w:t>
      </w:r>
      <w:r w:rsidR="008151CA" w:rsidRPr="005D409F">
        <w:t>H1N1,</w:t>
      </w:r>
      <w:r w:rsidR="00110A76" w:rsidRPr="005D409F">
        <w:t xml:space="preserve"> </w:t>
      </w:r>
      <w:r w:rsidR="008151CA" w:rsidRPr="005D409F">
        <w:t>H5N1</w:t>
      </w:r>
      <w:r w:rsidR="00110A76" w:rsidRPr="005D409F">
        <w:t>,</w:t>
      </w:r>
      <w:r w:rsidR="008151CA" w:rsidRPr="005D409F">
        <w:t xml:space="preserve"> and H7N9</w:t>
      </w:r>
      <w:r w:rsidR="00B53798" w:rsidRPr="005D409F">
        <w:t xml:space="preserve"> </w:t>
      </w:r>
      <w:r w:rsidR="008151CA" w:rsidRPr="005D409F">
        <w:t xml:space="preserve">in mice </w:t>
      </w:r>
      <w:r w:rsidR="00CD1DE9" w:rsidRPr="005D409F">
        <w:t xml:space="preserve">when administrated through </w:t>
      </w:r>
      <w:r w:rsidR="008151CA" w:rsidRPr="005D409F">
        <w:t>decoction feeding</w:t>
      </w:r>
      <w:r w:rsidR="00262662" w:rsidRPr="005D409F">
        <w:t xml:space="preserve"> </w:t>
      </w:r>
      <w:r w:rsidR="008151CA" w:rsidRPr="005D409F">
        <w:fldChar w:fldCharType="begin">
          <w:fldData xml:space="preserve">PEVuZE5vdGU+PENpdGU+PEF1dGhvcj5aaG91PC9BdXRob3I+PFllYXI+MjAxNTwvWWVhcj48UmVj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==
</w:fldData>
        </w:fldChar>
      </w:r>
      <w:r w:rsidR="00F5290F" w:rsidRPr="005D409F">
        <w:instrText xml:space="preserve"> ADDIN EN.CITE </w:instrText>
      </w:r>
      <w:r w:rsidR="00F5290F" w:rsidRPr="005D409F">
        <w:fldChar w:fldCharType="begin">
          <w:fldData xml:space="preserve">PEVuZE5vdGU+PENpdGU+PEF1dGhvcj5aaG91PC9BdXRob3I+PFllYXI+MjAxNTwvWWVhcj48UmVj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==
</w:fldData>
        </w:fldChar>
      </w:r>
      <w:r w:rsidR="00F5290F" w:rsidRPr="005D409F">
        <w:instrText xml:space="preserve"> ADDIN EN.CITE.DATA </w:instrText>
      </w:r>
      <w:r w:rsidR="00F5290F" w:rsidRPr="005D409F">
        <w:fldChar w:fldCharType="end"/>
      </w:r>
      <w:r w:rsidR="008151CA" w:rsidRPr="005D409F">
        <w:fldChar w:fldCharType="separate"/>
      </w:r>
      <w:r w:rsidR="00F5290F" w:rsidRPr="005D409F">
        <w:rPr>
          <w:noProof/>
        </w:rPr>
        <w:t>[26]</w:t>
      </w:r>
      <w:r w:rsidR="008151CA" w:rsidRPr="005D409F">
        <w:fldChar w:fldCharType="end"/>
      </w:r>
      <w:r w:rsidR="008151CA" w:rsidRPr="005D409F">
        <w:t>.</w:t>
      </w:r>
      <w:r w:rsidR="0014697F" w:rsidRPr="005D409F">
        <w:t xml:space="preserve"> </w:t>
      </w:r>
      <w:r w:rsidR="008151CA" w:rsidRPr="005D409F">
        <w:t xml:space="preserve">Five years later, another breakthrough </w:t>
      </w:r>
      <w:r w:rsidR="00B53798" w:rsidRPr="005D409F">
        <w:t>demonstrat</w:t>
      </w:r>
      <w:r w:rsidR="008151CA" w:rsidRPr="005D409F">
        <w:t xml:space="preserve">ed </w:t>
      </w:r>
      <w:r w:rsidR="00110A76" w:rsidRPr="005D409F">
        <w:t xml:space="preserve">that </w:t>
      </w:r>
      <w:r w:rsidR="008151CA" w:rsidRPr="005D409F">
        <w:t xml:space="preserve">MIR2911 from honeysuckle </w:t>
      </w:r>
      <w:r w:rsidR="00A32D07" w:rsidRPr="005D409F">
        <w:t>exhibit</w:t>
      </w:r>
      <w:r w:rsidR="00B53798" w:rsidRPr="005D409F">
        <w:t>s</w:t>
      </w:r>
      <w:r w:rsidR="00A32D07" w:rsidRPr="005D409F">
        <w:t xml:space="preserve"> a remarkable </w:t>
      </w:r>
      <w:r w:rsidR="008151CA" w:rsidRPr="005D409F">
        <w:t>suppress</w:t>
      </w:r>
      <w:r w:rsidR="00B53798" w:rsidRPr="005D409F">
        <w:t>ion of</w:t>
      </w:r>
      <w:r w:rsidR="008151CA" w:rsidRPr="005D409F">
        <w:t xml:space="preserve"> SARS-CoV-2 replication and</w:t>
      </w:r>
      <w:r w:rsidR="00B53798" w:rsidRPr="005D409F">
        <w:t xml:space="preserve"> contributes to the conversion of</w:t>
      </w:r>
      <w:r w:rsidR="00581C30" w:rsidRPr="005D409F">
        <w:t xml:space="preserve"> infected patients to a</w:t>
      </w:r>
      <w:r w:rsidR="008151CA" w:rsidRPr="005D409F">
        <w:t xml:space="preserve"> negative</w:t>
      </w:r>
      <w:r w:rsidR="00581C30" w:rsidRPr="005D409F">
        <w:t xml:space="preserve"> status</w:t>
      </w:r>
      <w:r w:rsidR="00A80CB6" w:rsidRPr="005D409F">
        <w:t xml:space="preserve"> </w:t>
      </w:r>
      <w:r w:rsidR="008151CA" w:rsidRPr="005D409F">
        <w:fldChar w:fldCharType="begin"/>
      </w:r>
      <w:r w:rsidR="00F5290F" w:rsidRPr="005D409F">
        <w:instrText xml:space="preserve"> ADDIN EN.CITE &lt;EndNote&gt;&lt;Cite&gt;&lt;Author&gt;Zhou&lt;/Author&gt;&lt;Year&gt;2020&lt;/Year&gt;&lt;RecNum&gt;35&lt;/RecNum&gt;&lt;DisplayText&gt;[27]&lt;/DisplayText&gt;&lt;record&gt;&lt;rec-number&gt;35&lt;/rec-number&gt;&lt;foreign-keys&gt;&lt;key app="EN" db-id="eaxfprersdzda8epzt75pvzt5t0t9zsspevx" timestamp="1635741720"&gt;35&lt;/key&gt;&lt;/foreign-keys&gt;&lt;ref-type name="Journal Article"&gt;17&lt;/ref-type&gt;&lt;contributors&gt;&lt;authors&gt;&lt;author&gt;Zhou, Li-Kun&lt;/author&gt;&lt;author&gt;Zhou, Zhen&lt;/author&gt;&lt;author&gt;Jiang, Xia-Ming&lt;/author&gt;&lt;author&gt;Zheng, Yishan&lt;/author&gt;&lt;author&gt;Chen, Xi&lt;/author&gt;&lt;author&gt;Fu, Zheng&lt;/author&gt;&lt;author&gt;Xiao, Gengfu&lt;/author&gt;&lt;author&gt;Zhang, Chen-Yu&lt;/author&gt;&lt;author&gt;Zhang, Lei-Ke&lt;/author&gt;&lt;author&gt;Yi, Yongxiang&lt;/author&gt;&lt;/authors&gt;&lt;/contributors&gt;&lt;titles&gt;&lt;title&gt;Absorbed plant MIR2911 in honeysuckle decoction inhibits SARS-CoV-2 replication and accelerates the negative conversion of infected patients&lt;/title&gt;&lt;secondary-title&gt;Cell Discovery&lt;/secondary-title&gt;&lt;/titles&gt;&lt;periodical&gt;&lt;full-title&gt;Cell Discovery&lt;/full-title&gt;&lt;/periodical&gt;&lt;volume&gt;6&lt;/volume&gt;&lt;number&gt;1&lt;/number&gt;&lt;dates&gt;&lt;year&gt;2020&lt;/year&gt;&lt;/dates&gt;&lt;isbn&gt;2056-5968&lt;/isbn&gt;&lt;urls&gt;&lt;/urls&gt;&lt;electronic-resource-num&gt;10.1038/s41421-020-00197-3&lt;/electronic-resource-num&gt;&lt;/record&gt;&lt;/Cite&gt;&lt;/EndNote&gt;</w:instrText>
      </w:r>
      <w:r w:rsidR="008151CA" w:rsidRPr="005D409F">
        <w:fldChar w:fldCharType="separate"/>
      </w:r>
      <w:r w:rsidR="00F5290F" w:rsidRPr="005D409F">
        <w:rPr>
          <w:noProof/>
        </w:rPr>
        <w:t>[27]</w:t>
      </w:r>
      <w:r w:rsidR="008151CA" w:rsidRPr="005D409F">
        <w:fldChar w:fldCharType="end"/>
      </w:r>
      <w:r w:rsidR="008151CA" w:rsidRPr="005D409F">
        <w:t>.</w:t>
      </w:r>
      <w:r w:rsidR="00110A76" w:rsidRPr="005D409F">
        <w:t xml:space="preserve"> </w:t>
      </w:r>
      <w:r w:rsidR="00B53798" w:rsidRPr="005D409F">
        <w:t>Moreover</w:t>
      </w:r>
      <w:r w:rsidR="00A32D07" w:rsidRPr="005D409F">
        <w:t xml:space="preserve">, several </w:t>
      </w:r>
      <w:r w:rsidR="008151CA" w:rsidRPr="005D409F">
        <w:t xml:space="preserve">inspiring </w:t>
      </w:r>
      <w:r w:rsidR="00A32D07" w:rsidRPr="005D409F">
        <w:t xml:space="preserve">discoveries have </w:t>
      </w:r>
      <w:r w:rsidR="00EF3B9D" w:rsidRPr="005D409F">
        <w:t xml:space="preserve">shown </w:t>
      </w:r>
      <w:r w:rsidR="00A32D07" w:rsidRPr="005D409F">
        <w:t>the therapeutic</w:t>
      </w:r>
      <w:r w:rsidR="00B53798" w:rsidRPr="005D409F">
        <w:t xml:space="preserve"> potential</w:t>
      </w:r>
      <w:r w:rsidR="00A32D07" w:rsidRPr="005D409F">
        <w:t xml:space="preserve"> </w:t>
      </w:r>
      <w:r w:rsidR="00B53798" w:rsidRPr="005D409F">
        <w:t xml:space="preserve">of </w:t>
      </w:r>
      <w:r w:rsidR="00A32D07" w:rsidRPr="005D409F">
        <w:t xml:space="preserve">specific plant-derived miRNAs. </w:t>
      </w:r>
      <w:bookmarkStart w:id="5" w:name="_Hlk87433944"/>
      <w:r w:rsidR="00B33497" w:rsidRPr="005D409F">
        <w:t>Ath</w:t>
      </w:r>
      <w:r w:rsidR="008151CA" w:rsidRPr="005D409F">
        <w:t>-miR159a</w:t>
      </w:r>
      <w:r w:rsidR="00652849" w:rsidRPr="005D409F">
        <w:t xml:space="preserve"> </w:t>
      </w:r>
      <w:r w:rsidR="008151CA" w:rsidRPr="005D409F">
        <w:t xml:space="preserve">from </w:t>
      </w:r>
      <w:r w:rsidR="008151CA" w:rsidRPr="005D409F">
        <w:rPr>
          <w:i/>
        </w:rPr>
        <w:t>Arabidopsis</w:t>
      </w:r>
      <w:r w:rsidR="00BC12A9" w:rsidRPr="005D409F">
        <w:rPr>
          <w:i/>
        </w:rPr>
        <w:t xml:space="preserve"> </w:t>
      </w:r>
      <w:r w:rsidR="008151CA" w:rsidRPr="005D409F">
        <w:rPr>
          <w:i/>
        </w:rPr>
        <w:t>thaliana</w:t>
      </w:r>
      <w:r w:rsidR="008151CA" w:rsidRPr="005D409F">
        <w:t>, gma-miR159a-3p</w:t>
      </w:r>
      <w:r w:rsidR="00BC12A9" w:rsidRPr="005D409F">
        <w:t>,</w:t>
      </w:r>
      <w:r w:rsidR="008151CA" w:rsidRPr="005D409F">
        <w:t xml:space="preserve"> and gma-miR159e-3p</w:t>
      </w:r>
      <w:r w:rsidR="00652849" w:rsidRPr="005D409F">
        <w:t xml:space="preserve"> </w:t>
      </w:r>
      <w:r w:rsidR="008151CA" w:rsidRPr="005D409F">
        <w:t>from</w:t>
      </w:r>
      <w:r w:rsidR="00E711C7" w:rsidRPr="005D409F">
        <w:t xml:space="preserve"> </w:t>
      </w:r>
      <w:r w:rsidR="008151CA" w:rsidRPr="005D409F">
        <w:rPr>
          <w:i/>
        </w:rPr>
        <w:t>Glycine max</w:t>
      </w:r>
      <w:bookmarkEnd w:id="5"/>
      <w:r w:rsidR="00E50DE8" w:rsidRPr="005D409F">
        <w:t xml:space="preserve">, </w:t>
      </w:r>
      <w:r w:rsidR="0034559E" w:rsidRPr="005D409F">
        <w:t>sharing the identical sequence</w:t>
      </w:r>
      <w:r w:rsidR="00E50DE8" w:rsidRPr="005D409F">
        <w:t xml:space="preserve"> of</w:t>
      </w:r>
      <w:r w:rsidR="00E50DE8" w:rsidRPr="005D409F">
        <w:rPr>
          <w:caps/>
        </w:rPr>
        <w:t xml:space="preserve"> </w:t>
      </w:r>
      <w:r w:rsidR="00912957" w:rsidRPr="005D409F">
        <w:rPr>
          <w:caps/>
        </w:rPr>
        <w:t>5</w:t>
      </w:r>
      <w:r w:rsidR="00684BD8" w:rsidRPr="005D409F">
        <w:rPr>
          <w:caps/>
        </w:rPr>
        <w:t>’</w:t>
      </w:r>
      <w:r w:rsidR="00912957" w:rsidRPr="005D409F">
        <w:rPr>
          <w:caps/>
        </w:rPr>
        <w:t>-</w:t>
      </w:r>
      <w:r w:rsidR="0034559E" w:rsidRPr="005D409F">
        <w:rPr>
          <w:caps/>
        </w:rPr>
        <w:t>uuuggauugaagggagcucua</w:t>
      </w:r>
      <w:r w:rsidR="00912957" w:rsidRPr="005D409F">
        <w:rPr>
          <w:caps/>
        </w:rPr>
        <w:t>-3</w:t>
      </w:r>
      <w:r w:rsidR="00684BD8" w:rsidRPr="005D409F">
        <w:rPr>
          <w:caps/>
        </w:rPr>
        <w:t>’</w:t>
      </w:r>
      <w:r w:rsidR="00E50DE8" w:rsidRPr="005D409F">
        <w:t xml:space="preserve">, </w:t>
      </w:r>
      <w:r w:rsidR="00D51381" w:rsidRPr="005D409F">
        <w:t xml:space="preserve">are </w:t>
      </w:r>
      <w:r w:rsidR="00A32D07" w:rsidRPr="005D409F">
        <w:t xml:space="preserve">found to </w:t>
      </w:r>
      <w:r w:rsidR="008151CA" w:rsidRPr="005D409F">
        <w:t xml:space="preserve">inhibit the growth of xenograft breast tumors in mice </w:t>
      </w:r>
      <w:r w:rsidR="00DE72AF" w:rsidRPr="005D409F">
        <w:t xml:space="preserve">when administrated </w:t>
      </w:r>
      <w:r w:rsidR="008151CA" w:rsidRPr="005D409F">
        <w:t>ora</w:t>
      </w:r>
      <w:r w:rsidR="00DE72AF" w:rsidRPr="005D409F">
        <w:t>l</w:t>
      </w:r>
      <w:r w:rsidR="008151CA" w:rsidRPr="005D409F">
        <w:t>l</w:t>
      </w:r>
      <w:r w:rsidR="00DE72AF" w:rsidRPr="005D409F">
        <w:t>y</w:t>
      </w:r>
      <w:r w:rsidR="00D634CE" w:rsidRPr="005D409F">
        <w:t xml:space="preserve"> </w:t>
      </w:r>
      <w:r w:rsidR="0034559E" w:rsidRPr="005D409F">
        <w:fldChar w:fldCharType="begin">
          <w:fldData xml:space="preserve">PEVuZE5vdGU+PENpdGU+PEF1dGhvcj5DaGluPC9BdXRob3I+PFllYXI+MjAxNjwvWWVhcj48UmVj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</w:fldData>
        </w:fldChar>
      </w:r>
      <w:r w:rsidR="00F5290F" w:rsidRPr="005D409F">
        <w:instrText xml:space="preserve"> ADDIN EN.CITE </w:instrText>
      </w:r>
      <w:r w:rsidR="00F5290F" w:rsidRPr="005D409F">
        <w:fldChar w:fldCharType="begin">
          <w:fldData xml:space="preserve">PEVuZE5vdGU+PENpdGU+PEF1dGhvcj5DaGluPC9BdXRob3I+PFllYXI+MjAxNjwvWWVhcj48UmVj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</w:fldData>
        </w:fldChar>
      </w:r>
      <w:r w:rsidR="00F5290F" w:rsidRPr="005D409F">
        <w:instrText xml:space="preserve"> ADDIN EN.CITE.DATA </w:instrText>
      </w:r>
      <w:r w:rsidR="00F5290F" w:rsidRPr="005D409F">
        <w:fldChar w:fldCharType="end"/>
      </w:r>
      <w:r w:rsidR="0034559E" w:rsidRPr="005D409F">
        <w:fldChar w:fldCharType="separate"/>
      </w:r>
      <w:r w:rsidR="00F5290F" w:rsidRPr="005D409F">
        <w:rPr>
          <w:noProof/>
        </w:rPr>
        <w:t>[28]</w:t>
      </w:r>
      <w:r w:rsidR="0034559E" w:rsidRPr="005D409F">
        <w:fldChar w:fldCharType="end"/>
      </w:r>
      <w:r w:rsidR="00DE72AF" w:rsidRPr="005D409F">
        <w:t>. In addition,</w:t>
      </w:r>
      <w:r w:rsidR="008151CA" w:rsidRPr="005D409F">
        <w:t xml:space="preserve"> miR156a</w:t>
      </w:r>
      <w:r w:rsidR="00EF3B9D" w:rsidRPr="005D409F">
        <w:t xml:space="preserve">, </w:t>
      </w:r>
      <w:r w:rsidR="008151CA" w:rsidRPr="005D409F">
        <w:t xml:space="preserve">commonly </w:t>
      </w:r>
      <w:r w:rsidR="00B53798" w:rsidRPr="005D409F">
        <w:t>found</w:t>
      </w:r>
      <w:r w:rsidR="008151CA" w:rsidRPr="005D409F">
        <w:t xml:space="preserve"> in dietary green vegetables </w:t>
      </w:r>
      <w:r w:rsidR="00DE72AF" w:rsidRPr="005D409F">
        <w:t>like</w:t>
      </w:r>
      <w:r w:rsidR="008151CA" w:rsidRPr="005D409F">
        <w:t xml:space="preserve"> spinach and lettuce</w:t>
      </w:r>
      <w:r w:rsidR="00DE72AF" w:rsidRPr="005D409F">
        <w:t xml:space="preserve">, has </w:t>
      </w:r>
      <w:r w:rsidR="00B53798" w:rsidRPr="005D409F">
        <w:t>exhibited</w:t>
      </w:r>
      <w:r w:rsidR="00DE72AF" w:rsidRPr="005D409F">
        <w:t xml:space="preserve"> promise as </w:t>
      </w:r>
      <w:r w:rsidR="008151CA" w:rsidRPr="005D409F">
        <w:t xml:space="preserve">atheroprotective </w:t>
      </w:r>
      <w:r w:rsidR="00EF3B9D" w:rsidRPr="005D409F">
        <w:t>pharmaceutical</w:t>
      </w:r>
      <w:r w:rsidR="00A96E98" w:rsidRPr="005D409F">
        <w:t>s</w:t>
      </w:r>
      <w:r w:rsidR="00932641" w:rsidRPr="005D409F">
        <w:t xml:space="preserve"> </w:t>
      </w:r>
      <w:r w:rsidR="00EF3B9D" w:rsidRPr="005D409F">
        <w:fldChar w:fldCharType="begin">
          <w:fldData xml:space="preserve">PEVuZE5vdGU+PENpdGU+PEF1dGhvcj5Ib3U8L0F1dGhvcj48WWVhcj4yMDE4PC9ZZWFyPjxSZWNO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</w:fldData>
        </w:fldChar>
      </w:r>
      <w:r w:rsidR="00F5290F" w:rsidRPr="005D409F">
        <w:instrText xml:space="preserve"> ADDIN EN.CITE </w:instrText>
      </w:r>
      <w:r w:rsidR="00F5290F" w:rsidRPr="005D409F">
        <w:fldChar w:fldCharType="begin">
          <w:fldData xml:space="preserve">PEVuZE5vdGU+PENpdGU+PEF1dGhvcj5Ib3U8L0F1dGhvcj48WWVhcj4yMDE4PC9ZZWFyPjxSZWNO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</w:fldData>
        </w:fldChar>
      </w:r>
      <w:r w:rsidR="00F5290F" w:rsidRPr="005D409F">
        <w:instrText xml:space="preserve"> ADDIN EN.CITE.DATA </w:instrText>
      </w:r>
      <w:r w:rsidR="00F5290F" w:rsidRPr="005D409F">
        <w:fldChar w:fldCharType="end"/>
      </w:r>
      <w:r w:rsidR="00EF3B9D" w:rsidRPr="005D409F">
        <w:fldChar w:fldCharType="separate"/>
      </w:r>
      <w:r w:rsidR="00F5290F" w:rsidRPr="005D409F">
        <w:rPr>
          <w:noProof/>
        </w:rPr>
        <w:t>[29]</w:t>
      </w:r>
      <w:r w:rsidR="00EF3B9D" w:rsidRPr="005D409F">
        <w:fldChar w:fldCharType="end"/>
      </w:r>
      <w:r w:rsidR="008151CA" w:rsidRPr="005D409F">
        <w:t>.</w:t>
      </w:r>
      <w:r w:rsidR="00F5290F" w:rsidRPr="005D409F">
        <w:t xml:space="preserve"> Two lettuce-derived </w:t>
      </w:r>
      <w:r w:rsidR="00F308F5" w:rsidRPr="005D409F">
        <w:t>a</w:t>
      </w:r>
      <w:r w:rsidR="00F5290F" w:rsidRPr="005D409F">
        <w:t xml:space="preserve">miRNAs, </w:t>
      </w:r>
      <w:r w:rsidR="00F308F5" w:rsidRPr="005D409F">
        <w:t xml:space="preserve">specifically </w:t>
      </w:r>
      <w:r w:rsidR="00F5290F" w:rsidRPr="005D409F">
        <w:t>amiR471 and am</w:t>
      </w:r>
      <w:r w:rsidR="00D30891" w:rsidRPr="005D409F">
        <w:t>i</w:t>
      </w:r>
      <w:r w:rsidR="00F5290F" w:rsidRPr="005D409F">
        <w:t xml:space="preserve">R519, </w:t>
      </w:r>
      <w:r w:rsidR="00F308F5" w:rsidRPr="005D409F">
        <w:t xml:space="preserve">targeting the </w:t>
      </w:r>
      <w:r w:rsidR="00F5290F" w:rsidRPr="005D409F">
        <w:t>HBV surface antigen gene (</w:t>
      </w:r>
      <w:r w:rsidR="00F5290F" w:rsidRPr="005D409F">
        <w:rPr>
          <w:i/>
        </w:rPr>
        <w:t>HBsAg</w:t>
      </w:r>
      <w:r w:rsidR="00F5290F" w:rsidRPr="005D409F">
        <w:t xml:space="preserve">) in </w:t>
      </w:r>
      <w:r w:rsidR="00F5290F" w:rsidRPr="005D409F">
        <w:rPr>
          <w:spacing w:val="-4"/>
        </w:rPr>
        <w:t>mice</w:t>
      </w:r>
      <w:r w:rsidR="00F308F5" w:rsidRPr="005D409F">
        <w:rPr>
          <w:spacing w:val="-4"/>
        </w:rPr>
        <w:t>, present</w:t>
      </w:r>
      <w:r w:rsidR="00F5290F" w:rsidRPr="005D409F">
        <w:rPr>
          <w:spacing w:val="-4"/>
        </w:rPr>
        <w:t xml:space="preserve"> </w:t>
      </w:r>
      <w:r w:rsidR="00F308F5" w:rsidRPr="005D409F">
        <w:rPr>
          <w:spacing w:val="-4"/>
        </w:rPr>
        <w:t>an</w:t>
      </w:r>
      <w:r w:rsidR="00F5290F" w:rsidRPr="005D409F">
        <w:rPr>
          <w:spacing w:val="-4"/>
        </w:rPr>
        <w:t xml:space="preserve"> opportunity for the treatment of chronic diseases </w:t>
      </w:r>
      <w:r w:rsidR="00F308F5" w:rsidRPr="005D409F">
        <w:rPr>
          <w:spacing w:val="-4"/>
        </w:rPr>
        <w:t>through</w:t>
      </w:r>
      <w:r w:rsidR="00F5290F" w:rsidRPr="005D409F">
        <w:rPr>
          <w:spacing w:val="-4"/>
        </w:rPr>
        <w:t xml:space="preserve"> plant biogenesis </w:t>
      </w:r>
      <w:r w:rsidR="00F5290F" w:rsidRPr="005D409F">
        <w:rPr>
          <w:spacing w:val="-4"/>
        </w:rPr>
        <w:fldChar w:fldCharType="begin">
          <w:fldData xml:space="preserve">PEVuZE5vdGU+PENpdGU+PEF1dGhvcj5aaGFuZzwvQXV0aG9yPjxZZWFyPjIwMTk8L1llYXI+PFJl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</w:fldData>
        </w:fldChar>
      </w:r>
      <w:r w:rsidR="00F5290F" w:rsidRPr="005D409F">
        <w:rPr>
          <w:spacing w:val="-4"/>
        </w:rPr>
        <w:instrText xml:space="preserve"> ADDIN EN.CITE </w:instrText>
      </w:r>
      <w:r w:rsidR="00F5290F" w:rsidRPr="005D409F">
        <w:rPr>
          <w:spacing w:val="-4"/>
        </w:rPr>
        <w:fldChar w:fldCharType="begin">
          <w:fldData xml:space="preserve">PEVuZE5vdGU+PENpdGU+PEF1dGhvcj5aaGFuZzwvQXV0aG9yPjxZZWFyPjIwMTk8L1llYXI+PFJl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</w:fldData>
        </w:fldChar>
      </w:r>
      <w:r w:rsidR="00F5290F" w:rsidRPr="005D409F">
        <w:rPr>
          <w:spacing w:val="-4"/>
        </w:rPr>
        <w:instrText xml:space="preserve"> ADDIN EN.CITE.DATA </w:instrText>
      </w:r>
      <w:r w:rsidR="00F5290F" w:rsidRPr="005D409F">
        <w:rPr>
          <w:spacing w:val="-4"/>
        </w:rPr>
      </w:r>
      <w:r w:rsidR="00F5290F" w:rsidRPr="005D409F">
        <w:rPr>
          <w:spacing w:val="-4"/>
        </w:rPr>
        <w:fldChar w:fldCharType="end"/>
      </w:r>
      <w:r w:rsidR="00F5290F" w:rsidRPr="005D409F">
        <w:rPr>
          <w:spacing w:val="-4"/>
        </w:rPr>
      </w:r>
      <w:r w:rsidR="00F5290F" w:rsidRPr="005D409F">
        <w:rPr>
          <w:spacing w:val="-4"/>
        </w:rPr>
        <w:fldChar w:fldCharType="separate"/>
      </w:r>
      <w:r w:rsidR="00F5290F" w:rsidRPr="005D409F">
        <w:rPr>
          <w:noProof/>
          <w:spacing w:val="-4"/>
        </w:rPr>
        <w:t>[30]</w:t>
      </w:r>
      <w:r w:rsidR="00F5290F" w:rsidRPr="005D409F">
        <w:rPr>
          <w:spacing w:val="-4"/>
        </w:rPr>
        <w:fldChar w:fldCharType="end"/>
      </w:r>
      <w:r w:rsidR="00F5290F" w:rsidRPr="005D409F">
        <w:rPr>
          <w:spacing w:val="-4"/>
        </w:rPr>
        <w:t>.</w:t>
      </w:r>
      <w:r w:rsidR="00F308F5" w:rsidRPr="005D409F">
        <w:t xml:space="preserve"> </w:t>
      </w:r>
      <w:r w:rsidR="00DE72AF" w:rsidRPr="005D409F">
        <w:lastRenderedPageBreak/>
        <w:t xml:space="preserve">A systematic review by </w:t>
      </w:r>
      <w:r w:rsidR="00DE72AF" w:rsidRPr="005D409F">
        <w:rPr>
          <w:iCs/>
        </w:rPr>
        <w:t>He</w:t>
      </w:r>
      <w:r w:rsidR="000C30E6" w:rsidRPr="000C30E6">
        <w:rPr>
          <w:rFonts w:cs="Times New Roman"/>
          <w:i/>
        </w:rPr>
        <w:t xml:space="preserve"> et al.</w:t>
      </w:r>
      <w:r w:rsidR="00DE72AF" w:rsidRPr="005D409F">
        <w:t xml:space="preserve"> summarize</w:t>
      </w:r>
      <w:r w:rsidR="007E1BDA" w:rsidRPr="005D409F">
        <w:rPr>
          <w:rFonts w:hint="eastAsia"/>
        </w:rPr>
        <w:t>d</w:t>
      </w:r>
      <w:r w:rsidR="00DE72AF" w:rsidRPr="005D409F">
        <w:t xml:space="preserve"> </w:t>
      </w:r>
      <w:r w:rsidR="00E50DE8" w:rsidRPr="005D409F">
        <w:t xml:space="preserve">the </w:t>
      </w:r>
      <w:r w:rsidR="00887B36" w:rsidRPr="005D409F">
        <w:t xml:space="preserve">therapeutic functions of </w:t>
      </w:r>
      <w:r w:rsidR="008151CA" w:rsidRPr="005D409F">
        <w:t>plant-derived miRNAs</w:t>
      </w:r>
      <w:r w:rsidR="00DE72AF" w:rsidRPr="005D409F">
        <w:t>,</w:t>
      </w:r>
      <w:r w:rsidR="008151CA" w:rsidRPr="005D409F">
        <w:t xml:space="preserve"> </w:t>
      </w:r>
      <w:r w:rsidR="00887B36" w:rsidRPr="005D409F">
        <w:t xml:space="preserve">encompassing </w:t>
      </w:r>
      <w:r w:rsidR="008151CA" w:rsidRPr="005D409F">
        <w:t>anti-tumor, anti-inflammatory, immune modulation, anti-apoptosis</w:t>
      </w:r>
      <w:r w:rsidR="00EF3B9D" w:rsidRPr="005D409F">
        <w:t>,</w:t>
      </w:r>
      <w:r w:rsidR="008151CA" w:rsidRPr="005D409F">
        <w:t xml:space="preserve"> and intestinal modulation</w:t>
      </w:r>
      <w:r w:rsidR="00331928" w:rsidRPr="005D409F">
        <w:t xml:space="preserve"> </w:t>
      </w:r>
      <w:r w:rsidR="008151CA" w:rsidRPr="005D409F">
        <w:fldChar w:fldCharType="begin"/>
      </w:r>
      <w:r w:rsidR="00A351F2" w:rsidRPr="005D409F">
        <w:instrText xml:space="preserve"> ADDIN EN.CITE &lt;EndNote&gt;&lt;Cite&gt;&lt;Author&gt;Li&lt;/Author&gt;&lt;Year&gt;2021&lt;/Year&gt;&lt;RecNum&gt;121&lt;/RecNum&gt;&lt;DisplayText&gt;[31]&lt;/DisplayText&gt;&lt;record&gt;&lt;rec-number&gt;121&lt;/rec-number&gt;&lt;foreign-keys&gt;&lt;key app="EN" db-id="eaxfprersdzda8epzt75pvzt5t0t9zsspevx" timestamp="1636981980"&gt;121&lt;/key&gt;&lt;/foreign-keys&gt;&lt;ref-type name="Journal Article"&gt;17&lt;/ref-type&gt;&lt;contributors&gt;&lt;authors&gt;&lt;author&gt;Li, D.&lt;/author&gt;&lt;author&gt;Yang, J.&lt;/author&gt;&lt;author&gt;Yang, Y.&lt;/author&gt;&lt;author&gt;Liu, J.&lt;/author&gt;&lt;author&gt;Li, H.&lt;/author&gt;&lt;author&gt;Li, R.&lt;/author&gt;&lt;author&gt;Cao, C.&lt;/author&gt;&lt;author&gt;Shi, L.&lt;/author&gt;&lt;author&gt;Wu, W.&lt;/author&gt;&lt;author&gt;He, K.&lt;/author&gt;&lt;/authors&gt;&lt;/contributors&gt;&lt;auth-address&gt;School of Pharmaceutical Science, Hunan University of Medicine, Huaihua, China.&amp;#xD;School of Pharmacy, Hunan University of Traditional Chinese Medicine, Changsha, China.&amp;#xD;Hunan Provincial Key Laboratory of Dong Medicine, Huaihua, China.&lt;/auth-address&gt;&lt;titles&gt;&lt;title&gt;A Timely Review of Cross-Kingdom Regulation of Plant-Derived MicroRNAs&lt;/title&gt;&lt;secondary-title&gt;Front Genet&lt;/secondary-title&gt;&lt;/titles&gt;&lt;periodical&gt;&lt;full-title&gt;Front Genet&lt;/full-title&gt;&lt;/periodical&gt;&lt;pages&gt;613197&lt;/pages&gt;&lt;volume&gt;12&lt;/volume&gt;&lt;edition&gt;2021/05/21&lt;/edition&gt;&lt;keywords&gt;&lt;keyword&gt;activity&lt;/keyword&gt;&lt;keyword&gt;cross-kingdom regulation&lt;/keyword&gt;&lt;keyword&gt;gene expression&lt;/keyword&gt;&lt;keyword&gt;microRNA&lt;/keyword&gt;&lt;keyword&gt;plant&lt;/keyword&gt;&lt;keyword&gt;or financial relationships that could be construed as a potential conflict of&lt;/keyword&gt;&lt;keyword&gt;interest.&lt;/keyword&gt;&lt;/keywords&gt;&lt;dates&gt;&lt;year&gt;2021&lt;/year&gt;&lt;/dates&gt;&lt;isbn&gt;1664-8021 (Print)&amp;#xD;1664-8021&lt;/isbn&gt;&lt;accession-num&gt;34012461&lt;/accession-num&gt;&lt;urls&gt;&lt;/urls&gt;&lt;custom2&gt;PMC8126714&lt;/custom2&gt;&lt;electronic-resource-num&gt;10.3389/fgene.2021.613197&lt;/electronic-resource-num&gt;&lt;remote-database-provider&gt;NLM&lt;/remote-database-provider&gt;&lt;language&gt;eng&lt;/language&gt;&lt;/record&gt;&lt;/Cite&gt;&lt;/EndNote&gt;</w:instrText>
      </w:r>
      <w:r w:rsidR="008151CA" w:rsidRPr="005D409F">
        <w:fldChar w:fldCharType="separate"/>
      </w:r>
      <w:r w:rsidR="00A351F2" w:rsidRPr="005D409F">
        <w:rPr>
          <w:noProof/>
        </w:rPr>
        <w:t>[31]</w:t>
      </w:r>
      <w:r w:rsidR="008151CA" w:rsidRPr="005D409F">
        <w:fldChar w:fldCharType="end"/>
      </w:r>
      <w:r w:rsidR="008151CA" w:rsidRPr="005D409F">
        <w:t>.</w:t>
      </w:r>
      <w:r w:rsidR="00887B36" w:rsidRPr="005D409F">
        <w:t xml:space="preserve"> Here, w</w:t>
      </w:r>
      <w:r w:rsidR="00741C5F" w:rsidRPr="005D409F">
        <w:t xml:space="preserve">e </w:t>
      </w:r>
      <w:r w:rsidR="00887B36" w:rsidRPr="005D409F">
        <w:t xml:space="preserve">provide </w:t>
      </w:r>
      <w:r w:rsidR="002A0BFF" w:rsidRPr="005D409F">
        <w:t>supplement</w:t>
      </w:r>
      <w:r w:rsidR="00887B36" w:rsidRPr="005D409F">
        <w:t>ary</w:t>
      </w:r>
      <w:r w:rsidR="00EB3EDF" w:rsidRPr="005D409F">
        <w:t xml:space="preserve"> </w:t>
      </w:r>
      <w:r w:rsidR="00741C5F" w:rsidRPr="005D409F">
        <w:t xml:space="preserve">evidence in Table </w:t>
      </w:r>
      <w:r w:rsidR="007A56E0" w:rsidRPr="005D409F">
        <w:t>A</w:t>
      </w:r>
      <w:r w:rsidR="00741C5F" w:rsidRPr="005D409F">
        <w:t>1.</w:t>
      </w:r>
      <w:r w:rsidR="00436772" w:rsidRPr="005D409F">
        <w:t xml:space="preserve"> </w:t>
      </w:r>
    </w:p>
    <w:p w14:paraId="42F2FEA4" w14:textId="3AEF003D" w:rsidR="00245461" w:rsidRPr="005D409F" w:rsidRDefault="0014191E" w:rsidP="007A56E0">
      <w:pPr>
        <w:pStyle w:val="Mdeck4text"/>
      </w:pPr>
      <w:r w:rsidRPr="005D409F">
        <w:t>A</w:t>
      </w:r>
      <w:r w:rsidR="00DE72AF" w:rsidRPr="005D409F">
        <w:t xml:space="preserve"> recently </w:t>
      </w:r>
      <w:r w:rsidR="0055634B" w:rsidRPr="005D409F">
        <w:t xml:space="preserve">reported mammalian </w:t>
      </w:r>
      <w:r w:rsidRPr="005D409F">
        <w:t>transmembrane protein</w:t>
      </w:r>
      <w:r w:rsidR="00207AD2" w:rsidRPr="005D409F">
        <w:t xml:space="preserve"> </w:t>
      </w:r>
      <w:r w:rsidR="0055634B" w:rsidRPr="005D409F">
        <w:t>SID</w:t>
      </w:r>
      <w:r w:rsidR="00E66AF1" w:rsidRPr="005D409F">
        <w:t>T</w:t>
      </w:r>
      <w:r w:rsidR="0055634B" w:rsidRPr="005D409F">
        <w:t>1</w:t>
      </w:r>
      <w:r w:rsidR="004926CB" w:rsidRPr="005D409F">
        <w:t>,</w:t>
      </w:r>
      <w:r w:rsidR="0055634B" w:rsidRPr="005D409F">
        <w:t xml:space="preserve"> </w:t>
      </w:r>
      <w:r w:rsidR="00D51381" w:rsidRPr="005D409F">
        <w:t xml:space="preserve">which is </w:t>
      </w:r>
      <w:r w:rsidR="0055634B" w:rsidRPr="005D409F">
        <w:t xml:space="preserve">homologous to nematode </w:t>
      </w:r>
      <w:r w:rsidR="00F138A5" w:rsidRPr="005D409F">
        <w:t>systemic RNA interference defective protein 1</w:t>
      </w:r>
      <w:r w:rsidR="00F138A5" w:rsidRPr="005D409F">
        <w:rPr>
          <w:bCs/>
        </w:rPr>
        <w:t xml:space="preserve"> </w:t>
      </w:r>
      <w:r w:rsidR="00F138A5" w:rsidRPr="005D409F">
        <w:t>(</w:t>
      </w:r>
      <w:r w:rsidR="0055634B" w:rsidRPr="005D409F">
        <w:t>SID</w:t>
      </w:r>
      <w:r w:rsidR="00F138A5" w:rsidRPr="005D409F">
        <w:t>-</w:t>
      </w:r>
      <w:r w:rsidR="0055634B" w:rsidRPr="005D409F">
        <w:t>1</w:t>
      </w:r>
      <w:r w:rsidR="00F138A5" w:rsidRPr="005D409F">
        <w:t>)</w:t>
      </w:r>
      <w:r w:rsidR="00207AD2" w:rsidRPr="005D409F">
        <w:t xml:space="preserve"> and</w:t>
      </w:r>
      <w:r w:rsidR="0055634B" w:rsidRPr="005D409F">
        <w:t xml:space="preserve"> localized in gastric pit cells</w:t>
      </w:r>
      <w:r w:rsidR="00207AD2" w:rsidRPr="005D409F">
        <w:t xml:space="preserve">, has been studied and confirmed as a </w:t>
      </w:r>
      <w:r w:rsidR="0055634B" w:rsidRPr="005D409F">
        <w:t xml:space="preserve">vital </w:t>
      </w:r>
      <w:r w:rsidR="00F10E98" w:rsidRPr="005D409F">
        <w:t>s</w:t>
      </w:r>
      <w:r w:rsidR="0055634B" w:rsidRPr="005D409F">
        <w:t>RNA transporter</w:t>
      </w:r>
      <w:r w:rsidR="00207AD2" w:rsidRPr="005D409F">
        <w:t xml:space="preserve"> involv</w:t>
      </w:r>
      <w:r w:rsidR="00F44FAD" w:rsidRPr="005D409F">
        <w:rPr>
          <w:rFonts w:hint="eastAsia"/>
        </w:rPr>
        <w:t>ed</w:t>
      </w:r>
      <w:r w:rsidR="00207AD2" w:rsidRPr="005D409F">
        <w:t xml:space="preserve"> in the</w:t>
      </w:r>
      <w:r w:rsidR="0055634B" w:rsidRPr="005D409F">
        <w:t xml:space="preserve"> dynamic uptake of dietary and orally administrated miRNAs</w:t>
      </w:r>
      <w:r w:rsidR="00633B3A" w:rsidRPr="005D409F">
        <w:t xml:space="preserve"> </w:t>
      </w:r>
      <w:r w:rsidR="0055634B" w:rsidRPr="005D409F">
        <w:fldChar w:fldCharType="begin">
          <w:fldData xml:space="preserve">PEVuZE5vdGU+PENpdGU+PEF1dGhvcj5DaGVuPC9BdXRob3I+PFllYXI+MjAyMTwvWWVhcj48UmVj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=
</w:fldData>
        </w:fldChar>
      </w:r>
      <w:r w:rsidR="00A351F2" w:rsidRPr="005D409F">
        <w:instrText xml:space="preserve"> ADDIN EN.CITE </w:instrText>
      </w:r>
      <w:r w:rsidR="00A351F2" w:rsidRPr="005D409F">
        <w:fldChar w:fldCharType="begin">
          <w:fldData xml:space="preserve">PEVuZE5vdGU+PENpdGU+PEF1dGhvcj5DaGVuPC9BdXRob3I+PFllYXI+MjAyMTwvWWVhcj48UmVj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=
</w:fldData>
        </w:fldChar>
      </w:r>
      <w:r w:rsidR="00A351F2" w:rsidRPr="005D409F">
        <w:instrText xml:space="preserve"> ADDIN EN.CITE.DATA </w:instrText>
      </w:r>
      <w:r w:rsidR="00A351F2" w:rsidRPr="005D409F">
        <w:fldChar w:fldCharType="end"/>
      </w:r>
      <w:r w:rsidR="0055634B" w:rsidRPr="005D409F">
        <w:fldChar w:fldCharType="separate"/>
      </w:r>
      <w:r w:rsidR="00A351F2" w:rsidRPr="005D409F">
        <w:rPr>
          <w:noProof/>
        </w:rPr>
        <w:t>[32]</w:t>
      </w:r>
      <w:r w:rsidR="0055634B" w:rsidRPr="005D409F">
        <w:fldChar w:fldCharType="end"/>
      </w:r>
      <w:r w:rsidR="0055634B" w:rsidRPr="005D409F">
        <w:t>.</w:t>
      </w:r>
      <w:r w:rsidR="00E66AF1" w:rsidRPr="005D409F">
        <w:t xml:space="preserve"> The Cryo-EM structures further implicate the low-pH-dependent RNA transport activity</w:t>
      </w:r>
      <w:r w:rsidR="000E5CEE" w:rsidRPr="005D409F">
        <w:t xml:space="preserve"> of human SIDT1 and SIDT2 </w:t>
      </w:r>
      <w:r w:rsidR="000E5CEE" w:rsidRPr="005D409F">
        <w:fldChar w:fldCharType="begin">
          <w:fldData xml:space="preserve">PEVuZE5vdGU+PENpdGU+PEF1dGhvcj5aaGVuZzwvQXV0aG9yPjxZZWFyPjIwMjM8L1llYXI+PFJl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</w:fldData>
        </w:fldChar>
      </w:r>
      <w:r w:rsidR="00A351F2" w:rsidRPr="005D409F">
        <w:instrText xml:space="preserve"> ADDIN EN.CITE </w:instrText>
      </w:r>
      <w:r w:rsidR="00A351F2" w:rsidRPr="005D409F">
        <w:fldChar w:fldCharType="begin">
          <w:fldData xml:space="preserve">PEVuZE5vdGU+PENpdGU+PEF1dGhvcj5aaGVuZzwvQXV0aG9yPjxZZWFyPjIwMjM8L1llYXI+PFJl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</w:fldData>
        </w:fldChar>
      </w:r>
      <w:r w:rsidR="00A351F2" w:rsidRPr="005D409F">
        <w:instrText xml:space="preserve"> ADDIN EN.CITE.DATA </w:instrText>
      </w:r>
      <w:r w:rsidR="00A351F2" w:rsidRPr="005D409F">
        <w:fldChar w:fldCharType="end"/>
      </w:r>
      <w:r w:rsidR="000E5CEE" w:rsidRPr="005D409F">
        <w:fldChar w:fldCharType="separate"/>
      </w:r>
      <w:r w:rsidR="00A351F2" w:rsidRPr="005D409F">
        <w:rPr>
          <w:noProof/>
        </w:rPr>
        <w:t>[33]</w:t>
      </w:r>
      <w:r w:rsidR="000E5CEE" w:rsidRPr="005D409F">
        <w:fldChar w:fldCharType="end"/>
      </w:r>
      <w:r w:rsidR="000E5CEE" w:rsidRPr="005D409F">
        <w:t>.</w:t>
      </w:r>
      <w:r w:rsidR="0055634B" w:rsidRPr="005D409F">
        <w:t xml:space="preserve"> </w:t>
      </w:r>
      <w:r w:rsidR="004A0885" w:rsidRPr="005D409F">
        <w:t xml:space="preserve">Above mentioned </w:t>
      </w:r>
      <w:r w:rsidR="00994241" w:rsidRPr="005D409F">
        <w:t xml:space="preserve">findings provide valuable </w:t>
      </w:r>
      <w:r w:rsidR="00385966" w:rsidRPr="005D409F">
        <w:t>evidence</w:t>
      </w:r>
      <w:r w:rsidR="008151CA" w:rsidRPr="005D409F">
        <w:t xml:space="preserve"> </w:t>
      </w:r>
      <w:r w:rsidR="00994241" w:rsidRPr="005D409F">
        <w:t xml:space="preserve">to </w:t>
      </w:r>
      <w:r w:rsidR="008151CA" w:rsidRPr="005D409F">
        <w:t>support</w:t>
      </w:r>
      <w:r w:rsidR="004926CB" w:rsidRPr="005D409F">
        <w:t xml:space="preserve"> the notion </w:t>
      </w:r>
      <w:r w:rsidR="008151CA" w:rsidRPr="005D409F">
        <w:t>that plant-derived miRNAs</w:t>
      </w:r>
      <w:r w:rsidR="008266CC" w:rsidRPr="005D409F">
        <w:t xml:space="preserve"> </w:t>
      </w:r>
      <w:r w:rsidR="004926CB" w:rsidRPr="005D409F">
        <w:t>have the potential to be utilized as therapeutics</w:t>
      </w:r>
      <w:r w:rsidR="008151CA" w:rsidRPr="005D409F">
        <w:t xml:space="preserve"> through dietary uptake</w:t>
      </w:r>
      <w:r w:rsidR="00F47555" w:rsidRPr="005D409F">
        <w:t xml:space="preserve">. </w:t>
      </w:r>
      <w:r w:rsidR="00245461" w:rsidRPr="005D409F">
        <w:t>In this review, we highlight the advantage of using plant</w:t>
      </w:r>
      <w:r w:rsidR="00513C9A" w:rsidRPr="005D409F">
        <w:t>s</w:t>
      </w:r>
      <w:r w:rsidR="00245461" w:rsidRPr="005D409F">
        <w:t xml:space="preserve"> as bioreactor</w:t>
      </w:r>
      <w:r w:rsidR="003D3576" w:rsidRPr="005D409F">
        <w:t>s</w:t>
      </w:r>
      <w:r w:rsidR="00245461" w:rsidRPr="005D409F">
        <w:t xml:space="preserve"> for producing </w:t>
      </w:r>
      <w:r w:rsidR="00F2363E" w:rsidRPr="005D409F">
        <w:t xml:space="preserve">therapeutic </w:t>
      </w:r>
      <w:r w:rsidR="00297DE5" w:rsidRPr="005D409F">
        <w:t>s</w:t>
      </w:r>
      <w:r w:rsidR="00245461" w:rsidRPr="005D409F">
        <w:t xml:space="preserve">RNAs and propose a feasible solution to address the challenges encountered </w:t>
      </w:r>
      <w:r w:rsidR="00922893" w:rsidRPr="005D409F">
        <w:rPr>
          <w:spacing w:val="-4"/>
        </w:rPr>
        <w:t xml:space="preserve">with </w:t>
      </w:r>
      <w:r w:rsidR="00245461" w:rsidRPr="005D409F">
        <w:rPr>
          <w:spacing w:val="-4"/>
        </w:rPr>
        <w:t>sRNA therapy</w:t>
      </w:r>
      <w:r w:rsidR="00994241" w:rsidRPr="005D409F">
        <w:rPr>
          <w:spacing w:val="-4"/>
        </w:rPr>
        <w:t xml:space="preserve">, specifically through </w:t>
      </w:r>
      <w:r w:rsidR="00245461" w:rsidRPr="005D409F">
        <w:rPr>
          <w:spacing w:val="-4"/>
        </w:rPr>
        <w:t>us</w:t>
      </w:r>
      <w:r w:rsidR="00CC2DA0" w:rsidRPr="005D409F">
        <w:rPr>
          <w:spacing w:val="-4"/>
        </w:rPr>
        <w:t>ing</w:t>
      </w:r>
      <w:r w:rsidR="00245461" w:rsidRPr="005D409F">
        <w:rPr>
          <w:spacing w:val="-4"/>
        </w:rPr>
        <w:t xml:space="preserve"> artificial microRNAs (amiRNAs) in plant bioreactors.</w:t>
      </w:r>
      <w:r w:rsidR="00245461" w:rsidRPr="005D409F">
        <w:t xml:space="preserve"> </w:t>
      </w:r>
    </w:p>
    <w:bookmarkEnd w:id="4"/>
    <w:p w14:paraId="5F95908B" w14:textId="00AC30AA" w:rsidR="00386007" w:rsidRPr="005D409F" w:rsidRDefault="003E0A04" w:rsidP="003E0A04">
      <w:pPr>
        <w:pStyle w:val="Mdeck4heading1"/>
      </w:pPr>
      <w:r w:rsidRPr="005D409F">
        <w:t xml:space="preserve">2. </w:t>
      </w:r>
      <w:r w:rsidR="009A4187" w:rsidRPr="005D409F">
        <w:t>Advance</w:t>
      </w:r>
      <w:r w:rsidR="00F14350" w:rsidRPr="005D409F">
        <w:t xml:space="preserve">ment </w:t>
      </w:r>
      <w:r w:rsidR="009A4187" w:rsidRPr="005D409F">
        <w:t>of</w:t>
      </w:r>
      <w:r w:rsidR="00096DFE" w:rsidRPr="005D409F">
        <w:t xml:space="preserve"> amiRNAs </w:t>
      </w:r>
      <w:r w:rsidR="00F14350" w:rsidRPr="005D409F">
        <w:t>in</w:t>
      </w:r>
      <w:r w:rsidR="00096DFE" w:rsidRPr="005D409F">
        <w:t xml:space="preserve"> </w:t>
      </w:r>
      <w:r w:rsidR="009A4187" w:rsidRPr="005D409F">
        <w:t>gene regulation and therap</w:t>
      </w:r>
      <w:r w:rsidR="00F14350" w:rsidRPr="005D409F">
        <w:t>eutics</w:t>
      </w:r>
    </w:p>
    <w:p w14:paraId="3955303A" w14:textId="1E30D0C3" w:rsidR="005159E8" w:rsidRPr="005D409F" w:rsidRDefault="001F5370" w:rsidP="00D67B5A">
      <w:pPr>
        <w:pStyle w:val="Mdeck4textfirstlinezero"/>
      </w:pPr>
      <w:bookmarkStart w:id="6" w:name="_Hlk153357550"/>
      <w:r w:rsidRPr="005D409F">
        <w:t xml:space="preserve">The </w:t>
      </w:r>
      <w:r w:rsidR="0013043D" w:rsidRPr="005D409F">
        <w:t>amiRNAs</w:t>
      </w:r>
      <w:r w:rsidR="00665B79" w:rsidRPr="005D409F">
        <w:t xml:space="preserve">, </w:t>
      </w:r>
      <w:r w:rsidR="005E57DF" w:rsidRPr="005D409F">
        <w:t xml:space="preserve">also known as </w:t>
      </w:r>
      <w:r w:rsidR="00665B79" w:rsidRPr="005D409F">
        <w:t>miRNA</w:t>
      </w:r>
      <w:r w:rsidR="005E57DF" w:rsidRPr="005D409F">
        <w:t xml:space="preserve"> mimics</w:t>
      </w:r>
      <w:r w:rsidR="00ED0C79" w:rsidRPr="005D409F">
        <w:t>, are designed to replace the original miRNA duplex loci</w:t>
      </w:r>
      <w:r w:rsidR="009B2F05" w:rsidRPr="005D409F">
        <w:t xml:space="preserve"> and </w:t>
      </w:r>
      <w:r w:rsidR="003D795A" w:rsidRPr="005D409F">
        <w:rPr>
          <w:rFonts w:hint="eastAsia"/>
        </w:rPr>
        <w:t>are</w:t>
      </w:r>
      <w:r w:rsidR="003D795A" w:rsidRPr="005D409F">
        <w:t xml:space="preserve"> </w:t>
      </w:r>
      <w:r w:rsidR="009B2F05" w:rsidRPr="005D409F">
        <w:t xml:space="preserve">produced </w:t>
      </w:r>
      <w:r w:rsidR="00ED0C79" w:rsidRPr="005D409F">
        <w:t>b</w:t>
      </w:r>
      <w:r w:rsidR="005159E8" w:rsidRPr="005D409F">
        <w:t>y endogenous biogenesis systems</w:t>
      </w:r>
      <w:r w:rsidR="00ED0C79" w:rsidRPr="005D409F">
        <w:t>. These engineered</w:t>
      </w:r>
      <w:r w:rsidR="005159E8" w:rsidRPr="005D409F">
        <w:t xml:space="preserve"> amiRNA</w:t>
      </w:r>
      <w:r w:rsidR="00E6524F" w:rsidRPr="005D409F">
        <w:t>s</w:t>
      </w:r>
      <w:r w:rsidR="005159E8" w:rsidRPr="005D409F">
        <w:t xml:space="preserve"> possess a </w:t>
      </w:r>
      <w:r w:rsidR="004271F2" w:rsidRPr="005D409F">
        <w:t xml:space="preserve">complete or partial </w:t>
      </w:r>
      <w:r w:rsidR="005159E8" w:rsidRPr="005D409F">
        <w:t xml:space="preserve">complementary sequence to the target mRNA of interest, acting as </w:t>
      </w:r>
      <w:r w:rsidR="00ED0C79" w:rsidRPr="005D409F">
        <w:t xml:space="preserve">a </w:t>
      </w:r>
      <w:r w:rsidR="005159E8" w:rsidRPr="005D409F">
        <w:t>guide for RNA</w:t>
      </w:r>
      <w:r w:rsidR="006B0D80" w:rsidRPr="005D409F">
        <w:t>-induced gene silencing complex (RISC)</w:t>
      </w:r>
      <w:r w:rsidR="005159E8" w:rsidRPr="005D409F">
        <w:t xml:space="preserve"> to </w:t>
      </w:r>
      <w:r w:rsidR="00FC36F1" w:rsidRPr="005D409F">
        <w:t>regulate</w:t>
      </w:r>
      <w:r w:rsidR="00F84D70" w:rsidRPr="005D409F">
        <w:t xml:space="preserve"> gene</w:t>
      </w:r>
      <w:r w:rsidR="005159E8" w:rsidRPr="005D409F">
        <w:t xml:space="preserve"> </w:t>
      </w:r>
      <w:r w:rsidR="00F84D70" w:rsidRPr="005D409F">
        <w:t>expression</w:t>
      </w:r>
      <w:r w:rsidR="005159E8" w:rsidRPr="005D409F">
        <w:t xml:space="preserve">. By resembling endogenous miRNA biogenesis, amiRNAs offer a more </w:t>
      </w:r>
      <w:r w:rsidR="00684BD8" w:rsidRPr="005D409F">
        <w:t>“</w:t>
      </w:r>
      <w:r w:rsidR="005159E8" w:rsidRPr="005D409F">
        <w:t>natural</w:t>
      </w:r>
      <w:r w:rsidR="00684BD8" w:rsidRPr="005D409F">
        <w:t>”</w:t>
      </w:r>
      <w:r w:rsidR="005159E8" w:rsidRPr="005D409F">
        <w:t xml:space="preserve"> and safer approach with prolonged silencing effects compare</w:t>
      </w:r>
      <w:r w:rsidR="00220465" w:rsidRPr="005D409F">
        <w:t>d</w:t>
      </w:r>
      <w:r w:rsidR="005159E8" w:rsidRPr="005D409F">
        <w:t xml:space="preserve"> to synthetic siRNA or antisense oligonucleotides (ASOs) </w:t>
      </w:r>
      <w:r w:rsidR="005159E8" w:rsidRPr="005D409F">
        <w:fldChar w:fldCharType="begin"/>
      </w:r>
      <w:r w:rsidR="00A351F2" w:rsidRPr="005D409F">
        <w:instrText xml:space="preserve"> ADDIN EN.CITE &lt;EndNote&gt;&lt;Cite&gt;&lt;Author&gt;Kotowska-Zimmer&lt;/Author&gt;&lt;Year&gt;2021&lt;/Year&gt;&lt;RecNum&gt;526&lt;/RecNum&gt;&lt;DisplayText&gt;[34]&lt;/DisplayText&gt;&lt;record&gt;&lt;rec-number&gt;526&lt;/rec-number&gt;&lt;foreign-keys&gt;&lt;key app="EN" db-id="eaxfprersdzda8epzt75pvzt5t0t9zsspevx" timestamp="1701744492"&gt;526&lt;/key&gt;&lt;/foreign-keys&gt;&lt;ref-type name="Journal Article"&gt;17&lt;/ref-type&gt;&lt;contributors&gt;&lt;authors&gt;&lt;author&gt;Kotowska-Zimmer, A.&lt;/author&gt;&lt;author&gt;Pewinska, M.&lt;/author&gt;&lt;author&gt;Olejniczak, M.&lt;/author&gt;&lt;/authors&gt;&lt;/contributors&gt;&lt;auth-address&gt;Department of Genome Engineering, Institute of Bioorganic Chemistry PAS, Poznan, Poland.&lt;/auth-address&gt;&lt;titles&gt;&lt;title&gt;Artificial miRNAs as therapeutic tools: Challenges and opportunities&lt;/title&gt;&lt;secondary-title&gt;Wiley Interdiscip Rev RNA&lt;/secondary-title&gt;&lt;/titles&gt;&lt;periodical&gt;&lt;full-title&gt;Wiley Interdiscip Rev RNA&lt;/full-title&gt;&lt;/periodical&gt;&lt;pages&gt;e1640&lt;/pages&gt;&lt;volume&gt;12&lt;/volume&gt;&lt;number&gt;4&lt;/number&gt;&lt;edition&gt;20210101&lt;/edition&gt;&lt;keywords&gt;&lt;keyword&gt;Genetic Vectors&lt;/keyword&gt;&lt;keyword&gt;Humans&lt;/keyword&gt;&lt;keyword&gt;*MicroRNAs/genetics&lt;/keyword&gt;&lt;keyword&gt;RNA Interference&lt;/keyword&gt;&lt;keyword&gt;RNA Processing, Post-Transcriptional&lt;/keyword&gt;&lt;keyword&gt;RNA, Small Interfering/genetics&lt;/keyword&gt;&lt;keyword&gt;artificial miRNA&lt;/keyword&gt;&lt;keyword&gt;gene therapy&lt;/keyword&gt;&lt;keyword&gt;miRNA&lt;/keyword&gt;&lt;keyword&gt;shRNA&lt;/keyword&gt;&lt;/keywords&gt;&lt;dates&gt;&lt;year&gt;2021&lt;/year&gt;&lt;pub-dates&gt;&lt;date&gt;Jul&lt;/date&gt;&lt;/pub-dates&gt;&lt;/dates&gt;&lt;isbn&gt;1757-7004&lt;/isbn&gt;&lt;accession-num&gt;33386705&lt;/accession-num&gt;&lt;urls&gt;&lt;/urls&gt;&lt;electronic-resource-num&gt;10.1002/wrna.1640&lt;/electronic-resource-num&gt;&lt;remote-database-provider&gt;NLM&lt;/remote-database-provider&gt;&lt;language&gt;eng&lt;/language&gt;&lt;/record&gt;&lt;/Cite&gt;&lt;/EndNote&gt;</w:instrText>
      </w:r>
      <w:r w:rsidR="005159E8" w:rsidRPr="005D409F">
        <w:fldChar w:fldCharType="separate"/>
      </w:r>
      <w:r w:rsidR="00A351F2" w:rsidRPr="005D409F">
        <w:rPr>
          <w:noProof/>
        </w:rPr>
        <w:t>[34]</w:t>
      </w:r>
      <w:r w:rsidR="005159E8" w:rsidRPr="005D409F">
        <w:fldChar w:fldCharType="end"/>
      </w:r>
      <w:r w:rsidR="005159E8" w:rsidRPr="005D409F">
        <w:t>. Consequently, amiRNAs hold significant promise as effective</w:t>
      </w:r>
      <w:r w:rsidR="0003763D" w:rsidRPr="005D409F">
        <w:t xml:space="preserve"> and </w:t>
      </w:r>
      <w:r w:rsidR="00456651" w:rsidRPr="005D409F">
        <w:t>versatile</w:t>
      </w:r>
      <w:r w:rsidR="005159E8" w:rsidRPr="005D409F">
        <w:t xml:space="preserve"> tools for RNAi application.</w:t>
      </w:r>
    </w:p>
    <w:p w14:paraId="3F41D9E1" w14:textId="5FF5239E" w:rsidR="002A20B4" w:rsidRPr="005D409F" w:rsidRDefault="00096DFE" w:rsidP="00D67B5A">
      <w:pPr>
        <w:pStyle w:val="Mdeck4text"/>
      </w:pPr>
      <w:r w:rsidRPr="005D409F">
        <w:t>In the field of plants,</w:t>
      </w:r>
      <w:r w:rsidR="00F84D70" w:rsidRPr="005D409F">
        <w:t xml:space="preserve"> amiRNA</w:t>
      </w:r>
      <w:r w:rsidR="003A77EC" w:rsidRPr="005D409F">
        <w:t>s</w:t>
      </w:r>
      <w:r w:rsidR="00F84D70" w:rsidRPr="005D409F">
        <w:t xml:space="preserve"> are predominantly used for</w:t>
      </w:r>
      <w:r w:rsidRPr="005D409F">
        <w:t xml:space="preserve"> crop improvement, gene function</w:t>
      </w:r>
      <w:r w:rsidR="002D0531" w:rsidRPr="005D409F">
        <w:t xml:space="preserve"> studies</w:t>
      </w:r>
      <w:r w:rsidR="00CD6F94" w:rsidRPr="005D409F">
        <w:t xml:space="preserve"> in biological process</w:t>
      </w:r>
      <w:r w:rsidR="00756558" w:rsidRPr="005D409F">
        <w:t>es,</w:t>
      </w:r>
      <w:r w:rsidR="00CD6F94" w:rsidRPr="005D409F">
        <w:t xml:space="preserve"> and control of pest</w:t>
      </w:r>
      <w:r w:rsidR="004277A3" w:rsidRPr="005D409F">
        <w:t>s</w:t>
      </w:r>
      <w:r w:rsidR="00CD6F94" w:rsidRPr="005D409F">
        <w:t xml:space="preserve"> and viruses</w:t>
      </w:r>
      <w:r w:rsidRPr="005D409F">
        <w:t xml:space="preserve"> </w:t>
      </w:r>
      <w:r w:rsidRPr="005D409F">
        <w:fldChar w:fldCharType="begin">
          <w:fldData xml:space="preserve">PEVuZE5vdGU+PENpdGU+PEF1dGhvcj5DaXNuZXJvczwvQXV0aG9yPjxZZWFyPjIwMjA8L1llYXI+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</w:fldData>
        </w:fldChar>
      </w:r>
      <w:r w:rsidR="004B58B0" w:rsidRPr="005D409F">
        <w:instrText xml:space="preserve"> ADDIN EN.CITE </w:instrText>
      </w:r>
      <w:r w:rsidR="004B58B0" w:rsidRPr="005D409F">
        <w:fldChar w:fldCharType="begin">
          <w:fldData xml:space="preserve">PEVuZE5vdGU+PENpdGU+PEF1dGhvcj5DaXNuZXJvczwvQXV0aG9yPjxZZWFyPjIwMjA8L1llYXI+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</w:fldData>
        </w:fldChar>
      </w:r>
      <w:r w:rsidR="004B58B0" w:rsidRPr="005D409F">
        <w:instrText xml:space="preserve"> ADDIN EN.CITE.DATA </w:instrText>
      </w:r>
      <w:r w:rsidR="004B58B0" w:rsidRPr="005D409F">
        <w:fldChar w:fldCharType="end"/>
      </w:r>
      <w:r w:rsidRPr="005D409F">
        <w:fldChar w:fldCharType="separate"/>
      </w:r>
      <w:r w:rsidR="004B58B0" w:rsidRPr="005D409F">
        <w:rPr>
          <w:noProof/>
        </w:rPr>
        <w:t>[35</w:t>
      </w:r>
      <w:r w:rsidR="006F29A7" w:rsidRPr="005D409F">
        <w:rPr>
          <w:noProof/>
        </w:rPr>
        <w:t>–</w:t>
      </w:r>
      <w:r w:rsidR="004B58B0" w:rsidRPr="005D409F">
        <w:rPr>
          <w:noProof/>
        </w:rPr>
        <w:t>41]</w:t>
      </w:r>
      <w:r w:rsidRPr="005D409F">
        <w:fldChar w:fldCharType="end"/>
      </w:r>
      <w:r w:rsidRPr="005D409F">
        <w:t xml:space="preserve">. </w:t>
      </w:r>
      <w:r w:rsidR="00F84D70" w:rsidRPr="005D409F">
        <w:t>An early report described the modification of</w:t>
      </w:r>
      <w:r w:rsidRPr="005D409F">
        <w:t xml:space="preserve"> an </w:t>
      </w:r>
      <w:r w:rsidRPr="005D409F">
        <w:rPr>
          <w:i/>
        </w:rPr>
        <w:t>Arabidopsis thaliana</w:t>
      </w:r>
      <w:r w:rsidRPr="005D409F">
        <w:t xml:space="preserve"> miR159 backbone to express two amiRNAs </w:t>
      </w:r>
      <w:r w:rsidR="00F84D70" w:rsidRPr="005D409F">
        <w:t>that</w:t>
      </w:r>
      <w:r w:rsidRPr="005D409F">
        <w:t xml:space="preserve"> target mRNA sequences encoding gene silencing suppressors, </w:t>
      </w:r>
      <w:r w:rsidRPr="005D409F">
        <w:rPr>
          <w:iCs/>
        </w:rPr>
        <w:t>P69</w:t>
      </w:r>
      <w:r w:rsidRPr="005D409F">
        <w:rPr>
          <w:i/>
          <w:iCs/>
        </w:rPr>
        <w:t xml:space="preserve"> </w:t>
      </w:r>
      <w:r w:rsidRPr="005D409F">
        <w:t xml:space="preserve">of </w:t>
      </w:r>
      <w:r w:rsidRPr="005D409F">
        <w:rPr>
          <w:i/>
        </w:rPr>
        <w:t>turnip yellow mosaic virus</w:t>
      </w:r>
      <w:r w:rsidRPr="005D409F">
        <w:t xml:space="preserve"> (TYMV) and </w:t>
      </w:r>
      <w:r w:rsidRPr="005D409F">
        <w:rPr>
          <w:iCs/>
        </w:rPr>
        <w:t>HC-Pro</w:t>
      </w:r>
      <w:r w:rsidR="00CF7CB5" w:rsidRPr="005D409F">
        <w:rPr>
          <w:i/>
          <w:iCs/>
        </w:rPr>
        <w:t xml:space="preserve"> </w:t>
      </w:r>
      <w:r w:rsidRPr="005D409F">
        <w:t xml:space="preserve">of </w:t>
      </w:r>
      <w:r w:rsidRPr="005D409F">
        <w:rPr>
          <w:i/>
        </w:rPr>
        <w:t>turnip mosaic virus</w:t>
      </w:r>
      <w:r w:rsidRPr="005D409F">
        <w:t xml:space="preserve"> (TuMV) </w:t>
      </w:r>
      <w:r w:rsidRPr="005D409F">
        <w:fldChar w:fldCharType="begin"/>
      </w:r>
      <w:r w:rsidR="00A351F2" w:rsidRPr="005D409F">
        <w:instrText xml:space="preserve"> ADDIN EN.CITE &lt;EndNote&gt;&lt;Cite&gt;&lt;Author&gt;Niu&lt;/Author&gt;&lt;Year&gt;2006&lt;/Year&gt;&lt;RecNum&gt;172&lt;/RecNum&gt;&lt;DisplayText&gt;[42]&lt;/DisplayText&gt;&lt;record&gt;&lt;rec-number&gt;172&lt;/rec-number&gt;&lt;foreign-keys&gt;&lt;key app="EN" db-id="eaxfprersdzda8epzt75pvzt5t0t9zsspevx" timestamp="1641458601"&gt;172&lt;/key&gt;&lt;/foreign-keys&gt;&lt;ref-type name="Journal Article"&gt;17&lt;/ref-type&gt;&lt;contributors&gt;&lt;authors&gt;&lt;author&gt;Niu, Qi-Wen&lt;/author&gt;&lt;author&gt;Lin, Shih-Shun&lt;/author&gt;&lt;author&gt;Reyes, Jose Luis&lt;/author&gt;&lt;author&gt;Chen, Kuan-Chun&lt;/author&gt;&lt;author&gt;Wu, Hui-Wen&lt;/author&gt;&lt;author&gt;Yeh, Shyi-Dong&lt;/author&gt;&lt;author&gt;Chua, Nam-Hai&lt;/author&gt;&lt;/authors&gt;&lt;/contributors&gt;&lt;titles&gt;&lt;title&gt;Expression of artificial microRNAs in transgenic Arabidopsis thaliana confers virus resistance&lt;/title&gt;&lt;secondary-title&gt;Nature Biotechnology&lt;/secondary-title&gt;&lt;/titles&gt;&lt;periodical&gt;&lt;full-title&gt;Nature Biotechnology&lt;/full-title&gt;&lt;/periodical&gt;&lt;pages&gt;1420-1428&lt;/pages&gt;&lt;volume&gt;24&lt;/volume&gt;&lt;number&gt;11&lt;/number&gt;&lt;dates&gt;&lt;year&gt;2006&lt;/year&gt;&lt;pub-dates&gt;&lt;date&gt;2006/11/01&lt;/date&gt;&lt;/pub-dates&gt;&lt;/dates&gt;&lt;isbn&gt;1546-1696&lt;/isbn&gt;&lt;urls&gt;&lt;related-urls&gt;&lt;url&gt;https://doi.org/10.1038/nbt1255&lt;/url&gt;&lt;/related-urls&gt;&lt;/urls&gt;&lt;electronic-resource-num&gt;10.1038/nbt1255&lt;/electronic-resource-num&gt;&lt;/record&gt;&lt;/Cite&gt;&lt;/EndNote&gt;</w:instrText>
      </w:r>
      <w:r w:rsidRPr="005D409F">
        <w:fldChar w:fldCharType="separate"/>
      </w:r>
      <w:r w:rsidR="00A351F2" w:rsidRPr="005D409F">
        <w:rPr>
          <w:noProof/>
        </w:rPr>
        <w:t>[42]</w:t>
      </w:r>
      <w:r w:rsidRPr="005D409F">
        <w:fldChar w:fldCharType="end"/>
      </w:r>
      <w:r w:rsidRPr="005D409F">
        <w:t xml:space="preserve">. </w:t>
      </w:r>
      <w:r w:rsidR="006E1CEF" w:rsidRPr="005D409F">
        <w:t>Based on a transportome-scale amiRNA-based screen, the redundant roles</w:t>
      </w:r>
      <w:r w:rsidR="00C63614" w:rsidRPr="005D409F">
        <w:t xml:space="preserve"> in auxin transport and</w:t>
      </w:r>
      <w:r w:rsidR="00322422" w:rsidRPr="005D409F">
        <w:t xml:space="preserve"> </w:t>
      </w:r>
      <w:r w:rsidR="00C63614" w:rsidRPr="005D409F">
        <w:t>response</w:t>
      </w:r>
      <w:r w:rsidR="006E1CEF" w:rsidRPr="005D409F">
        <w:t xml:space="preserve"> of </w:t>
      </w:r>
      <w:r w:rsidR="00501F7E" w:rsidRPr="005D409F">
        <w:rPr>
          <w:i/>
        </w:rPr>
        <w:t xml:space="preserve">ATP Binding Cassette Subfamily B Member 6 and 20 </w:t>
      </w:r>
      <w:r w:rsidR="00501F7E" w:rsidRPr="005D409F">
        <w:t>(</w:t>
      </w:r>
      <w:r w:rsidR="006E1CEF" w:rsidRPr="005D409F">
        <w:rPr>
          <w:i/>
        </w:rPr>
        <w:t>ABCB6 and 20</w:t>
      </w:r>
      <w:r w:rsidR="00501F7E" w:rsidRPr="005D409F">
        <w:t>)</w:t>
      </w:r>
      <w:r w:rsidR="00501F7E" w:rsidRPr="005D409F">
        <w:rPr>
          <w:i/>
        </w:rPr>
        <w:t xml:space="preserve"> </w:t>
      </w:r>
      <w:r w:rsidR="00112259" w:rsidRPr="005D409F">
        <w:t>are</w:t>
      </w:r>
      <w:r w:rsidR="00C63614" w:rsidRPr="005D409F">
        <w:t xml:space="preserve"> revealed</w:t>
      </w:r>
      <w:r w:rsidR="00D95355" w:rsidRPr="005D409F">
        <w:t xml:space="preserve"> </w:t>
      </w:r>
      <w:r w:rsidR="00D95355" w:rsidRPr="005D409F">
        <w:fldChar w:fldCharType="begin">
          <w:fldData xml:space="preserve">PEVuZE5vdGU+PENpdGU+PEF1dGhvcj5aaGFuZzwvQXV0aG9yPjxZZWFyPjIwMTg8L1llYXI+PFJl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</w:fldData>
        </w:fldChar>
      </w:r>
      <w:r w:rsidR="00A351F2" w:rsidRPr="005D409F">
        <w:instrText xml:space="preserve"> ADDIN EN.CITE </w:instrText>
      </w:r>
      <w:r w:rsidR="00A351F2" w:rsidRPr="005D409F">
        <w:fldChar w:fldCharType="begin">
          <w:fldData xml:space="preserve">PEVuZE5vdGU+PENpdGU+PEF1dGhvcj5aaGFuZzwvQXV0aG9yPjxZZWFyPjIwMTg8L1llYXI+PFJl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</w:fldData>
        </w:fldChar>
      </w:r>
      <w:r w:rsidR="00A351F2" w:rsidRPr="005D409F">
        <w:instrText xml:space="preserve"> ADDIN EN.CITE.DATA </w:instrText>
      </w:r>
      <w:r w:rsidR="00A351F2" w:rsidRPr="005D409F">
        <w:fldChar w:fldCharType="end"/>
      </w:r>
      <w:r w:rsidR="00D95355" w:rsidRPr="005D409F">
        <w:fldChar w:fldCharType="separate"/>
      </w:r>
      <w:r w:rsidR="00A351F2" w:rsidRPr="005D409F">
        <w:t>[43]</w:t>
      </w:r>
      <w:r w:rsidR="00D95355" w:rsidRPr="005D409F">
        <w:fldChar w:fldCharType="end"/>
      </w:r>
      <w:r w:rsidR="00C63614" w:rsidRPr="005D409F">
        <w:t>.</w:t>
      </w:r>
      <w:r w:rsidR="006E1CEF" w:rsidRPr="005D409F">
        <w:t xml:space="preserve"> </w:t>
      </w:r>
      <w:r w:rsidR="006C5289" w:rsidRPr="005D409F">
        <w:t>In tobacco, a</w:t>
      </w:r>
      <w:r w:rsidRPr="005D409F">
        <w:t xml:space="preserve">miRNA constructs </w:t>
      </w:r>
      <w:r w:rsidR="006C5289" w:rsidRPr="005D409F">
        <w:t>are</w:t>
      </w:r>
      <w:r w:rsidRPr="005D409F">
        <w:t xml:space="preserve"> designed to target ORFs of </w:t>
      </w:r>
      <w:r w:rsidR="00CF7CB5" w:rsidRPr="005D409F">
        <w:rPr>
          <w:i/>
        </w:rPr>
        <w:t>Jatropha leaf curl Gujarat virus</w:t>
      </w:r>
      <w:r w:rsidR="00CF7CB5" w:rsidRPr="005D409F" w:rsidDel="00CF7CB5">
        <w:t xml:space="preserve"> </w:t>
      </w:r>
      <w:r w:rsidRPr="005D409F">
        <w:t>(</w:t>
      </w:r>
      <w:r w:rsidR="00CF7CB5" w:rsidRPr="005D409F">
        <w:t>JLCuGV</w:t>
      </w:r>
      <w:r w:rsidRPr="005D409F">
        <w:t xml:space="preserve">). The inverse </w:t>
      </w:r>
      <w:r w:rsidR="006C5289" w:rsidRPr="005D409F">
        <w:t>relationship between</w:t>
      </w:r>
      <w:r w:rsidRPr="005D409F">
        <w:t xml:space="preserve"> amiRNA</w:t>
      </w:r>
      <w:r w:rsidR="006C5289" w:rsidRPr="005D409F">
        <w:t xml:space="preserve"> levels</w:t>
      </w:r>
      <w:r w:rsidRPr="005D409F">
        <w:t xml:space="preserve"> and viral load, </w:t>
      </w:r>
      <w:r w:rsidR="00112259" w:rsidRPr="005D409F">
        <w:t xml:space="preserve">coupled </w:t>
      </w:r>
      <w:r w:rsidR="006C5289" w:rsidRPr="005D409F">
        <w:t xml:space="preserve">with </w:t>
      </w:r>
      <w:r w:rsidR="00112259" w:rsidRPr="005D409F">
        <w:t xml:space="preserve">an </w:t>
      </w:r>
      <w:r w:rsidR="006C5289" w:rsidRPr="005D409F">
        <w:t xml:space="preserve">analysis of </w:t>
      </w:r>
      <w:r w:rsidRPr="005D409F">
        <w:t>photosynthetic parameters and sugar metabolism</w:t>
      </w:r>
      <w:r w:rsidR="006C5289" w:rsidRPr="005D409F">
        <w:t xml:space="preserve">, </w:t>
      </w:r>
      <w:r w:rsidRPr="005D409F">
        <w:t>demonstrate</w:t>
      </w:r>
      <w:r w:rsidR="006C5289" w:rsidRPr="005D409F">
        <w:t>s</w:t>
      </w:r>
      <w:r w:rsidRPr="005D409F">
        <w:t xml:space="preserve"> that amiRNA</w:t>
      </w:r>
      <w:r w:rsidR="00FF60BC" w:rsidRPr="005D409F">
        <w:t>s</w:t>
      </w:r>
      <w:r w:rsidR="00CF7CB5" w:rsidRPr="005D409F">
        <w:t xml:space="preserve"> </w:t>
      </w:r>
      <w:r w:rsidRPr="005D409F">
        <w:t xml:space="preserve">enhance </w:t>
      </w:r>
      <w:r w:rsidR="00112259" w:rsidRPr="005D409F">
        <w:t xml:space="preserve">tobacco </w:t>
      </w:r>
      <w:r w:rsidRPr="005D409F">
        <w:t xml:space="preserve">resistance against JLCuGV </w:t>
      </w:r>
      <w:r w:rsidRPr="005D409F">
        <w:fldChar w:fldCharType="begin">
          <w:fldData xml:space="preserve">PEVuZE5vdGU+PENpdGU+PEF1dGhvcj5Nb3JlPC9BdXRob3I+PFllYXI+MjAyMTwvWWVhcj48UmVj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</w:fldData>
        </w:fldChar>
      </w:r>
      <w:r w:rsidR="00A351F2" w:rsidRPr="005D409F">
        <w:instrText xml:space="preserve"> ADDIN EN.CITE </w:instrText>
      </w:r>
      <w:r w:rsidR="00A351F2" w:rsidRPr="005D409F">
        <w:fldChar w:fldCharType="begin">
          <w:fldData xml:space="preserve">PEVuZE5vdGU+PENpdGU+PEF1dGhvcj5Nb3JlPC9BdXRob3I+PFllYXI+MjAyMTwvWWVhcj48UmVj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</w:fldData>
        </w:fldChar>
      </w:r>
      <w:r w:rsidR="00A351F2" w:rsidRPr="005D409F">
        <w:instrText xml:space="preserve"> ADDIN EN.CITE.DATA </w:instrText>
      </w:r>
      <w:r w:rsidR="00A351F2" w:rsidRPr="005D409F">
        <w:fldChar w:fldCharType="end"/>
      </w:r>
      <w:r w:rsidRPr="005D409F">
        <w:fldChar w:fldCharType="separate"/>
      </w:r>
      <w:r w:rsidR="00A351F2" w:rsidRPr="005D409F">
        <w:rPr>
          <w:noProof/>
        </w:rPr>
        <w:t>[44]</w:t>
      </w:r>
      <w:r w:rsidRPr="005D409F">
        <w:fldChar w:fldCharType="end"/>
      </w:r>
      <w:r w:rsidRPr="005D409F">
        <w:t>.</w:t>
      </w:r>
      <w:r w:rsidR="00112259" w:rsidRPr="005D409F">
        <w:t xml:space="preserve"> </w:t>
      </w:r>
      <w:r w:rsidR="00A60E53" w:rsidRPr="005D409F">
        <w:t>Gu</w:t>
      </w:r>
      <w:r w:rsidR="000C30E6" w:rsidRPr="000C30E6">
        <w:rPr>
          <w:rFonts w:cs="Times New Roman"/>
          <w:i/>
        </w:rPr>
        <w:t xml:space="preserve"> et al.</w:t>
      </w:r>
      <w:r w:rsidR="00A60E53" w:rsidRPr="005D409F">
        <w:t xml:space="preserve"> develop</w:t>
      </w:r>
      <w:r w:rsidR="00FF2C2A" w:rsidRPr="005D409F">
        <w:t>ed</w:t>
      </w:r>
      <w:r w:rsidR="00A60E53" w:rsidRPr="005D409F">
        <w:t xml:space="preserve"> the c</w:t>
      </w:r>
      <w:r w:rsidR="00754FE8" w:rsidRPr="005D409F">
        <w:t>otton leaf crumple virus vector system</w:t>
      </w:r>
      <w:r w:rsidR="00A60E53" w:rsidRPr="005D409F">
        <w:t>, which</w:t>
      </w:r>
      <w:r w:rsidR="00754FE8" w:rsidRPr="005D409F">
        <w:t xml:space="preserve"> </w:t>
      </w:r>
      <w:r w:rsidR="00A60E53" w:rsidRPr="005D409F">
        <w:t xml:space="preserve">can be applied </w:t>
      </w:r>
      <w:r w:rsidR="0058421B" w:rsidRPr="005D409F">
        <w:t xml:space="preserve">in gene function analysis by </w:t>
      </w:r>
      <w:r w:rsidR="00754FE8" w:rsidRPr="005D409F">
        <w:t>overexpress</w:t>
      </w:r>
      <w:r w:rsidR="004533F1" w:rsidRPr="005D409F">
        <w:t>ing</w:t>
      </w:r>
      <w:r w:rsidR="00754FE8" w:rsidRPr="005D409F">
        <w:t xml:space="preserve"> miRNAs, small tandem target mimic (STTM)</w:t>
      </w:r>
      <w:r w:rsidR="00814AB6" w:rsidRPr="005D409F">
        <w:t>,</w:t>
      </w:r>
      <w:r w:rsidR="00754FE8" w:rsidRPr="005D409F">
        <w:t xml:space="preserve"> and</w:t>
      </w:r>
      <w:r w:rsidR="00112259" w:rsidRPr="005D409F">
        <w:t xml:space="preserve"> </w:t>
      </w:r>
      <w:r w:rsidR="00754FE8" w:rsidRPr="005D409F">
        <w:t>amiRNA</w:t>
      </w:r>
      <w:r w:rsidR="00FF60BC" w:rsidRPr="005D409F">
        <w:t>s</w:t>
      </w:r>
      <w:r w:rsidR="0058421B" w:rsidRPr="005D409F">
        <w:t xml:space="preserve"> in cotton. This system</w:t>
      </w:r>
      <w:r w:rsidR="00754FE8" w:rsidRPr="005D409F">
        <w:t xml:space="preserve"> provides a </w:t>
      </w:r>
      <w:r w:rsidR="0058421B" w:rsidRPr="005D409F">
        <w:t>persistent gene</w:t>
      </w:r>
      <w:r w:rsidR="00814AB6" w:rsidRPr="005D409F">
        <w:t>-</w:t>
      </w:r>
      <w:r w:rsidR="0058421B" w:rsidRPr="005D409F">
        <w:t xml:space="preserve">silencing approach and </w:t>
      </w:r>
      <w:r w:rsidR="00814AB6" w:rsidRPr="005D409F">
        <w:t xml:space="preserve">a </w:t>
      </w:r>
      <w:r w:rsidR="00754FE8" w:rsidRPr="005D409F">
        <w:t xml:space="preserve">powerful </w:t>
      </w:r>
      <w:r w:rsidR="0058421B" w:rsidRPr="005D409F">
        <w:t>tool</w:t>
      </w:r>
      <w:r w:rsidR="00754FE8" w:rsidRPr="005D409F">
        <w:t xml:space="preserve"> for gene discovery </w:t>
      </w:r>
      <w:r w:rsidR="0058421B" w:rsidRPr="005D409F">
        <w:t xml:space="preserve">in cotton </w:t>
      </w:r>
      <w:r w:rsidR="00754FE8" w:rsidRPr="005D409F">
        <w:fldChar w:fldCharType="begin">
          <w:fldData xml:space="preserve">PEVuZE5vdGU+PENpdGU+PEF1dGhvcj5HdTwvQXV0aG9yPjxZZWFyPjIwMTQ8L1llYXI+PFJlY051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</w:fldData>
        </w:fldChar>
      </w:r>
      <w:r w:rsidR="00A351F2" w:rsidRPr="005D409F">
        <w:instrText xml:space="preserve"> ADDIN EN.CITE </w:instrText>
      </w:r>
      <w:r w:rsidR="00A351F2" w:rsidRPr="005D409F">
        <w:fldChar w:fldCharType="begin">
          <w:fldData xml:space="preserve">PEVuZE5vdGU+PENpdGU+PEF1dGhvcj5HdTwvQXV0aG9yPjxZZWFyPjIwMTQ8L1llYXI+PFJlY051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</w:fldData>
        </w:fldChar>
      </w:r>
      <w:r w:rsidR="00A351F2" w:rsidRPr="005D409F">
        <w:instrText xml:space="preserve"> ADDIN EN.CITE.DATA </w:instrText>
      </w:r>
      <w:r w:rsidR="00A351F2" w:rsidRPr="005D409F">
        <w:fldChar w:fldCharType="end"/>
      </w:r>
      <w:r w:rsidR="00754FE8" w:rsidRPr="005D409F">
        <w:fldChar w:fldCharType="separate"/>
      </w:r>
      <w:r w:rsidR="00A351F2" w:rsidRPr="005D409F">
        <w:rPr>
          <w:noProof/>
        </w:rPr>
        <w:t>[45]</w:t>
      </w:r>
      <w:r w:rsidR="00754FE8" w:rsidRPr="005D409F">
        <w:fldChar w:fldCharType="end"/>
      </w:r>
      <w:r w:rsidR="00754FE8" w:rsidRPr="005D409F">
        <w:t>.</w:t>
      </w:r>
    </w:p>
    <w:p w14:paraId="2CD00820" w14:textId="0FDB3317" w:rsidR="00096DFE" w:rsidRPr="005D409F" w:rsidRDefault="002A20B4" w:rsidP="00D67B5A">
      <w:pPr>
        <w:pStyle w:val="Mdeck4text"/>
      </w:pPr>
      <w:r w:rsidRPr="005D409F">
        <w:rPr>
          <w:spacing w:val="-3"/>
        </w:rPr>
        <w:t>I</w:t>
      </w:r>
      <w:r w:rsidR="006C5289" w:rsidRPr="005D409F">
        <w:rPr>
          <w:spacing w:val="-3"/>
        </w:rPr>
        <w:t>n t</w:t>
      </w:r>
      <w:r w:rsidR="00096DFE" w:rsidRPr="005D409F">
        <w:rPr>
          <w:spacing w:val="-3"/>
        </w:rPr>
        <w:t xml:space="preserve">he </w:t>
      </w:r>
      <w:r w:rsidR="001B3F88" w:rsidRPr="005D409F">
        <w:rPr>
          <w:spacing w:val="-3"/>
        </w:rPr>
        <w:t xml:space="preserve">field </w:t>
      </w:r>
      <w:r w:rsidR="00096DFE" w:rsidRPr="005D409F">
        <w:rPr>
          <w:spacing w:val="-3"/>
        </w:rPr>
        <w:t xml:space="preserve">of mammals, designed amiRNAs have </w:t>
      </w:r>
      <w:r w:rsidRPr="005D409F">
        <w:rPr>
          <w:spacing w:val="-3"/>
        </w:rPr>
        <w:t>emerged</w:t>
      </w:r>
      <w:r w:rsidR="00096DFE" w:rsidRPr="005D409F">
        <w:rPr>
          <w:spacing w:val="-3"/>
        </w:rPr>
        <w:t xml:space="preserve"> as novel and reliable therapeutic tools against a </w:t>
      </w:r>
      <w:r w:rsidRPr="005D409F">
        <w:rPr>
          <w:spacing w:val="-3"/>
        </w:rPr>
        <w:t>range</w:t>
      </w:r>
      <w:r w:rsidR="00096DFE" w:rsidRPr="005D409F">
        <w:rPr>
          <w:spacing w:val="-3"/>
        </w:rPr>
        <w:t xml:space="preserve"> of intractable diseases</w:t>
      </w:r>
      <w:r w:rsidRPr="005D409F">
        <w:rPr>
          <w:spacing w:val="-3"/>
        </w:rPr>
        <w:t>,</w:t>
      </w:r>
      <w:r w:rsidR="00096DFE" w:rsidRPr="005D409F">
        <w:rPr>
          <w:spacing w:val="-3"/>
        </w:rPr>
        <w:t xml:space="preserve"> including </w:t>
      </w:r>
      <w:r w:rsidR="00A779A7" w:rsidRPr="005D409F">
        <w:rPr>
          <w:spacing w:val="-3"/>
        </w:rPr>
        <w:t>neurodegenerative diseases</w:t>
      </w:r>
      <w:r w:rsidR="00A779A7" w:rsidRPr="005D409F" w:rsidDel="00A779A7">
        <w:rPr>
          <w:spacing w:val="-3"/>
        </w:rPr>
        <w:t xml:space="preserve"> </w:t>
      </w:r>
      <w:r w:rsidR="00096DFE" w:rsidRPr="005D409F">
        <w:rPr>
          <w:spacing w:val="-3"/>
        </w:rPr>
        <w:fldChar w:fldCharType="begin">
          <w:fldData xml:space="preserve">PEVuZE5vdGU+PENpdGU+PEF1dGhvcj5QZmlzdGVyPC9BdXRob3I+PFllYXI+MjAxNzwvWWVhcj48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</w:fldData>
        </w:fldChar>
      </w:r>
      <w:r w:rsidR="004B58B0" w:rsidRPr="005D409F">
        <w:rPr>
          <w:spacing w:val="-3"/>
        </w:rPr>
        <w:instrText xml:space="preserve"> ADDIN EN.CITE </w:instrText>
      </w:r>
      <w:r w:rsidR="004B58B0" w:rsidRPr="005D409F">
        <w:rPr>
          <w:spacing w:val="-3"/>
        </w:rPr>
        <w:fldChar w:fldCharType="begin">
          <w:fldData xml:space="preserve">PEVuZE5vdGU+PENpdGU+PEF1dGhvcj5QZmlzdGVyPC9BdXRob3I+PFllYXI+MjAxNzwvWWVhcj48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</w:fldData>
        </w:fldChar>
      </w:r>
      <w:r w:rsidR="004B58B0" w:rsidRPr="005D409F">
        <w:rPr>
          <w:spacing w:val="-3"/>
        </w:rPr>
        <w:instrText xml:space="preserve"> ADDIN EN.CITE.DATA </w:instrText>
      </w:r>
      <w:r w:rsidR="004B58B0" w:rsidRPr="005D409F">
        <w:rPr>
          <w:spacing w:val="-3"/>
        </w:rPr>
      </w:r>
      <w:r w:rsidR="004B58B0" w:rsidRPr="005D409F">
        <w:rPr>
          <w:spacing w:val="-3"/>
        </w:rPr>
        <w:fldChar w:fldCharType="end"/>
      </w:r>
      <w:r w:rsidR="00096DFE" w:rsidRPr="005D409F">
        <w:rPr>
          <w:spacing w:val="-3"/>
        </w:rPr>
      </w:r>
      <w:r w:rsidR="00096DFE" w:rsidRPr="005D409F">
        <w:rPr>
          <w:spacing w:val="-3"/>
        </w:rPr>
        <w:fldChar w:fldCharType="separate"/>
      </w:r>
      <w:r w:rsidR="006F29A7" w:rsidRPr="005D409F">
        <w:rPr>
          <w:noProof/>
          <w:spacing w:val="-3"/>
        </w:rPr>
        <w:t>[46,</w:t>
      </w:r>
      <w:r w:rsidR="004B58B0" w:rsidRPr="005D409F">
        <w:rPr>
          <w:noProof/>
          <w:spacing w:val="-3"/>
        </w:rPr>
        <w:t>47]</w:t>
      </w:r>
      <w:r w:rsidR="00096DFE" w:rsidRPr="005D409F">
        <w:rPr>
          <w:spacing w:val="-3"/>
        </w:rPr>
        <w:fldChar w:fldCharType="end"/>
      </w:r>
      <w:r w:rsidR="00096DFE" w:rsidRPr="005D409F">
        <w:rPr>
          <w:spacing w:val="-3"/>
        </w:rPr>
        <w:t>,</w:t>
      </w:r>
      <w:r w:rsidR="00096DFE" w:rsidRPr="005D409F">
        <w:t xml:space="preserve"> cancer</w:t>
      </w:r>
      <w:r w:rsidRPr="005D409F">
        <w:t xml:space="preserve"> </w:t>
      </w:r>
      <w:r w:rsidR="00096DFE" w:rsidRPr="005D409F">
        <w:fldChar w:fldCharType="begin">
          <w:fldData xml:space="preserve">PEVuZE5vdGU+PENpdGU+PEF1dGhvcj5DdWNpbmllbGxvPC9BdXRob3I+PFllYXI+MjAyMTwvWWVh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</w:fldData>
        </w:fldChar>
      </w:r>
      <w:r w:rsidR="004B58B0" w:rsidRPr="005D409F">
        <w:instrText xml:space="preserve"> ADDIN EN.CITE </w:instrText>
      </w:r>
      <w:r w:rsidR="004B58B0" w:rsidRPr="005D409F">
        <w:fldChar w:fldCharType="begin">
          <w:fldData xml:space="preserve">PEVuZE5vdGU+PENpdGU+PEF1dGhvcj5DdWNpbmllbGxvPC9BdXRob3I+PFllYXI+MjAyMTwvWWVh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</w:fldData>
        </w:fldChar>
      </w:r>
      <w:r w:rsidR="004B58B0" w:rsidRPr="005D409F">
        <w:instrText xml:space="preserve"> ADDIN EN.CITE.DATA </w:instrText>
      </w:r>
      <w:r w:rsidR="004B58B0" w:rsidRPr="005D409F">
        <w:fldChar w:fldCharType="end"/>
      </w:r>
      <w:r w:rsidR="00096DFE" w:rsidRPr="005D409F">
        <w:fldChar w:fldCharType="separate"/>
      </w:r>
      <w:r w:rsidR="006F29A7" w:rsidRPr="005D409F">
        <w:rPr>
          <w:noProof/>
        </w:rPr>
        <w:t>[48,</w:t>
      </w:r>
      <w:r w:rsidR="004B58B0" w:rsidRPr="005D409F">
        <w:rPr>
          <w:noProof/>
        </w:rPr>
        <w:t>49]</w:t>
      </w:r>
      <w:r w:rsidR="00096DFE" w:rsidRPr="005D409F">
        <w:fldChar w:fldCharType="end"/>
      </w:r>
      <w:r w:rsidRPr="005D409F">
        <w:t xml:space="preserve">, </w:t>
      </w:r>
      <w:r w:rsidR="00A10515" w:rsidRPr="005D409F">
        <w:t xml:space="preserve">hepatic fibrosis </w:t>
      </w:r>
      <w:r w:rsidR="00A10515" w:rsidRPr="005D409F">
        <w:fldChar w:fldCharType="begin">
          <w:fldData xml:space="preserve">PEVuZE5vdGU+PENpdGU+PEF1dGhvcj5KaWFuZzwvQXV0aG9yPjxZZWFyPjIwMTk8L1llYXI+PFJl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</w:fldData>
        </w:fldChar>
      </w:r>
      <w:r w:rsidR="00A351F2" w:rsidRPr="005D409F">
        <w:instrText xml:space="preserve"> ADDIN EN.CITE </w:instrText>
      </w:r>
      <w:r w:rsidR="00A351F2" w:rsidRPr="005D409F">
        <w:fldChar w:fldCharType="begin">
          <w:fldData xml:space="preserve">PEVuZE5vdGU+PENpdGU+PEF1dGhvcj5KaWFuZzwvQXV0aG9yPjxZZWFyPjIwMTk8L1llYXI+PFJl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</w:fldData>
        </w:fldChar>
      </w:r>
      <w:r w:rsidR="00A351F2" w:rsidRPr="005D409F">
        <w:instrText xml:space="preserve"> ADDIN EN.CITE.DATA </w:instrText>
      </w:r>
      <w:r w:rsidR="00A351F2" w:rsidRPr="005D409F">
        <w:fldChar w:fldCharType="end"/>
      </w:r>
      <w:r w:rsidR="00A10515" w:rsidRPr="005D409F">
        <w:fldChar w:fldCharType="separate"/>
      </w:r>
      <w:r w:rsidR="00A351F2" w:rsidRPr="005D409F">
        <w:rPr>
          <w:noProof/>
        </w:rPr>
        <w:t>[50]</w:t>
      </w:r>
      <w:r w:rsidR="00A10515" w:rsidRPr="005D409F">
        <w:fldChar w:fldCharType="end"/>
      </w:r>
      <w:r w:rsidR="00A10515" w:rsidRPr="005D409F">
        <w:t>,</w:t>
      </w:r>
      <w:r w:rsidR="00096DFE" w:rsidRPr="005D409F">
        <w:t xml:space="preserve"> virus infection </w:t>
      </w:r>
      <w:r w:rsidR="00096DFE" w:rsidRPr="005D409F">
        <w:fldChar w:fldCharType="begin">
          <w:fldData xml:space="preserve">PEVuZE5vdGU+PENpdGU+PEF1dGhvcj5TYWhhPC9BdXRob3I+PFllYXI+MjAxNjwvWWVhcj48UmVj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</w:fldData>
        </w:fldChar>
      </w:r>
      <w:r w:rsidR="004B58B0" w:rsidRPr="005D409F">
        <w:instrText xml:space="preserve"> ADDIN EN.CITE </w:instrText>
      </w:r>
      <w:r w:rsidR="004B58B0" w:rsidRPr="005D409F">
        <w:fldChar w:fldCharType="begin">
          <w:fldData xml:space="preserve">PEVuZE5vdGU+PENpdGU+PEF1dGhvcj5TYWhhPC9BdXRob3I+PFllYXI+MjAxNjwvWWVhcj48UmVj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</w:fldData>
        </w:fldChar>
      </w:r>
      <w:r w:rsidR="004B58B0" w:rsidRPr="005D409F">
        <w:instrText xml:space="preserve"> ADDIN EN.CITE.DATA </w:instrText>
      </w:r>
      <w:r w:rsidR="004B58B0" w:rsidRPr="005D409F">
        <w:fldChar w:fldCharType="end"/>
      </w:r>
      <w:r w:rsidR="00096DFE" w:rsidRPr="005D409F">
        <w:fldChar w:fldCharType="separate"/>
      </w:r>
      <w:r w:rsidR="006F29A7" w:rsidRPr="005D409F">
        <w:rPr>
          <w:noProof/>
        </w:rPr>
        <w:t>[51,</w:t>
      </w:r>
      <w:r w:rsidR="004B58B0" w:rsidRPr="005D409F">
        <w:rPr>
          <w:noProof/>
        </w:rPr>
        <w:t>52]</w:t>
      </w:r>
      <w:r w:rsidR="00096DFE" w:rsidRPr="005D409F">
        <w:fldChar w:fldCharType="end"/>
      </w:r>
      <w:r w:rsidR="002A6918" w:rsidRPr="005D409F">
        <w:t xml:space="preserve"> and</w:t>
      </w:r>
      <w:r w:rsidR="00AB7746" w:rsidRPr="005D409F">
        <w:t xml:space="preserve"> others</w:t>
      </w:r>
      <w:r w:rsidR="00096DFE" w:rsidRPr="005D409F">
        <w:t xml:space="preserve">. </w:t>
      </w:r>
      <w:r w:rsidRPr="005D409F">
        <w:t>A recent study</w:t>
      </w:r>
      <w:r w:rsidR="00674E25" w:rsidRPr="005D409F">
        <w:t xml:space="preserve"> </w:t>
      </w:r>
      <w:r w:rsidR="00674E25" w:rsidRPr="005D409F">
        <w:rPr>
          <w:rFonts w:hint="eastAsia"/>
        </w:rPr>
        <w:t>ha</w:t>
      </w:r>
      <w:r w:rsidR="00674E25" w:rsidRPr="005D409F">
        <w:t>s</w:t>
      </w:r>
      <w:r w:rsidR="00AB7746" w:rsidRPr="005D409F">
        <w:t xml:space="preserve"> </w:t>
      </w:r>
      <w:r w:rsidR="00AB7746" w:rsidRPr="005D409F">
        <w:lastRenderedPageBreak/>
        <w:t>genetically</w:t>
      </w:r>
      <w:r w:rsidRPr="005D409F">
        <w:t xml:space="preserve"> engineered PR8 viruses to express amiR-30CLK1 (PR8-amiR-30CLK1) and amiR-93SON (PR8-amiR-93SON)</w:t>
      </w:r>
      <w:r w:rsidR="00E32426" w:rsidRPr="005D409F">
        <w:t xml:space="preserve"> as attenuated vaccines</w:t>
      </w:r>
      <w:r w:rsidR="004E0C05" w:rsidRPr="005D409F">
        <w:t xml:space="preserve">. By </w:t>
      </w:r>
      <w:r w:rsidR="00096DFE" w:rsidRPr="005D409F">
        <w:t>target</w:t>
      </w:r>
      <w:r w:rsidR="004E0C05" w:rsidRPr="005D409F">
        <w:t>ing</w:t>
      </w:r>
      <w:r w:rsidR="00096DFE" w:rsidRPr="005D409F">
        <w:t xml:space="preserve"> two</w:t>
      </w:r>
      <w:r w:rsidR="00AB7746" w:rsidRPr="005D409F">
        <w:t xml:space="preserve"> essential</w:t>
      </w:r>
      <w:r w:rsidR="00096DFE" w:rsidRPr="005D409F">
        <w:t xml:space="preserve"> </w:t>
      </w:r>
      <w:r w:rsidR="00E32426" w:rsidRPr="005D409F">
        <w:t>host gene</w:t>
      </w:r>
      <w:r w:rsidR="00F27773" w:rsidRPr="005D409F">
        <w:t>s</w:t>
      </w:r>
      <w:r w:rsidR="00AB7746" w:rsidRPr="005D409F">
        <w:t xml:space="preserve"> for viral replication</w:t>
      </w:r>
      <w:r w:rsidR="00674E25" w:rsidRPr="005D409F">
        <w:t>,</w:t>
      </w:r>
      <w:r w:rsidR="00E32426" w:rsidRPr="005D409F">
        <w:t xml:space="preserve"> </w:t>
      </w:r>
      <w:r w:rsidR="00096DFE" w:rsidRPr="005D409F">
        <w:rPr>
          <w:i/>
          <w:iCs/>
        </w:rPr>
        <w:t>Cdc2-like kinase 1</w:t>
      </w:r>
      <w:r w:rsidR="00D74901" w:rsidRPr="005D409F">
        <w:rPr>
          <w:i/>
        </w:rPr>
        <w:t xml:space="preserve"> </w:t>
      </w:r>
      <w:r w:rsidR="00096DFE" w:rsidRPr="005D409F">
        <w:t>(</w:t>
      </w:r>
      <w:r w:rsidR="00096DFE" w:rsidRPr="005D409F">
        <w:rPr>
          <w:i/>
          <w:iCs/>
        </w:rPr>
        <w:t>CLK1</w:t>
      </w:r>
      <w:r w:rsidR="00096DFE" w:rsidRPr="005D409F">
        <w:t xml:space="preserve">) and </w:t>
      </w:r>
      <w:r w:rsidR="00096DFE" w:rsidRPr="005D409F">
        <w:rPr>
          <w:i/>
          <w:iCs/>
        </w:rPr>
        <w:t>SON DNA binding protein</w:t>
      </w:r>
      <w:r w:rsidR="00096DFE" w:rsidRPr="005D409F">
        <w:t xml:space="preserve"> (</w:t>
      </w:r>
      <w:r w:rsidR="00096DFE" w:rsidRPr="005D409F">
        <w:rPr>
          <w:i/>
        </w:rPr>
        <w:t>SON</w:t>
      </w:r>
      <w:r w:rsidR="00096DFE" w:rsidRPr="005D409F">
        <w:t>)</w:t>
      </w:r>
      <w:r w:rsidR="004E0C05" w:rsidRPr="005D409F">
        <w:t xml:space="preserve">, mice infected with </w:t>
      </w:r>
      <w:r w:rsidR="00674E25" w:rsidRPr="005D409F">
        <w:t>the</w:t>
      </w:r>
      <w:r w:rsidR="00AB7746" w:rsidRPr="005D409F">
        <w:t>se</w:t>
      </w:r>
      <w:r w:rsidR="00674E25" w:rsidRPr="005D409F">
        <w:t xml:space="preserve"> </w:t>
      </w:r>
      <w:r w:rsidR="004E0C05" w:rsidRPr="005D409F">
        <w:t>engineered influenza PR8 viruses</w:t>
      </w:r>
      <w:r w:rsidRPr="005D409F">
        <w:t xml:space="preserve"> </w:t>
      </w:r>
      <w:r w:rsidR="002B1084" w:rsidRPr="005D409F">
        <w:t xml:space="preserve">show </w:t>
      </w:r>
      <w:r w:rsidRPr="005D409F">
        <w:t>amelioration of w</w:t>
      </w:r>
      <w:r w:rsidR="00096DFE" w:rsidRPr="005D409F">
        <w:t>eight loss and lethality caused by lethal-dose PR8 infection</w:t>
      </w:r>
      <w:r w:rsidR="008A1EDE" w:rsidRPr="005D409F">
        <w:t xml:space="preserve">. This suggests </w:t>
      </w:r>
      <w:r w:rsidRPr="005D409F">
        <w:t xml:space="preserve">the potential use of amiRNAs </w:t>
      </w:r>
      <w:r w:rsidR="00096DFE" w:rsidRPr="005D409F">
        <w:t>as a new therapeutic influenza vaccine</w:t>
      </w:r>
      <w:r w:rsidRPr="005D409F">
        <w:t xml:space="preserve"> </w:t>
      </w:r>
      <w:r w:rsidR="00096DFE" w:rsidRPr="005D409F">
        <w:fldChar w:fldCharType="begin">
          <w:fldData xml:space="preserve">PEVuZE5vdGU+PENpdGU+PEF1dGhvcj5XZW48L0F1dGhvcj48WWVhcj4yMDIyPC9ZZWFyPjxSZWNO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</w:fldData>
        </w:fldChar>
      </w:r>
      <w:r w:rsidR="00A351F2" w:rsidRPr="005D409F">
        <w:instrText xml:space="preserve"> ADDIN EN.CITE </w:instrText>
      </w:r>
      <w:r w:rsidR="00A351F2" w:rsidRPr="005D409F">
        <w:fldChar w:fldCharType="begin">
          <w:fldData xml:space="preserve">PEVuZE5vdGU+PENpdGU+PEF1dGhvcj5XZW48L0F1dGhvcj48WWVhcj4yMDIyPC9ZZWFyPjxSZWNO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</w:fldData>
        </w:fldChar>
      </w:r>
      <w:r w:rsidR="00A351F2" w:rsidRPr="005D409F">
        <w:instrText xml:space="preserve"> ADDIN EN.CITE.DATA </w:instrText>
      </w:r>
      <w:r w:rsidR="00A351F2" w:rsidRPr="005D409F">
        <w:fldChar w:fldCharType="end"/>
      </w:r>
      <w:r w:rsidR="00096DFE" w:rsidRPr="005D409F">
        <w:fldChar w:fldCharType="separate"/>
      </w:r>
      <w:r w:rsidR="00A351F2" w:rsidRPr="005D409F">
        <w:rPr>
          <w:noProof/>
        </w:rPr>
        <w:t>[52]</w:t>
      </w:r>
      <w:r w:rsidR="00096DFE" w:rsidRPr="005D409F">
        <w:fldChar w:fldCharType="end"/>
      </w:r>
      <w:r w:rsidR="00096DFE" w:rsidRPr="005D409F">
        <w:t>.</w:t>
      </w:r>
      <w:r w:rsidR="005D1FEB" w:rsidRPr="005D409F">
        <w:t xml:space="preserve"> </w:t>
      </w:r>
      <w:r w:rsidR="008A1EDE" w:rsidRPr="005D409F">
        <w:t xml:space="preserve">In addition, a </w:t>
      </w:r>
      <w:r w:rsidR="005D1FEB" w:rsidRPr="005D409F">
        <w:t xml:space="preserve">novel </w:t>
      </w:r>
      <w:r w:rsidR="00F315B7" w:rsidRPr="005D409F">
        <w:t>lentiviral vector expressing anti-sickling</w:t>
      </w:r>
      <w:r w:rsidR="00985FC4" w:rsidRPr="005D409F">
        <w:t xml:space="preserve"> </w:t>
      </w:r>
      <w:r w:rsidR="00F315B7" w:rsidRPr="005D409F">
        <w:t>βAS3-globin and amiR7m</w:t>
      </w:r>
      <w:r w:rsidR="008A1EDE" w:rsidRPr="005D409F">
        <w:t xml:space="preserve"> has been</w:t>
      </w:r>
      <w:r w:rsidR="00F315B7" w:rsidRPr="005D409F">
        <w:t xml:space="preserve"> </w:t>
      </w:r>
      <w:r w:rsidR="008A1EDE" w:rsidRPr="005D409F">
        <w:t xml:space="preserve">developed, </w:t>
      </w:r>
      <w:r w:rsidR="00A26B55" w:rsidRPr="005D409F">
        <w:t>combining gene addition and gene silencing strategies for gene therapy of sickle cell disease (SCD)</w:t>
      </w:r>
      <w:r w:rsidR="00717485" w:rsidRPr="005D409F">
        <w:t xml:space="preserve"> </w:t>
      </w:r>
      <w:r w:rsidR="00717485" w:rsidRPr="005D409F">
        <w:fldChar w:fldCharType="begin">
          <w:fldData xml:space="preserve">PEVuZE5vdGU+PENpdGU+PEF1dGhvcj5CcnVzc29uPC9BdXRob3I+PFllYXI+MjAyMzwvWWVhcj48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</w:fldData>
        </w:fldChar>
      </w:r>
      <w:r w:rsidR="00A351F2" w:rsidRPr="005D409F">
        <w:instrText xml:space="preserve"> ADDIN EN.CITE </w:instrText>
      </w:r>
      <w:r w:rsidR="00A351F2" w:rsidRPr="005D409F">
        <w:fldChar w:fldCharType="begin">
          <w:fldData xml:space="preserve">PEVuZE5vdGU+PENpdGU+PEF1dGhvcj5CcnVzc29uPC9BdXRob3I+PFllYXI+MjAyMzwvWWVhcj48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</w:fldData>
        </w:fldChar>
      </w:r>
      <w:r w:rsidR="00A351F2" w:rsidRPr="005D409F">
        <w:instrText xml:space="preserve"> ADDIN EN.CITE.DATA </w:instrText>
      </w:r>
      <w:r w:rsidR="00A351F2" w:rsidRPr="005D409F">
        <w:fldChar w:fldCharType="end"/>
      </w:r>
      <w:r w:rsidR="00717485" w:rsidRPr="005D409F">
        <w:fldChar w:fldCharType="separate"/>
      </w:r>
      <w:r w:rsidR="00A351F2" w:rsidRPr="005D409F">
        <w:rPr>
          <w:noProof/>
        </w:rPr>
        <w:t>[53]</w:t>
      </w:r>
      <w:r w:rsidR="00717485" w:rsidRPr="005D409F">
        <w:fldChar w:fldCharType="end"/>
      </w:r>
      <w:r w:rsidR="00A26B55" w:rsidRPr="005D409F">
        <w:t>.</w:t>
      </w:r>
      <w:r w:rsidR="000E662B" w:rsidRPr="005D409F">
        <w:t xml:space="preserve"> </w:t>
      </w:r>
      <w:r w:rsidR="00AB7746" w:rsidRPr="005D409F">
        <w:t>A s</w:t>
      </w:r>
      <w:r w:rsidR="000E662B" w:rsidRPr="005D409F">
        <w:t xml:space="preserve">ingle intravenous injection of </w:t>
      </w:r>
      <w:r w:rsidR="00AB7746" w:rsidRPr="005D409F">
        <w:t xml:space="preserve">the </w:t>
      </w:r>
      <w:r w:rsidR="000E662B" w:rsidRPr="005D409F">
        <w:t xml:space="preserve">recombinant vector </w:t>
      </w:r>
      <w:r w:rsidR="000E662B" w:rsidRPr="005D409F">
        <w:rPr>
          <w:i/>
        </w:rPr>
        <w:t>AAV8</w:t>
      </w:r>
      <w:r w:rsidR="000E662B" w:rsidRPr="005D409F">
        <w:t xml:space="preserve"> expressing three tandem amiRNAs (AAV8-amiRNA135) </w:t>
      </w:r>
      <w:r w:rsidR="00C23F06" w:rsidRPr="005D409F">
        <w:t>effective</w:t>
      </w:r>
      <w:r w:rsidR="00105044" w:rsidRPr="005D409F">
        <w:t>ly</w:t>
      </w:r>
      <w:r w:rsidR="00C23F06" w:rsidRPr="005D409F">
        <w:t xml:space="preserve"> suppress</w:t>
      </w:r>
      <w:r w:rsidR="00AB7746" w:rsidRPr="005D409F">
        <w:t>es</w:t>
      </w:r>
      <w:r w:rsidR="00C23F06" w:rsidRPr="005D409F">
        <w:t xml:space="preserve"> the level of hepatitis B virus (HBV) antigens and inhibit</w:t>
      </w:r>
      <w:r w:rsidR="00E51686" w:rsidRPr="005D409F">
        <w:t>s</w:t>
      </w:r>
      <w:r w:rsidR="00C23F06" w:rsidRPr="005D409F">
        <w:t xml:space="preserve"> HBV replication for up to 15 months in transgenic mice</w:t>
      </w:r>
      <w:r w:rsidR="00652861" w:rsidRPr="005D409F">
        <w:t xml:space="preserve"> </w:t>
      </w:r>
      <w:r w:rsidR="00652861" w:rsidRPr="005D409F">
        <w:fldChar w:fldCharType="begin">
          <w:fldData xml:space="preserve">PEVuZE5vdGU+PENpdGU+PEF1dGhvcj5NYW88L0F1dGhvcj48WWVhcj4yMDIyPC9ZZWFyPjxSZWNO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==
</w:fldData>
        </w:fldChar>
      </w:r>
      <w:r w:rsidR="00A351F2" w:rsidRPr="005D409F">
        <w:instrText xml:space="preserve"> ADDIN EN.CITE </w:instrText>
      </w:r>
      <w:r w:rsidR="00A351F2" w:rsidRPr="005D409F">
        <w:fldChar w:fldCharType="begin">
          <w:fldData xml:space="preserve">PEVuZE5vdGU+PENpdGU+PEF1dGhvcj5NYW88L0F1dGhvcj48WWVhcj4yMDIyPC9ZZWFyPjxSZWNO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==
</w:fldData>
        </w:fldChar>
      </w:r>
      <w:r w:rsidR="00A351F2" w:rsidRPr="005D409F">
        <w:instrText xml:space="preserve"> ADDIN EN.CITE.DATA </w:instrText>
      </w:r>
      <w:r w:rsidR="00A351F2" w:rsidRPr="005D409F">
        <w:fldChar w:fldCharType="end"/>
      </w:r>
      <w:r w:rsidR="00652861" w:rsidRPr="005D409F">
        <w:fldChar w:fldCharType="separate"/>
      </w:r>
      <w:r w:rsidR="00A351F2" w:rsidRPr="005D409F">
        <w:rPr>
          <w:noProof/>
        </w:rPr>
        <w:t>[54]</w:t>
      </w:r>
      <w:r w:rsidR="00652861" w:rsidRPr="005D409F">
        <w:fldChar w:fldCharType="end"/>
      </w:r>
      <w:r w:rsidR="00C23F06" w:rsidRPr="005D409F">
        <w:t>.</w:t>
      </w:r>
      <w:r w:rsidR="00A26B55" w:rsidRPr="005D409F">
        <w:t xml:space="preserve"> </w:t>
      </w:r>
      <w:r w:rsidR="00D50440" w:rsidRPr="005D409F">
        <w:t xml:space="preserve">Inhibition of </w:t>
      </w:r>
      <w:r w:rsidR="00D50440" w:rsidRPr="005D409F">
        <w:rPr>
          <w:i/>
        </w:rPr>
        <w:t xml:space="preserve">vascular endothelial growth factor receptors </w:t>
      </w:r>
      <w:r w:rsidR="00D50440" w:rsidRPr="005D409F">
        <w:t>(</w:t>
      </w:r>
      <w:r w:rsidR="00D50440" w:rsidRPr="005D409F">
        <w:rPr>
          <w:i/>
        </w:rPr>
        <w:t>VEGFRs</w:t>
      </w:r>
      <w:r w:rsidR="00D50440" w:rsidRPr="005D409F">
        <w:t>) expression via amiRNA</w:t>
      </w:r>
      <w:r w:rsidR="00F63446" w:rsidRPr="005D409F">
        <w:rPr>
          <w:color w:val="000000" w:themeColor="text1"/>
        </w:rPr>
        <w:t>s</w:t>
      </w:r>
      <w:r w:rsidR="00D50440" w:rsidRPr="005D409F">
        <w:t xml:space="preserve"> </w:t>
      </w:r>
      <w:r w:rsidR="00CD6CE1" w:rsidRPr="005D409F">
        <w:t>t</w:t>
      </w:r>
      <w:r w:rsidR="002F6EFA" w:rsidRPr="005D409F">
        <w:t>riple combination</w:t>
      </w:r>
      <w:r w:rsidR="00D50440" w:rsidRPr="005D409F">
        <w:t xml:space="preserve"> significantly reduce</w:t>
      </w:r>
      <w:r w:rsidR="00CD6CE1" w:rsidRPr="005D409F">
        <w:t>s</w:t>
      </w:r>
      <w:r w:rsidR="00D50440" w:rsidRPr="005D409F">
        <w:t xml:space="preserve"> tumor growth and represents a novel targeted therapy in </w:t>
      </w:r>
      <w:r w:rsidR="00EA136A" w:rsidRPr="005D409F">
        <w:t>p</w:t>
      </w:r>
      <w:r w:rsidR="00D50440" w:rsidRPr="005D409F">
        <w:t>ancreatic ductal adenocarcinoma (PDAC) through regulating epithelial</w:t>
      </w:r>
      <w:r w:rsidR="006A268E" w:rsidRPr="005D409F">
        <w:t>-</w:t>
      </w:r>
      <w:r w:rsidR="00D50440" w:rsidRPr="005D409F">
        <w:t>mesenchymal transition (EMT)</w:t>
      </w:r>
      <w:r w:rsidR="00F77477" w:rsidRPr="005D409F">
        <w:t xml:space="preserve"> </w:t>
      </w:r>
      <w:r w:rsidR="00F77477" w:rsidRPr="005D409F">
        <w:fldChar w:fldCharType="begin">
          <w:fldData xml:space="preserve">PEVuZE5vdGU+PENpdGU+PEF1dGhvcj5IdWFuZzwvQXV0aG9yPjxZZWFyPjIwMTc8L1llYXI+PFJl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</w:fldData>
        </w:fldChar>
      </w:r>
      <w:r w:rsidR="00A351F2" w:rsidRPr="005D409F">
        <w:instrText xml:space="preserve"> ADDIN EN.CITE </w:instrText>
      </w:r>
      <w:r w:rsidR="00A351F2" w:rsidRPr="005D409F">
        <w:fldChar w:fldCharType="begin">
          <w:fldData xml:space="preserve">PEVuZE5vdGU+PENpdGU+PEF1dGhvcj5IdWFuZzwvQXV0aG9yPjxZZWFyPjIwMTc8L1llYXI+PFJl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</w:fldData>
        </w:fldChar>
      </w:r>
      <w:r w:rsidR="00A351F2" w:rsidRPr="005D409F">
        <w:instrText xml:space="preserve"> ADDIN EN.CITE.DATA </w:instrText>
      </w:r>
      <w:r w:rsidR="00A351F2" w:rsidRPr="005D409F">
        <w:fldChar w:fldCharType="end"/>
      </w:r>
      <w:r w:rsidR="00F77477" w:rsidRPr="005D409F">
        <w:fldChar w:fldCharType="separate"/>
      </w:r>
      <w:r w:rsidR="00A351F2" w:rsidRPr="005D409F">
        <w:rPr>
          <w:noProof/>
        </w:rPr>
        <w:t>[55]</w:t>
      </w:r>
      <w:r w:rsidR="00F77477" w:rsidRPr="005D409F">
        <w:fldChar w:fldCharType="end"/>
      </w:r>
      <w:r w:rsidR="00D50440" w:rsidRPr="005D409F">
        <w:t>.</w:t>
      </w:r>
      <w:r w:rsidR="001B3392" w:rsidRPr="005D409F">
        <w:t xml:space="preserve"> </w:t>
      </w:r>
      <w:r w:rsidR="00E562DA" w:rsidRPr="005D409F">
        <w:t xml:space="preserve">The amiRNA/target model has proven to be a more efficient strategy. By </w:t>
      </w:r>
      <w:r w:rsidR="004674C8" w:rsidRPr="005D409F">
        <w:t>differentiating</w:t>
      </w:r>
      <w:r w:rsidR="00E562DA" w:rsidRPr="005D409F">
        <w:t xml:space="preserve"> the location of the seed interaction within the binding site, designed </w:t>
      </w:r>
      <w:r w:rsidR="001B3392" w:rsidRPr="005D409F">
        <w:t>amiR-KS3</w:t>
      </w:r>
      <w:r w:rsidR="00E562DA" w:rsidRPr="005D409F">
        <w:t xml:space="preserve"> </w:t>
      </w:r>
      <w:r w:rsidR="006A268E" w:rsidRPr="005D409F">
        <w:t>can</w:t>
      </w:r>
      <w:r w:rsidR="00E562DA" w:rsidRPr="005D409F">
        <w:t xml:space="preserve"> specifically target point-mutated genes, such as </w:t>
      </w:r>
      <w:r w:rsidR="00906EF6" w:rsidRPr="005D409F">
        <w:rPr>
          <w:i/>
        </w:rPr>
        <w:t>Kirsten rat sarcoma viral oncogene homologue (KRAS)</w:t>
      </w:r>
      <w:r w:rsidR="00E562DA" w:rsidRPr="005D409F">
        <w:t>, without affecting their wild-type counterparts</w:t>
      </w:r>
      <w:r w:rsidR="004674C8" w:rsidRPr="005D409F">
        <w:t xml:space="preserve"> </w:t>
      </w:r>
      <w:r w:rsidR="004674C8" w:rsidRPr="005D409F">
        <w:fldChar w:fldCharType="begin">
          <w:fldData xml:space="preserve">PEVuZE5vdGU+PENpdGU+PEF1dGhvcj5BY3Vuem88L0F1dGhvcj48WWVhcj4yMDE3PC9ZZWFyPjxS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</w:fldData>
        </w:fldChar>
      </w:r>
      <w:r w:rsidR="00A351F2" w:rsidRPr="005D409F">
        <w:instrText xml:space="preserve"> ADDIN EN.CITE </w:instrText>
      </w:r>
      <w:r w:rsidR="00A351F2" w:rsidRPr="005D409F">
        <w:fldChar w:fldCharType="begin">
          <w:fldData xml:space="preserve">PEVuZE5vdGU+PENpdGU+PEF1dGhvcj5BY3Vuem88L0F1dGhvcj48WWVhcj4yMDE3PC9ZZWFyPjxS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</w:fldData>
        </w:fldChar>
      </w:r>
      <w:r w:rsidR="00A351F2" w:rsidRPr="005D409F">
        <w:instrText xml:space="preserve"> ADDIN EN.CITE.DATA </w:instrText>
      </w:r>
      <w:r w:rsidR="00A351F2" w:rsidRPr="005D409F">
        <w:fldChar w:fldCharType="end"/>
      </w:r>
      <w:r w:rsidR="004674C8" w:rsidRPr="005D409F">
        <w:fldChar w:fldCharType="separate"/>
      </w:r>
      <w:r w:rsidR="00A351F2" w:rsidRPr="005D409F">
        <w:rPr>
          <w:noProof/>
        </w:rPr>
        <w:t>[56]</w:t>
      </w:r>
      <w:r w:rsidR="004674C8" w:rsidRPr="005D409F">
        <w:fldChar w:fldCharType="end"/>
      </w:r>
      <w:r w:rsidR="00D67B5A" w:rsidRPr="005D409F">
        <w:t>.</w:t>
      </w:r>
    </w:p>
    <w:p w14:paraId="423BB6CA" w14:textId="724F4D5B" w:rsidR="002B5BC4" w:rsidRPr="005D409F" w:rsidRDefault="00435C19" w:rsidP="00142851">
      <w:pPr>
        <w:pStyle w:val="Mdeck4text"/>
      </w:pPr>
      <w:r w:rsidRPr="005D409F">
        <w:t xml:space="preserve">With the </w:t>
      </w:r>
      <w:r w:rsidR="000C7927" w:rsidRPr="005D409F">
        <w:t xml:space="preserve">understanding </w:t>
      </w:r>
      <w:r w:rsidRPr="005D409F">
        <w:t xml:space="preserve">of </w:t>
      </w:r>
      <w:r w:rsidR="000C7927" w:rsidRPr="005D409F">
        <w:t xml:space="preserve">the </w:t>
      </w:r>
      <w:r w:rsidRPr="005D409F">
        <w:t xml:space="preserve">underlying mechanism, </w:t>
      </w:r>
      <w:r w:rsidR="00A86F8E" w:rsidRPr="005D409F">
        <w:t xml:space="preserve">a </w:t>
      </w:r>
      <w:r w:rsidR="000C7927" w:rsidRPr="005D409F">
        <w:t xml:space="preserve">wide range of </w:t>
      </w:r>
      <w:r w:rsidR="00474044" w:rsidRPr="005D409F">
        <w:t xml:space="preserve">advanced </w:t>
      </w:r>
      <w:r w:rsidR="00096DFE" w:rsidRPr="005D409F">
        <w:t xml:space="preserve">techniques </w:t>
      </w:r>
      <w:r w:rsidR="0031555D" w:rsidRPr="005D409F">
        <w:t xml:space="preserve">utilizing </w:t>
      </w:r>
      <w:r w:rsidR="00474044" w:rsidRPr="005D409F">
        <w:t>amiRNA</w:t>
      </w:r>
      <w:r w:rsidR="00DA5AC3" w:rsidRPr="005D409F">
        <w:t>s</w:t>
      </w:r>
      <w:r w:rsidR="000C7927" w:rsidRPr="005D409F">
        <w:t xml:space="preserve"> are rapidly emerging</w:t>
      </w:r>
      <w:r w:rsidR="00474044" w:rsidRPr="005D409F">
        <w:t xml:space="preserve">, </w:t>
      </w:r>
      <w:r w:rsidR="000C7927" w:rsidRPr="005D409F">
        <w:t xml:space="preserve">incorporating </w:t>
      </w:r>
      <w:r w:rsidR="00474044" w:rsidRPr="005D409F">
        <w:t>more sophisticated</w:t>
      </w:r>
      <w:r w:rsidR="00096DFE" w:rsidRPr="005D409F">
        <w:t xml:space="preserve"> promoters, backbones, and vectors</w:t>
      </w:r>
      <w:r w:rsidR="000C7927" w:rsidRPr="005D409F">
        <w:t>.</w:t>
      </w:r>
      <w:r w:rsidR="00096DFE" w:rsidRPr="005D409F">
        <w:t xml:space="preserve"> </w:t>
      </w:r>
      <w:r w:rsidR="000C7927" w:rsidRPr="005D409F">
        <w:t>However</w:t>
      </w:r>
      <w:r w:rsidR="00096DFE" w:rsidRPr="005D409F">
        <w:t xml:space="preserve">, the ultimate </w:t>
      </w:r>
      <w:r w:rsidR="000C7927" w:rsidRPr="005D409F">
        <w:t xml:space="preserve">goal </w:t>
      </w:r>
      <w:r w:rsidR="00096DFE" w:rsidRPr="005D409F">
        <w:t>of curing human diseases</w:t>
      </w:r>
      <w:r w:rsidR="000612F9" w:rsidRPr="005D409F">
        <w:t xml:space="preserve"> necessitates</w:t>
      </w:r>
      <w:r w:rsidRPr="005D409F">
        <w:t xml:space="preserve"> the</w:t>
      </w:r>
      <w:r w:rsidR="000612F9" w:rsidRPr="005D409F">
        <w:t xml:space="preserve"> </w:t>
      </w:r>
      <w:r w:rsidR="00096DFE" w:rsidRPr="005D409F">
        <w:t>direct manipulati</w:t>
      </w:r>
      <w:r w:rsidR="000612F9" w:rsidRPr="005D409F">
        <w:t>on</w:t>
      </w:r>
      <w:r w:rsidR="00F14350" w:rsidRPr="005D409F">
        <w:t xml:space="preserve"> of</w:t>
      </w:r>
      <w:r w:rsidR="000612F9" w:rsidRPr="005D409F">
        <w:t xml:space="preserve"> </w:t>
      </w:r>
      <w:r w:rsidR="00096DFE" w:rsidRPr="005D409F">
        <w:t>human cells or tissues</w:t>
      </w:r>
      <w:r w:rsidR="000612F9" w:rsidRPr="005D409F">
        <w:t xml:space="preserve">, </w:t>
      </w:r>
      <w:r w:rsidR="000C7927" w:rsidRPr="005D409F">
        <w:t xml:space="preserve">which </w:t>
      </w:r>
      <w:r w:rsidR="00096DFE" w:rsidRPr="005D409F">
        <w:t xml:space="preserve">still </w:t>
      </w:r>
      <w:r w:rsidR="000C7927" w:rsidRPr="005D409F">
        <w:t xml:space="preserve">presents </w:t>
      </w:r>
      <w:r w:rsidR="000612F9" w:rsidRPr="005D409F">
        <w:t xml:space="preserve">challenges in terms of </w:t>
      </w:r>
      <w:r w:rsidR="00096DFE" w:rsidRPr="005D409F">
        <w:t xml:space="preserve">controllability, safety, and ethics. </w:t>
      </w:r>
      <w:r w:rsidRPr="005D409F">
        <w:t>A less</w:t>
      </w:r>
      <w:r w:rsidR="00096DFE" w:rsidRPr="005D409F">
        <w:t xml:space="preserve"> emphasized </w:t>
      </w:r>
      <w:r w:rsidR="000612F9" w:rsidRPr="005D409F">
        <w:t>but potentially valuable</w:t>
      </w:r>
      <w:r w:rsidRPr="005D409F">
        <w:t xml:space="preserve"> alternative approach </w:t>
      </w:r>
      <w:r w:rsidR="000612F9" w:rsidRPr="005D409F">
        <w:t xml:space="preserve">involves </w:t>
      </w:r>
      <w:r w:rsidR="0025791D" w:rsidRPr="005D409F">
        <w:t>using</w:t>
      </w:r>
      <w:r w:rsidRPr="005D409F">
        <w:t xml:space="preserve"> </w:t>
      </w:r>
      <w:r w:rsidR="00096DFE" w:rsidRPr="005D409F">
        <w:t>hetero</w:t>
      </w:r>
      <w:r w:rsidR="000612F9" w:rsidRPr="005D409F">
        <w:t>log</w:t>
      </w:r>
      <w:r w:rsidR="00096DFE" w:rsidRPr="005D409F">
        <w:t>ous amiRNA</w:t>
      </w:r>
      <w:r w:rsidR="00FF60BC" w:rsidRPr="005D409F">
        <w:t>s</w:t>
      </w:r>
      <w:r w:rsidR="00096DFE" w:rsidRPr="005D409F">
        <w:t xml:space="preserve">, </w:t>
      </w:r>
      <w:r w:rsidR="0025791D" w:rsidRPr="005D409F">
        <w:rPr>
          <w:rFonts w:hint="eastAsia"/>
        </w:rPr>
        <w:t>in</w:t>
      </w:r>
      <w:r w:rsidR="0025791D" w:rsidRPr="005D409F">
        <w:t xml:space="preserve"> which</w:t>
      </w:r>
      <w:r w:rsidR="000C7927" w:rsidRPr="005D409F">
        <w:t xml:space="preserve"> </w:t>
      </w:r>
      <w:r w:rsidR="00096DFE" w:rsidRPr="005D409F">
        <w:t>plants</w:t>
      </w:r>
      <w:r w:rsidR="000612F9" w:rsidRPr="005D409F">
        <w:t xml:space="preserve"> </w:t>
      </w:r>
      <w:r w:rsidR="000C7927" w:rsidRPr="005D409F">
        <w:t xml:space="preserve">serve </w:t>
      </w:r>
      <w:r w:rsidR="00096DFE" w:rsidRPr="005D409F">
        <w:t>as donor</w:t>
      </w:r>
      <w:r w:rsidRPr="005D409F">
        <w:t>s</w:t>
      </w:r>
      <w:r w:rsidR="00096DFE" w:rsidRPr="005D409F">
        <w:t xml:space="preserve"> and mammals as rec</w:t>
      </w:r>
      <w:r w:rsidR="000612F9" w:rsidRPr="005D409F">
        <w:t>ipients</w:t>
      </w:r>
      <w:r w:rsidRPr="005D409F">
        <w:t xml:space="preserve"> </w:t>
      </w:r>
      <w:r w:rsidR="00096DFE" w:rsidRPr="005D409F">
        <w:t>through dietary intake</w:t>
      </w:r>
      <w:r w:rsidR="000612F9" w:rsidRPr="005D409F">
        <w:t xml:space="preserve">. This </w:t>
      </w:r>
      <w:r w:rsidRPr="005D409F">
        <w:t xml:space="preserve">strategy </w:t>
      </w:r>
      <w:r w:rsidR="000612F9" w:rsidRPr="005D409F">
        <w:t xml:space="preserve">could </w:t>
      </w:r>
      <w:r w:rsidR="0090737F" w:rsidRPr="005D409F">
        <w:t>contribute to</w:t>
      </w:r>
      <w:r w:rsidR="000612F9" w:rsidRPr="005D409F">
        <w:t xml:space="preserve"> </w:t>
      </w:r>
      <w:r w:rsidR="00096DFE" w:rsidRPr="005D409F">
        <w:t xml:space="preserve">RNAi therapy at </w:t>
      </w:r>
      <w:r w:rsidR="000C7927" w:rsidRPr="005D409F">
        <w:t>present</w:t>
      </w:r>
      <w:r w:rsidR="00096DFE" w:rsidRPr="005D409F">
        <w:t xml:space="preserve"> and </w:t>
      </w:r>
      <w:r w:rsidR="000C7927" w:rsidRPr="005D409F">
        <w:t>in the future.</w:t>
      </w:r>
      <w:bookmarkEnd w:id="6"/>
    </w:p>
    <w:p w14:paraId="07E03CED" w14:textId="19F39E4D" w:rsidR="002B5BC4" w:rsidRPr="005D409F" w:rsidRDefault="003D5621" w:rsidP="003D5621">
      <w:pPr>
        <w:pStyle w:val="Mdeck4heading1"/>
      </w:pPr>
      <w:r w:rsidRPr="005D409F">
        <w:t xml:space="preserve">3. </w:t>
      </w:r>
      <w:r w:rsidR="005600AC" w:rsidRPr="005D409F">
        <w:t>Advantage</w:t>
      </w:r>
      <w:r w:rsidR="003D3194" w:rsidRPr="005D409F">
        <w:t>s</w:t>
      </w:r>
      <w:r w:rsidR="005600AC" w:rsidRPr="005D409F">
        <w:t xml:space="preserve"> of p</w:t>
      </w:r>
      <w:r w:rsidR="002B5BC4" w:rsidRPr="005D409F">
        <w:t>lant bioreacto</w:t>
      </w:r>
      <w:r w:rsidR="008679ED" w:rsidRPr="005D409F">
        <w:t>r</w:t>
      </w:r>
      <w:r w:rsidR="00C61F29" w:rsidRPr="005D409F">
        <w:t xml:space="preserve"> </w:t>
      </w:r>
      <w:r w:rsidR="003D3194" w:rsidRPr="005D409F">
        <w:t>in amiRNA</w:t>
      </w:r>
      <w:r w:rsidR="00FF60BC" w:rsidRPr="005D409F">
        <w:t>s</w:t>
      </w:r>
      <w:r w:rsidR="003D3194" w:rsidRPr="005D409F">
        <w:t xml:space="preserve"> production</w:t>
      </w:r>
    </w:p>
    <w:p w14:paraId="0646F66E" w14:textId="189E706C" w:rsidR="00FC31C7" w:rsidRPr="005D409F" w:rsidRDefault="002B5BC4" w:rsidP="00EF24AD">
      <w:pPr>
        <w:pStyle w:val="Mdeck4textfirstlinezero"/>
      </w:pPr>
      <w:bookmarkStart w:id="7" w:name="_Hlk153368813"/>
      <w:r w:rsidRPr="005D409F">
        <w:t xml:space="preserve">Plants </w:t>
      </w:r>
      <w:r w:rsidR="00D0524E" w:rsidRPr="005D409F">
        <w:t>play</w:t>
      </w:r>
      <w:r w:rsidR="006051A3" w:rsidRPr="005D409F">
        <w:t xml:space="preserve"> a </w:t>
      </w:r>
      <w:r w:rsidR="001A3F6F" w:rsidRPr="005D409F">
        <w:t xml:space="preserve">crucial </w:t>
      </w:r>
      <w:r w:rsidR="006051A3" w:rsidRPr="005D409F">
        <w:t>role in</w:t>
      </w:r>
      <w:r w:rsidRPr="005D409F">
        <w:t xml:space="preserve"> human </w:t>
      </w:r>
      <w:r w:rsidR="00D67381" w:rsidRPr="005D409F">
        <w:t xml:space="preserve">survival by providing </w:t>
      </w:r>
      <w:r w:rsidR="006051A3" w:rsidRPr="005D409F">
        <w:t xml:space="preserve">essential </w:t>
      </w:r>
      <w:r w:rsidRPr="005D409F">
        <w:t xml:space="preserve">primary and secondary metabolites. </w:t>
      </w:r>
      <w:r w:rsidR="00934D7A" w:rsidRPr="005D409F">
        <w:t>Apart from</w:t>
      </w:r>
      <w:r w:rsidR="001A3F6F" w:rsidRPr="005D409F">
        <w:t xml:space="preserve"> </w:t>
      </w:r>
      <w:r w:rsidR="006051A3" w:rsidRPr="005D409F">
        <w:t>serving</w:t>
      </w:r>
      <w:r w:rsidR="00D67381" w:rsidRPr="005D409F">
        <w:t xml:space="preserve"> </w:t>
      </w:r>
      <w:r w:rsidR="006051A3" w:rsidRPr="005D409F">
        <w:t>as</w:t>
      </w:r>
      <w:r w:rsidR="00D67381" w:rsidRPr="005D409F">
        <w:t xml:space="preserve"> a source of </w:t>
      </w:r>
      <w:r w:rsidRPr="005D409F">
        <w:t xml:space="preserve">food and </w:t>
      </w:r>
      <w:r w:rsidR="00EF3B9D" w:rsidRPr="005D409F">
        <w:t>nutrients</w:t>
      </w:r>
      <w:r w:rsidRPr="005D409F">
        <w:t>,</w:t>
      </w:r>
      <w:r w:rsidR="00D67381" w:rsidRPr="005D409F">
        <w:t xml:space="preserve"> plants have been u</w:t>
      </w:r>
      <w:r w:rsidR="006051A3" w:rsidRPr="005D409F">
        <w:t>tilized</w:t>
      </w:r>
      <w:r w:rsidRPr="005D409F">
        <w:t xml:space="preserve"> </w:t>
      </w:r>
      <w:r w:rsidR="00934D7A" w:rsidRPr="005D409F">
        <w:t>for medicinal purpose</w:t>
      </w:r>
      <w:r w:rsidR="00AE6314" w:rsidRPr="005D409F">
        <w:rPr>
          <w:rFonts w:hint="eastAsia"/>
        </w:rPr>
        <w:t>s</w:t>
      </w:r>
      <w:r w:rsidR="00934D7A" w:rsidRPr="005D409F">
        <w:t xml:space="preserve"> </w:t>
      </w:r>
      <w:r w:rsidR="00D67381" w:rsidRPr="005D409F">
        <w:t>for</w:t>
      </w:r>
      <w:r w:rsidRPr="005D409F">
        <w:t xml:space="preserve"> thousands of years. </w:t>
      </w:r>
      <w:r w:rsidR="001A3F6F" w:rsidRPr="005D409F">
        <w:t>A</w:t>
      </w:r>
      <w:r w:rsidR="00D67381" w:rsidRPr="005D409F">
        <w:t>dvances in</w:t>
      </w:r>
      <w:r w:rsidRPr="005D409F">
        <w:t xml:space="preserve"> the field of life science</w:t>
      </w:r>
      <w:r w:rsidR="001A3F6F" w:rsidRPr="005D409F">
        <w:t xml:space="preserve"> have</w:t>
      </w:r>
      <w:r w:rsidR="00934D7A" w:rsidRPr="005D409F">
        <w:t xml:space="preserve"> given</w:t>
      </w:r>
      <w:r w:rsidR="006051A3" w:rsidRPr="005D409F">
        <w:t xml:space="preserve"> </w:t>
      </w:r>
      <w:r w:rsidR="00934D7A" w:rsidRPr="005D409F">
        <w:t xml:space="preserve">rise to </w:t>
      </w:r>
      <w:r w:rsidR="006051A3" w:rsidRPr="005D409F">
        <w:t>p</w:t>
      </w:r>
      <w:r w:rsidRPr="005D409F">
        <w:t xml:space="preserve">lant </w:t>
      </w:r>
      <w:r w:rsidR="00385966" w:rsidRPr="005D409F">
        <w:t>bioreactors</w:t>
      </w:r>
      <w:r w:rsidRPr="005D409F">
        <w:t xml:space="preserve">, also known as plant biological </w:t>
      </w:r>
      <w:r w:rsidR="009E0CFA" w:rsidRPr="005D409F">
        <w:t>factories</w:t>
      </w:r>
      <w:r w:rsidR="001A3F6F" w:rsidRPr="005D409F">
        <w:t>. These bior</w:t>
      </w:r>
      <w:r w:rsidR="00941784" w:rsidRPr="005D409F">
        <w:t>e</w:t>
      </w:r>
      <w:r w:rsidR="001A3F6F" w:rsidRPr="005D409F">
        <w:t xml:space="preserve">actors </w:t>
      </w:r>
      <w:r w:rsidRPr="005D409F">
        <w:t xml:space="preserve">take advantage of genetic manipulation to </w:t>
      </w:r>
      <w:r w:rsidR="00235677" w:rsidRPr="005D409F">
        <w:t xml:space="preserve">enhance </w:t>
      </w:r>
      <w:r w:rsidR="006051A3" w:rsidRPr="005D409F">
        <w:t xml:space="preserve">the production of </w:t>
      </w:r>
      <w:r w:rsidRPr="005D409F">
        <w:t>therapeutic biomolecules through</w:t>
      </w:r>
      <w:r w:rsidR="006051A3" w:rsidRPr="005D409F">
        <w:t xml:space="preserve"> the</w:t>
      </w:r>
      <w:r w:rsidRPr="005D409F">
        <w:t xml:space="preserve"> endogenous </w:t>
      </w:r>
      <w:r w:rsidR="00235677" w:rsidRPr="005D409F">
        <w:t>biogenesis machinery</w:t>
      </w:r>
      <w:r w:rsidR="006051A3" w:rsidRPr="005D409F">
        <w:t xml:space="preserve"> of plant</w:t>
      </w:r>
      <w:r w:rsidR="001A3F6F" w:rsidRPr="005D409F">
        <w:t>s</w:t>
      </w:r>
      <w:r w:rsidR="006051A3" w:rsidRPr="005D409F">
        <w:t xml:space="preserve">. </w:t>
      </w:r>
      <w:r w:rsidR="000E45AE" w:rsidRPr="005D409F">
        <w:t xml:space="preserve">The advantages of </w:t>
      </w:r>
      <w:r w:rsidR="00934D7A" w:rsidRPr="005D409F">
        <w:t xml:space="preserve">employing </w:t>
      </w:r>
      <w:r w:rsidR="000E45AE" w:rsidRPr="005D409F">
        <w:t>plants as bioreactors include cost-efficiency, absence of animal pathogens, and environmentally friendly production</w:t>
      </w:r>
      <w:r w:rsidR="001228A7" w:rsidRPr="005D409F">
        <w:t xml:space="preserve"> </w:t>
      </w:r>
      <w:r w:rsidR="001228A7" w:rsidRPr="005D409F">
        <w:fldChar w:fldCharType="begin">
          <w:fldData xml:space="preserve">PEVuZE5vdGU+PENpdGU+PEF1dGhvcj5TaGFybWE8L0F1dGhvcj48WWVhcj4yMDA5PC9ZZWFyPjxS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==
</w:fldData>
        </w:fldChar>
      </w:r>
      <w:r w:rsidR="001228A7" w:rsidRPr="005D409F">
        <w:instrText xml:space="preserve"> ADDIN EN.CITE </w:instrText>
      </w:r>
      <w:r w:rsidR="001228A7" w:rsidRPr="005D409F">
        <w:fldChar w:fldCharType="begin">
          <w:fldData xml:space="preserve">PEVuZE5vdGU+PENpdGU+PEF1dGhvcj5TaGFybWE8L0F1dGhvcj48WWVhcj4yMDA5PC9ZZWFyPjxS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==
</w:fldData>
        </w:fldChar>
      </w:r>
      <w:r w:rsidR="001228A7" w:rsidRPr="005D409F">
        <w:instrText xml:space="preserve"> ADDIN EN.CITE.DATA </w:instrText>
      </w:r>
      <w:r w:rsidR="001228A7" w:rsidRPr="005D409F">
        <w:fldChar w:fldCharType="end"/>
      </w:r>
      <w:r w:rsidR="001228A7" w:rsidRPr="005D409F">
        <w:fldChar w:fldCharType="separate"/>
      </w:r>
      <w:r w:rsidR="006F29A7" w:rsidRPr="005D409F">
        <w:rPr>
          <w:noProof/>
        </w:rPr>
        <w:t>[57,</w:t>
      </w:r>
      <w:r w:rsidR="001228A7" w:rsidRPr="005D409F">
        <w:rPr>
          <w:noProof/>
        </w:rPr>
        <w:t>58]</w:t>
      </w:r>
      <w:r w:rsidR="001228A7" w:rsidRPr="005D409F">
        <w:fldChar w:fldCharType="end"/>
      </w:r>
      <w:r w:rsidR="000E45AE" w:rsidRPr="005D409F">
        <w:t>.</w:t>
      </w:r>
      <w:r w:rsidR="00223469" w:rsidRPr="005D409F">
        <w:t xml:space="preserve"> </w:t>
      </w:r>
      <w:r w:rsidR="006051A3" w:rsidRPr="005D409F">
        <w:t xml:space="preserve">Currently, plant bioreactors </w:t>
      </w:r>
      <w:r w:rsidR="0016512A" w:rsidRPr="005D409F">
        <w:t>are primarily used for</w:t>
      </w:r>
      <w:r w:rsidR="006051A3" w:rsidRPr="005D409F">
        <w:t xml:space="preserve"> </w:t>
      </w:r>
      <w:r w:rsidR="0016512A" w:rsidRPr="005D409F">
        <w:t>the</w:t>
      </w:r>
      <w:r w:rsidR="006051A3" w:rsidRPr="005D409F">
        <w:t xml:space="preserve"> produ</w:t>
      </w:r>
      <w:r w:rsidR="0016512A" w:rsidRPr="005D409F">
        <w:t xml:space="preserve">ction of </w:t>
      </w:r>
      <w:r w:rsidR="006051A3" w:rsidRPr="005D409F">
        <w:t xml:space="preserve">recombinant proteins or peptides such as vaccines, antibodies, and other industrial enzymes </w:t>
      </w:r>
      <w:r w:rsidR="006051A3" w:rsidRPr="005D409F">
        <w:fldChar w:fldCharType="begin">
          <w:fldData xml:space="preserve">PEVuZE5vdGU+PENpdGU+PEF1dGhvcj5NaXJ6YWVlPC9BdXRob3I+PFllYXI+MjAyMjwvWWVhcj48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</w:fldData>
        </w:fldChar>
      </w:r>
      <w:r w:rsidR="001228A7" w:rsidRPr="005D409F">
        <w:instrText xml:space="preserve"> ADDIN EN.CITE </w:instrText>
      </w:r>
      <w:r w:rsidR="001228A7" w:rsidRPr="005D409F">
        <w:fldChar w:fldCharType="begin">
          <w:fldData xml:space="preserve">PEVuZE5vdGU+PENpdGU+PEF1dGhvcj5NaXJ6YWVlPC9BdXRob3I+PFllYXI+MjAyMjwvWWVhcj48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</w:fldData>
        </w:fldChar>
      </w:r>
      <w:r w:rsidR="001228A7" w:rsidRPr="005D409F">
        <w:instrText xml:space="preserve"> ADDIN EN.CITE.DATA </w:instrText>
      </w:r>
      <w:r w:rsidR="001228A7" w:rsidRPr="005D409F">
        <w:fldChar w:fldCharType="end"/>
      </w:r>
      <w:r w:rsidR="006051A3" w:rsidRPr="005D409F">
        <w:fldChar w:fldCharType="separate"/>
      </w:r>
      <w:r w:rsidR="001228A7" w:rsidRPr="005D409F">
        <w:rPr>
          <w:noProof/>
        </w:rPr>
        <w:t>[59</w:t>
      </w:r>
      <w:r w:rsidR="006F29A7" w:rsidRPr="005D409F">
        <w:rPr>
          <w:noProof/>
        </w:rPr>
        <w:t>–</w:t>
      </w:r>
      <w:r w:rsidR="001228A7" w:rsidRPr="005D409F">
        <w:rPr>
          <w:noProof/>
        </w:rPr>
        <w:t>61]</w:t>
      </w:r>
      <w:r w:rsidR="006051A3" w:rsidRPr="005D409F">
        <w:fldChar w:fldCharType="end"/>
      </w:r>
      <w:r w:rsidR="006051A3" w:rsidRPr="005D409F">
        <w:t xml:space="preserve">. </w:t>
      </w:r>
      <w:r w:rsidR="0016512A" w:rsidRPr="005D409F">
        <w:t>However, t</w:t>
      </w:r>
      <w:r w:rsidR="006051A3" w:rsidRPr="005D409F">
        <w:t xml:space="preserve">he complexity of biosynthesis and modification processes, </w:t>
      </w:r>
      <w:r w:rsidR="00941784" w:rsidRPr="005D409F">
        <w:t xml:space="preserve">coupled </w:t>
      </w:r>
      <w:r w:rsidR="0016512A" w:rsidRPr="005D409F">
        <w:t xml:space="preserve">with </w:t>
      </w:r>
      <w:r w:rsidR="006051A3" w:rsidRPr="005D409F">
        <w:t xml:space="preserve">the requirement for intact conformation and suitable physicochemical conditions, </w:t>
      </w:r>
      <w:r w:rsidR="00934D7A" w:rsidRPr="005D409F">
        <w:t xml:space="preserve">constrains </w:t>
      </w:r>
      <w:r w:rsidR="006051A3" w:rsidRPr="005D409F">
        <w:t xml:space="preserve">the further development of </w:t>
      </w:r>
      <w:r w:rsidR="00FC31C7" w:rsidRPr="005D409F">
        <w:t xml:space="preserve">artificial </w:t>
      </w:r>
      <w:r w:rsidR="006051A3" w:rsidRPr="005D409F">
        <w:t xml:space="preserve">proteins or peptides. </w:t>
      </w:r>
      <w:r w:rsidR="00487847" w:rsidRPr="005D409F">
        <w:t xml:space="preserve">In </w:t>
      </w:r>
      <w:r w:rsidR="00934D7A" w:rsidRPr="005D409F">
        <w:t>contrast</w:t>
      </w:r>
      <w:r w:rsidR="006051A3" w:rsidRPr="005D409F">
        <w:t xml:space="preserve">, miRNAs </w:t>
      </w:r>
      <w:r w:rsidR="0016512A" w:rsidRPr="005D409F">
        <w:t>co</w:t>
      </w:r>
      <w:r w:rsidR="00934D7A" w:rsidRPr="005D409F">
        <w:t>mprise</w:t>
      </w:r>
      <w:r w:rsidR="006051A3" w:rsidRPr="005D409F">
        <w:t xml:space="preserve"> fewer biomolecules (21</w:t>
      </w:r>
      <w:r w:rsidR="00EF24AD" w:rsidRPr="005D409F">
        <w:t>–</w:t>
      </w:r>
      <w:r w:rsidR="006051A3" w:rsidRPr="005D409F">
        <w:t>24 nt)</w:t>
      </w:r>
      <w:r w:rsidR="00934D7A" w:rsidRPr="005D409F">
        <w:t>,</w:t>
      </w:r>
      <w:r w:rsidR="006051A3" w:rsidRPr="005D409F">
        <w:t xml:space="preserve"> and the bioactivity </w:t>
      </w:r>
      <w:r w:rsidR="006051A3" w:rsidRPr="005D409F">
        <w:lastRenderedPageBreak/>
        <w:t>of mature miRNAs relies on the</w:t>
      </w:r>
      <w:r w:rsidR="00487847" w:rsidRPr="005D409F">
        <w:t>ir</w:t>
      </w:r>
      <w:r w:rsidR="006051A3" w:rsidRPr="005D409F">
        <w:t xml:space="preserve"> primary structure or specific nucleotide sequence</w:t>
      </w:r>
      <w:r w:rsidR="00FC31C7" w:rsidRPr="005D409F">
        <w:t>, mak</w:t>
      </w:r>
      <w:r w:rsidR="00934D7A" w:rsidRPr="005D409F">
        <w:t>ing</w:t>
      </w:r>
      <w:r w:rsidR="00FC31C7" w:rsidRPr="005D409F">
        <w:t xml:space="preserve"> </w:t>
      </w:r>
      <w:r w:rsidR="00487847" w:rsidRPr="005D409F">
        <w:t>them</w:t>
      </w:r>
      <w:r w:rsidR="00FC31C7" w:rsidRPr="005D409F">
        <w:t xml:space="preserve"> </w:t>
      </w:r>
      <w:r w:rsidR="00934D7A" w:rsidRPr="005D409F">
        <w:t xml:space="preserve">a </w:t>
      </w:r>
      <w:r w:rsidR="00FC31C7" w:rsidRPr="005D409F">
        <w:t>more promis</w:t>
      </w:r>
      <w:r w:rsidR="00487847" w:rsidRPr="005D409F">
        <w:t>ing</w:t>
      </w:r>
      <w:r w:rsidR="00FC31C7" w:rsidRPr="005D409F">
        <w:t xml:space="preserve"> product through plant bioreactor. </w:t>
      </w:r>
    </w:p>
    <w:p w14:paraId="3F2C287F" w14:textId="63E2539A" w:rsidR="00974FF0" w:rsidRPr="005D409F" w:rsidRDefault="00FC31C7" w:rsidP="00EF24AD">
      <w:pPr>
        <w:pStyle w:val="Mdeck4text"/>
        <w:rPr>
          <w:rFonts w:eastAsia="DengXian"/>
        </w:rPr>
      </w:pPr>
      <w:r w:rsidRPr="005D409F">
        <w:t xml:space="preserve">The </w:t>
      </w:r>
      <w:r w:rsidR="00487847" w:rsidRPr="005D409F">
        <w:t xml:space="preserve">attention towards </w:t>
      </w:r>
      <w:r w:rsidRPr="005D409F">
        <w:t xml:space="preserve">plant-derived amiRNAs </w:t>
      </w:r>
      <w:r w:rsidR="00487847" w:rsidRPr="005D409F">
        <w:t>has been</w:t>
      </w:r>
      <w:r w:rsidRPr="005D409F">
        <w:t xml:space="preserve"> </w:t>
      </w:r>
      <w:r w:rsidR="003E1399" w:rsidRPr="005D409F">
        <w:t xml:space="preserve">growing </w:t>
      </w:r>
      <w:r w:rsidRPr="005D409F">
        <w:t xml:space="preserve">due to </w:t>
      </w:r>
      <w:r w:rsidR="00487847" w:rsidRPr="005D409F">
        <w:t>their</w:t>
      </w:r>
      <w:r w:rsidRPr="005D409F">
        <w:t xml:space="preserve"> </w:t>
      </w:r>
      <w:r w:rsidR="003E1399" w:rsidRPr="005D409F">
        <w:t xml:space="preserve">exceptional </w:t>
      </w:r>
      <w:r w:rsidR="009078AF" w:rsidRPr="005D409F">
        <w:t>characteristics</w:t>
      </w:r>
      <w:r w:rsidRPr="005D409F">
        <w:t>.</w:t>
      </w:r>
      <w:r w:rsidR="00912957" w:rsidRPr="005D409F">
        <w:rPr>
          <w:rFonts w:eastAsia="DengXian"/>
        </w:rPr>
        <w:t xml:space="preserve"> </w:t>
      </w:r>
      <w:r w:rsidR="003E1399" w:rsidRPr="005D409F">
        <w:rPr>
          <w:rFonts w:eastAsia="DengXian"/>
        </w:rPr>
        <w:t>E</w:t>
      </w:r>
      <w:r w:rsidR="00634494" w:rsidRPr="005D409F">
        <w:rPr>
          <w:rFonts w:eastAsia="DengXian"/>
        </w:rPr>
        <w:t>xtensive</w:t>
      </w:r>
      <w:r w:rsidR="00EA3F56" w:rsidRPr="005D409F">
        <w:rPr>
          <w:rFonts w:eastAsia="DengXian"/>
        </w:rPr>
        <w:t xml:space="preserve"> </w:t>
      </w:r>
      <w:r w:rsidR="007059A5" w:rsidRPr="005D409F">
        <w:rPr>
          <w:rFonts w:eastAsia="DengXian"/>
        </w:rPr>
        <w:t>research</w:t>
      </w:r>
      <w:r w:rsidR="00EA3F56" w:rsidRPr="005D409F">
        <w:rPr>
          <w:rFonts w:eastAsia="DengXian"/>
        </w:rPr>
        <w:t xml:space="preserve"> </w:t>
      </w:r>
      <w:r w:rsidR="00502319" w:rsidRPr="005D409F">
        <w:rPr>
          <w:rFonts w:eastAsia="DengXian"/>
        </w:rPr>
        <w:t xml:space="preserve">in recent years </w:t>
      </w:r>
      <w:r w:rsidR="00140A8F" w:rsidRPr="005D409F">
        <w:rPr>
          <w:rFonts w:eastAsia="DengXian"/>
        </w:rPr>
        <w:t>ha</w:t>
      </w:r>
      <w:r w:rsidR="003E1399" w:rsidRPr="005D409F">
        <w:rPr>
          <w:rFonts w:eastAsia="DengXian"/>
        </w:rPr>
        <w:t>s</w:t>
      </w:r>
      <w:r w:rsidR="00140A8F" w:rsidRPr="005D409F">
        <w:rPr>
          <w:rFonts w:eastAsia="DengXian"/>
        </w:rPr>
        <w:t xml:space="preserve"> </w:t>
      </w:r>
      <w:r w:rsidR="00634494" w:rsidRPr="005D409F">
        <w:rPr>
          <w:rFonts w:eastAsia="DengXian"/>
        </w:rPr>
        <w:t xml:space="preserve">demonstrated the </w:t>
      </w:r>
      <w:r w:rsidR="00A465DD" w:rsidRPr="005D409F">
        <w:rPr>
          <w:rFonts w:eastAsia="DengXian"/>
        </w:rPr>
        <w:t xml:space="preserve">remarkable </w:t>
      </w:r>
      <w:r w:rsidR="00634494" w:rsidRPr="005D409F">
        <w:rPr>
          <w:rFonts w:eastAsia="DengXian"/>
        </w:rPr>
        <w:t xml:space="preserve">ability of </w:t>
      </w:r>
      <w:r w:rsidR="00EA3F56" w:rsidRPr="005D409F">
        <w:rPr>
          <w:rFonts w:eastAsia="DengXian"/>
        </w:rPr>
        <w:t xml:space="preserve">plant-derived miRNAs </w:t>
      </w:r>
      <w:r w:rsidR="00634494" w:rsidRPr="005D409F">
        <w:rPr>
          <w:rFonts w:eastAsia="DengXian"/>
        </w:rPr>
        <w:t xml:space="preserve">to </w:t>
      </w:r>
      <w:r w:rsidR="003E1399" w:rsidRPr="005D409F">
        <w:rPr>
          <w:rFonts w:eastAsia="DengXian"/>
        </w:rPr>
        <w:t xml:space="preserve">endure </w:t>
      </w:r>
      <w:r w:rsidR="00634494" w:rsidRPr="005D409F">
        <w:rPr>
          <w:rFonts w:eastAsia="DengXian"/>
        </w:rPr>
        <w:t xml:space="preserve">harsh conditions, </w:t>
      </w:r>
      <w:r w:rsidR="003E1399" w:rsidRPr="005D409F">
        <w:rPr>
          <w:rFonts w:eastAsia="DengXian"/>
        </w:rPr>
        <w:t>including</w:t>
      </w:r>
      <w:r w:rsidR="00EA3F56" w:rsidRPr="005D409F">
        <w:rPr>
          <w:rFonts w:eastAsia="DengXian"/>
        </w:rPr>
        <w:t xml:space="preserve"> high temperature,</w:t>
      </w:r>
      <w:r w:rsidR="00456438" w:rsidRPr="005D409F">
        <w:rPr>
          <w:rFonts w:eastAsia="DengXian"/>
        </w:rPr>
        <w:t xml:space="preserve"> </w:t>
      </w:r>
      <w:r w:rsidR="00FB5C4B" w:rsidRPr="005D409F">
        <w:rPr>
          <w:rFonts w:eastAsia="DengXian"/>
        </w:rPr>
        <w:t>ultrasonic treatment,</w:t>
      </w:r>
      <w:r w:rsidR="007059A5" w:rsidRPr="005D409F">
        <w:rPr>
          <w:rFonts w:eastAsia="DengXian"/>
        </w:rPr>
        <w:t xml:space="preserve"> </w:t>
      </w:r>
      <w:r w:rsidR="00456438" w:rsidRPr="005D409F">
        <w:rPr>
          <w:rFonts w:eastAsia="DengXian"/>
        </w:rPr>
        <w:t>nuclease digestion</w:t>
      </w:r>
      <w:r w:rsidR="007059A5" w:rsidRPr="005D409F">
        <w:rPr>
          <w:rFonts w:eastAsia="DengXian"/>
        </w:rPr>
        <w:t>,</w:t>
      </w:r>
      <w:r w:rsidR="00456438" w:rsidRPr="005D409F">
        <w:rPr>
          <w:rFonts w:eastAsia="DengXian"/>
        </w:rPr>
        <w:t xml:space="preserve"> and the acidic gastrointestinal environment </w:t>
      </w:r>
      <w:r w:rsidR="00634494" w:rsidRPr="005D409F">
        <w:rPr>
          <w:rFonts w:eastAsia="DengXian"/>
        </w:rPr>
        <w:t xml:space="preserve">when taken </w:t>
      </w:r>
      <w:r w:rsidR="007059A5" w:rsidRPr="005D409F">
        <w:rPr>
          <w:rFonts w:eastAsia="DengXian"/>
        </w:rPr>
        <w:t>oral</w:t>
      </w:r>
      <w:r w:rsidR="00634494" w:rsidRPr="005D409F">
        <w:rPr>
          <w:rFonts w:eastAsia="DengXian"/>
        </w:rPr>
        <w:t>ly</w:t>
      </w:r>
      <w:r w:rsidR="00C36FB9" w:rsidRPr="005D409F">
        <w:rPr>
          <w:rFonts w:eastAsia="DengXian"/>
        </w:rPr>
        <w:t xml:space="preserve"> </w:t>
      </w:r>
      <w:r w:rsidR="00C42CB2" w:rsidRPr="005D409F">
        <w:rPr>
          <w:rFonts w:eastAsia="DengXian"/>
        </w:rPr>
        <w:fldChar w:fldCharType="begin">
          <w:fldData xml:space="preserve">PEVuZE5vdGU+PENpdGU+PEF1dGhvcj5XYW5nPC9BdXRob3I+PFllYXI+MjAyMDwvWWVhcj48UmVj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</w:fldData>
        </w:fldChar>
      </w:r>
      <w:r w:rsidR="001228A7" w:rsidRPr="005D409F">
        <w:rPr>
          <w:rFonts w:eastAsia="DengXian"/>
        </w:rPr>
        <w:instrText xml:space="preserve"> ADDIN EN.CITE </w:instrText>
      </w:r>
      <w:r w:rsidR="001228A7" w:rsidRPr="005D409F">
        <w:rPr>
          <w:rFonts w:eastAsia="DengXian"/>
        </w:rPr>
        <w:fldChar w:fldCharType="begin">
          <w:fldData xml:space="preserve">PEVuZE5vdGU+PENpdGU+PEF1dGhvcj5XYW5nPC9BdXRob3I+PFllYXI+MjAyMDwvWWVhcj48UmVj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</w:fldData>
        </w:fldChar>
      </w:r>
      <w:r w:rsidR="001228A7" w:rsidRPr="005D409F">
        <w:rPr>
          <w:rFonts w:eastAsia="DengXian"/>
        </w:rPr>
        <w:instrText xml:space="preserve"> ADDIN EN.CITE.DATA </w:instrText>
      </w:r>
      <w:r w:rsidR="001228A7" w:rsidRPr="005D409F">
        <w:rPr>
          <w:rFonts w:eastAsia="DengXian"/>
        </w:rPr>
      </w:r>
      <w:r w:rsidR="001228A7" w:rsidRPr="005D409F">
        <w:rPr>
          <w:rFonts w:eastAsia="DengXian"/>
        </w:rPr>
        <w:fldChar w:fldCharType="end"/>
      </w:r>
      <w:r w:rsidR="00C42CB2" w:rsidRPr="005D409F">
        <w:rPr>
          <w:rFonts w:eastAsia="DengXian"/>
        </w:rPr>
      </w:r>
      <w:r w:rsidR="00C42CB2" w:rsidRPr="005D409F">
        <w:rPr>
          <w:rFonts w:eastAsia="DengXian"/>
        </w:rPr>
        <w:fldChar w:fldCharType="separate"/>
      </w:r>
      <w:r w:rsidR="006F29A7" w:rsidRPr="005D409F">
        <w:rPr>
          <w:rFonts w:eastAsia="DengXian"/>
          <w:noProof/>
        </w:rPr>
        <w:t>[62,</w:t>
      </w:r>
      <w:r w:rsidR="001228A7" w:rsidRPr="005D409F">
        <w:rPr>
          <w:rFonts w:eastAsia="DengXian"/>
          <w:noProof/>
        </w:rPr>
        <w:t>63]</w:t>
      </w:r>
      <w:r w:rsidR="00C42CB2" w:rsidRPr="005D409F">
        <w:rPr>
          <w:rFonts w:eastAsia="DengXian"/>
        </w:rPr>
        <w:fldChar w:fldCharType="end"/>
      </w:r>
      <w:r w:rsidR="00456438" w:rsidRPr="005D409F">
        <w:rPr>
          <w:rFonts w:eastAsia="DengXian"/>
        </w:rPr>
        <w:t>.</w:t>
      </w:r>
      <w:r w:rsidR="00456438" w:rsidRPr="005D409F">
        <w:t xml:space="preserve"> </w:t>
      </w:r>
      <w:r w:rsidR="00634494" w:rsidRPr="005D409F">
        <w:t>P</w:t>
      </w:r>
      <w:r w:rsidR="00AD117F" w:rsidRPr="005D409F">
        <w:t xml:space="preserve">lausible explanations </w:t>
      </w:r>
      <w:r w:rsidR="006753A0" w:rsidRPr="005D409F">
        <w:t>have been</w:t>
      </w:r>
      <w:r w:rsidR="00AD117F" w:rsidRPr="005D409F">
        <w:t xml:space="preserve"> </w:t>
      </w:r>
      <w:r w:rsidR="006753A0" w:rsidRPr="005D409F">
        <w:t>proposed, particularly focusing on the stabilizing effect of t</w:t>
      </w:r>
      <w:r w:rsidR="008827C5" w:rsidRPr="005D409F">
        <w:t>he</w:t>
      </w:r>
      <w:r w:rsidR="006753A0" w:rsidRPr="005D409F">
        <w:t>ir</w:t>
      </w:r>
      <w:r w:rsidR="008827C5" w:rsidRPr="005D409F">
        <w:t xml:space="preserve"> unique sequence and high GC content</w:t>
      </w:r>
      <w:r w:rsidR="006753A0" w:rsidRPr="005D409F">
        <w:t xml:space="preserve">. For example, </w:t>
      </w:r>
      <w:r w:rsidR="006753A0" w:rsidRPr="005D409F">
        <w:rPr>
          <w:rFonts w:eastAsia="DengXian"/>
        </w:rPr>
        <w:t xml:space="preserve">it </w:t>
      </w:r>
      <w:r w:rsidR="005B034A" w:rsidRPr="005D409F">
        <w:rPr>
          <w:rFonts w:eastAsia="DengXian"/>
          <w:lang w:eastAsia="zh-CN"/>
        </w:rPr>
        <w:t>was</w:t>
      </w:r>
      <w:r w:rsidR="008827C5" w:rsidRPr="005D409F">
        <w:rPr>
          <w:rFonts w:eastAsia="DengXian"/>
        </w:rPr>
        <w:t xml:space="preserve"> </w:t>
      </w:r>
      <w:r w:rsidR="00F8554C" w:rsidRPr="005D409F">
        <w:rPr>
          <w:rFonts w:eastAsia="DengXian"/>
        </w:rPr>
        <w:t>ex</w:t>
      </w:r>
      <w:r w:rsidR="00F8554C" w:rsidRPr="005D409F">
        <w:t>perimentally</w:t>
      </w:r>
      <w:r w:rsidR="003A7D7D" w:rsidRPr="005D409F">
        <w:t xml:space="preserve"> </w:t>
      </w:r>
      <w:r w:rsidR="00F8554C" w:rsidRPr="005D409F">
        <w:t xml:space="preserve">confirmed </w:t>
      </w:r>
      <w:r w:rsidR="006753A0" w:rsidRPr="005D409F">
        <w:t xml:space="preserve">that </w:t>
      </w:r>
      <w:r w:rsidR="008827C5" w:rsidRPr="005D409F">
        <w:t>MIR2911</w:t>
      </w:r>
      <w:r w:rsidR="00652849" w:rsidRPr="005D409F">
        <w:t xml:space="preserve"> (</w:t>
      </w:r>
      <w:r w:rsidR="00F8554C" w:rsidRPr="005D409F">
        <w:rPr>
          <w:rFonts w:eastAsia="DengXian"/>
        </w:rPr>
        <w:t>5</w:t>
      </w:r>
      <w:r w:rsidR="00684BD8" w:rsidRPr="005D409F">
        <w:rPr>
          <w:rFonts w:eastAsia="DengXian"/>
        </w:rPr>
        <w:t>’</w:t>
      </w:r>
      <w:r w:rsidR="00F8554C" w:rsidRPr="005D409F">
        <w:rPr>
          <w:rFonts w:eastAsia="DengXian"/>
        </w:rPr>
        <w:t>-GGCCGGGGGACGGACUGGGA-3</w:t>
      </w:r>
      <w:r w:rsidR="00684BD8" w:rsidRPr="005D409F">
        <w:rPr>
          <w:rFonts w:eastAsia="DengXian"/>
        </w:rPr>
        <w:t>’</w:t>
      </w:r>
      <w:r w:rsidR="00F8554C" w:rsidRPr="005D409F">
        <w:rPr>
          <w:rFonts w:eastAsia="DengXian"/>
        </w:rPr>
        <w:t>)</w:t>
      </w:r>
      <w:r w:rsidR="00A465DD" w:rsidRPr="005D409F">
        <w:rPr>
          <w:rFonts w:eastAsia="DengXian"/>
        </w:rPr>
        <w:t xml:space="preserve">, derived </w:t>
      </w:r>
      <w:r w:rsidR="008827C5" w:rsidRPr="005D409F">
        <w:t>from honeysu</w:t>
      </w:r>
      <w:r w:rsidR="00F8554C" w:rsidRPr="005D409F">
        <w:t>c</w:t>
      </w:r>
      <w:r w:rsidR="008827C5" w:rsidRPr="005D409F">
        <w:t>kle</w:t>
      </w:r>
      <w:r w:rsidR="00487847" w:rsidRPr="005D409F">
        <w:t xml:space="preserve"> </w:t>
      </w:r>
      <w:r w:rsidR="00A465DD" w:rsidRPr="005D409F">
        <w:t>and possessing</w:t>
      </w:r>
      <w:r w:rsidR="006753A0" w:rsidRPr="005D409F">
        <w:t xml:space="preserve"> a high GC content, exhibits remarkable stability. Mutations in the sequence, specifically changing </w:t>
      </w:r>
      <w:r w:rsidR="00F8554C" w:rsidRPr="005D409F">
        <w:rPr>
          <w:rFonts w:eastAsia="DengXian"/>
        </w:rPr>
        <w:t>5</w:t>
      </w:r>
      <w:r w:rsidR="00684BD8" w:rsidRPr="005D409F">
        <w:rPr>
          <w:rFonts w:eastAsia="DengXian"/>
        </w:rPr>
        <w:t>’</w:t>
      </w:r>
      <w:r w:rsidR="00F8554C" w:rsidRPr="005D409F">
        <w:rPr>
          <w:rFonts w:eastAsia="DengXian"/>
        </w:rPr>
        <w:t>-GG to 5</w:t>
      </w:r>
      <w:r w:rsidR="00684BD8" w:rsidRPr="005D409F">
        <w:rPr>
          <w:rFonts w:eastAsia="DengXian"/>
        </w:rPr>
        <w:t>’</w:t>
      </w:r>
      <w:r w:rsidR="00F8554C" w:rsidRPr="005D409F">
        <w:rPr>
          <w:rFonts w:eastAsia="DengXian"/>
        </w:rPr>
        <w:t>-AA and 3</w:t>
      </w:r>
      <w:r w:rsidR="00684BD8" w:rsidRPr="005D409F">
        <w:rPr>
          <w:rFonts w:eastAsia="DengXian"/>
        </w:rPr>
        <w:t>’</w:t>
      </w:r>
      <w:r w:rsidR="00F8554C" w:rsidRPr="005D409F">
        <w:rPr>
          <w:rFonts w:eastAsia="DengXian"/>
        </w:rPr>
        <w:t>-GGA to 3</w:t>
      </w:r>
      <w:r w:rsidR="00684BD8" w:rsidRPr="005D409F">
        <w:rPr>
          <w:rFonts w:eastAsia="DengXian"/>
        </w:rPr>
        <w:t>’</w:t>
      </w:r>
      <w:r w:rsidR="00F8554C" w:rsidRPr="005D409F">
        <w:rPr>
          <w:rFonts w:eastAsia="DengXian"/>
        </w:rPr>
        <w:t>-AAA</w:t>
      </w:r>
      <w:r w:rsidR="006753A0" w:rsidRPr="005D409F">
        <w:rPr>
          <w:rFonts w:eastAsia="DengXian"/>
        </w:rPr>
        <w:t>,</w:t>
      </w:r>
      <w:r w:rsidR="00F8554C" w:rsidRPr="005D409F">
        <w:rPr>
          <w:rFonts w:eastAsia="DengXian"/>
        </w:rPr>
        <w:t xml:space="preserve"> were </w:t>
      </w:r>
      <w:r w:rsidR="006753A0" w:rsidRPr="005D409F">
        <w:rPr>
          <w:rFonts w:eastAsia="DengXian"/>
        </w:rPr>
        <w:t xml:space="preserve">found to eliminate </w:t>
      </w:r>
      <w:r w:rsidR="00F8554C" w:rsidRPr="005D409F">
        <w:rPr>
          <w:rFonts w:eastAsia="DengXian"/>
        </w:rPr>
        <w:t>resistance to RNase treatment</w:t>
      </w:r>
      <w:r w:rsidR="00D40085" w:rsidRPr="005D409F">
        <w:rPr>
          <w:rFonts w:eastAsia="DengXian"/>
        </w:rPr>
        <w:t xml:space="preserve"> </w:t>
      </w:r>
      <w:r w:rsidR="004C50CB" w:rsidRPr="005D409F">
        <w:rPr>
          <w:rFonts w:eastAsia="DengXian"/>
        </w:rPr>
        <w:fldChar w:fldCharType="begin">
          <w:fldData xml:space="preserve">PEVuZE5vdGU+PENpdGU+PEF1dGhvcj5aaG91PC9BdXRob3I+PFllYXI+MjAxNTwvWWVhcj48UmVj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==
</w:fldData>
        </w:fldChar>
      </w:r>
      <w:r w:rsidR="00F5290F" w:rsidRPr="005D409F">
        <w:rPr>
          <w:rFonts w:eastAsia="DengXian"/>
        </w:rPr>
        <w:instrText xml:space="preserve"> ADDIN EN.CITE </w:instrText>
      </w:r>
      <w:r w:rsidR="00F5290F" w:rsidRPr="005D409F">
        <w:rPr>
          <w:rFonts w:eastAsia="DengXian"/>
        </w:rPr>
        <w:fldChar w:fldCharType="begin">
          <w:fldData xml:space="preserve">PEVuZE5vdGU+PENpdGU+PEF1dGhvcj5aaG91PC9BdXRob3I+PFllYXI+MjAxNTwvWWVhcj48UmVj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==
</w:fldData>
        </w:fldChar>
      </w:r>
      <w:r w:rsidR="00F5290F" w:rsidRPr="005D409F">
        <w:rPr>
          <w:rFonts w:eastAsia="DengXian"/>
        </w:rPr>
        <w:instrText xml:space="preserve"> ADDIN EN.CITE.DATA </w:instrText>
      </w:r>
      <w:r w:rsidR="00F5290F" w:rsidRPr="005D409F">
        <w:rPr>
          <w:rFonts w:eastAsia="DengXian"/>
        </w:rPr>
      </w:r>
      <w:r w:rsidR="00F5290F" w:rsidRPr="005D409F">
        <w:rPr>
          <w:rFonts w:eastAsia="DengXian"/>
        </w:rPr>
        <w:fldChar w:fldCharType="end"/>
      </w:r>
      <w:r w:rsidR="004C50CB" w:rsidRPr="005D409F">
        <w:rPr>
          <w:rFonts w:eastAsia="DengXian"/>
        </w:rPr>
      </w:r>
      <w:r w:rsidR="004C50CB" w:rsidRPr="005D409F">
        <w:rPr>
          <w:rFonts w:eastAsia="DengXian"/>
        </w:rPr>
        <w:fldChar w:fldCharType="separate"/>
      </w:r>
      <w:r w:rsidR="00F5290F" w:rsidRPr="005D409F">
        <w:rPr>
          <w:rFonts w:eastAsia="DengXian"/>
          <w:noProof/>
        </w:rPr>
        <w:t>[26]</w:t>
      </w:r>
      <w:r w:rsidR="004C50CB" w:rsidRPr="005D409F">
        <w:rPr>
          <w:rFonts w:eastAsia="DengXian"/>
        </w:rPr>
        <w:fldChar w:fldCharType="end"/>
      </w:r>
      <w:r w:rsidR="00317D54" w:rsidRPr="005D409F">
        <w:rPr>
          <w:rFonts w:eastAsia="DengXian"/>
        </w:rPr>
        <w:t>. However,</w:t>
      </w:r>
      <w:r w:rsidR="00CA621F" w:rsidRPr="005D409F">
        <w:rPr>
          <w:rFonts w:eastAsia="DengXian"/>
        </w:rPr>
        <w:t xml:space="preserve"> </w:t>
      </w:r>
      <w:r w:rsidR="006753A0" w:rsidRPr="005D409F">
        <w:rPr>
          <w:rFonts w:eastAsia="DengXian"/>
        </w:rPr>
        <w:t xml:space="preserve">it should be noted that </w:t>
      </w:r>
      <w:r w:rsidR="00317D54" w:rsidRPr="005D409F">
        <w:rPr>
          <w:rFonts w:eastAsia="DengXian"/>
        </w:rPr>
        <w:t>MIR2911</w:t>
      </w:r>
      <w:r w:rsidR="00A465DD" w:rsidRPr="005D409F">
        <w:rPr>
          <w:rFonts w:eastAsia="DengXian"/>
        </w:rPr>
        <w:t>,</w:t>
      </w:r>
      <w:r w:rsidR="00317D54" w:rsidRPr="005D409F">
        <w:rPr>
          <w:rFonts w:eastAsia="DengXian"/>
        </w:rPr>
        <w:t xml:space="preserve"> </w:t>
      </w:r>
      <w:r w:rsidR="00A465DD" w:rsidRPr="005D409F">
        <w:rPr>
          <w:rFonts w:eastAsia="DengXian"/>
        </w:rPr>
        <w:t>an</w:t>
      </w:r>
      <w:r w:rsidR="004B6FDA" w:rsidRPr="005D409F">
        <w:rPr>
          <w:rFonts w:eastAsia="DengXian"/>
        </w:rPr>
        <w:t xml:space="preserve"> </w:t>
      </w:r>
      <w:r w:rsidR="00317D54" w:rsidRPr="005D409F">
        <w:rPr>
          <w:rFonts w:eastAsia="DengXian"/>
        </w:rPr>
        <w:t>atypical</w:t>
      </w:r>
      <w:r w:rsidR="004B6FDA" w:rsidRPr="005D409F">
        <w:rPr>
          <w:rFonts w:eastAsia="DengXian"/>
        </w:rPr>
        <w:t xml:space="preserve"> miRNA</w:t>
      </w:r>
      <w:r w:rsidR="00317D54" w:rsidRPr="005D409F">
        <w:rPr>
          <w:rFonts w:eastAsia="DengXian"/>
        </w:rPr>
        <w:t xml:space="preserve"> derived from ribosomal RNAs</w:t>
      </w:r>
      <w:r w:rsidR="00652849" w:rsidRPr="005D409F">
        <w:rPr>
          <w:rFonts w:eastAsia="DengXian"/>
        </w:rPr>
        <w:t xml:space="preserve"> (</w:t>
      </w:r>
      <w:r w:rsidR="00317D54" w:rsidRPr="005D409F">
        <w:rPr>
          <w:rFonts w:eastAsia="DengXian"/>
        </w:rPr>
        <w:t>rRNAs)</w:t>
      </w:r>
      <w:r w:rsidR="00A465DD" w:rsidRPr="005D409F">
        <w:rPr>
          <w:rFonts w:eastAsia="DengXian"/>
        </w:rPr>
        <w:t xml:space="preserve">, </w:t>
      </w:r>
      <w:r w:rsidR="006753A0" w:rsidRPr="005D409F">
        <w:rPr>
          <w:rFonts w:eastAsia="DengXian"/>
        </w:rPr>
        <w:t xml:space="preserve">may not be </w:t>
      </w:r>
      <w:r w:rsidR="00317D54" w:rsidRPr="005D409F">
        <w:rPr>
          <w:rFonts w:eastAsia="DengXian"/>
        </w:rPr>
        <w:t>represent</w:t>
      </w:r>
      <w:r w:rsidR="006753A0" w:rsidRPr="005D409F">
        <w:rPr>
          <w:rFonts w:eastAsia="DengXian"/>
        </w:rPr>
        <w:t>ative</w:t>
      </w:r>
      <w:r w:rsidR="00317D54" w:rsidRPr="005D409F">
        <w:rPr>
          <w:rFonts w:eastAsia="DengXian"/>
        </w:rPr>
        <w:t xml:space="preserve"> </w:t>
      </w:r>
      <w:r w:rsidR="00EF3B9D" w:rsidRPr="005D409F">
        <w:rPr>
          <w:rFonts w:eastAsia="DengXian"/>
        </w:rPr>
        <w:t xml:space="preserve">of </w:t>
      </w:r>
      <w:r w:rsidR="006753A0" w:rsidRPr="005D409F">
        <w:rPr>
          <w:rFonts w:eastAsia="DengXian"/>
        </w:rPr>
        <w:t xml:space="preserve">all </w:t>
      </w:r>
      <w:r w:rsidR="00317D54" w:rsidRPr="005D409F">
        <w:rPr>
          <w:rFonts w:eastAsia="DengXian"/>
        </w:rPr>
        <w:t>plant</w:t>
      </w:r>
      <w:r w:rsidR="004B6FDA" w:rsidRPr="005D409F">
        <w:rPr>
          <w:rFonts w:eastAsia="DengXian"/>
        </w:rPr>
        <w:t>-</w:t>
      </w:r>
      <w:r w:rsidR="00317D54" w:rsidRPr="005D409F">
        <w:rPr>
          <w:rFonts w:eastAsia="DengXian"/>
        </w:rPr>
        <w:t>derived miRNAs</w:t>
      </w:r>
      <w:r w:rsidR="00A465DD" w:rsidRPr="005D409F">
        <w:rPr>
          <w:rFonts w:eastAsia="DengXian"/>
        </w:rPr>
        <w:t xml:space="preserve"> in terms of </w:t>
      </w:r>
      <w:bookmarkStart w:id="8" w:name="_Hlk88938512"/>
      <w:r w:rsidR="00A465DD" w:rsidRPr="005D409F">
        <w:rPr>
          <w:rFonts w:eastAsia="DengXian"/>
        </w:rPr>
        <w:t>its high GC composition</w:t>
      </w:r>
      <w:r w:rsidR="003D3194" w:rsidRPr="005D409F">
        <w:rPr>
          <w:rFonts w:eastAsia="DengXian"/>
        </w:rPr>
        <w:t>.</w:t>
      </w:r>
      <w:r w:rsidR="00487847" w:rsidRPr="005D409F">
        <w:t xml:space="preserve"> </w:t>
      </w:r>
      <w:r w:rsidR="00974FF0" w:rsidRPr="005D409F">
        <w:t xml:space="preserve">On </w:t>
      </w:r>
      <w:r w:rsidR="00487847" w:rsidRPr="005D409F">
        <w:t>the other hand</w:t>
      </w:r>
      <w:r w:rsidR="006753A0" w:rsidRPr="005D409F">
        <w:t xml:space="preserve">, the </w:t>
      </w:r>
      <w:r w:rsidR="00456438" w:rsidRPr="005D409F">
        <w:t>2</w:t>
      </w:r>
      <w:r w:rsidR="00684BD8" w:rsidRPr="005D409F">
        <w:t>’</w:t>
      </w:r>
      <w:r w:rsidR="00456438" w:rsidRPr="005D409F">
        <w:t>-O-</w:t>
      </w:r>
      <w:r w:rsidR="006753A0" w:rsidRPr="005D409F">
        <w:t xml:space="preserve">methylation </w:t>
      </w:r>
      <w:r w:rsidR="00456438" w:rsidRPr="005D409F">
        <w:t>modification</w:t>
      </w:r>
      <w:bookmarkEnd w:id="8"/>
      <w:r w:rsidR="00456438" w:rsidRPr="005D409F">
        <w:t xml:space="preserve"> </w:t>
      </w:r>
      <w:r w:rsidR="006753A0" w:rsidRPr="005D409F">
        <w:t xml:space="preserve">at </w:t>
      </w:r>
      <w:r w:rsidR="00B17B29" w:rsidRPr="005D409F">
        <w:t xml:space="preserve">the </w:t>
      </w:r>
      <w:r w:rsidR="00456438" w:rsidRPr="005D409F">
        <w:t>3</w:t>
      </w:r>
      <w:r w:rsidR="00684BD8" w:rsidRPr="005D409F">
        <w:t>’</w:t>
      </w:r>
      <w:r w:rsidR="00456438" w:rsidRPr="005D409F">
        <w:t xml:space="preserve"> end </w:t>
      </w:r>
      <w:r w:rsidR="00E37D31" w:rsidRPr="005D409F">
        <w:t>is</w:t>
      </w:r>
      <w:r w:rsidR="00E40273" w:rsidRPr="005D409F">
        <w:t xml:space="preserve"> </w:t>
      </w:r>
      <w:r w:rsidR="006753A0" w:rsidRPr="005D409F">
        <w:t>recognized as</w:t>
      </w:r>
      <w:r w:rsidR="00456438" w:rsidRPr="005D409F">
        <w:t xml:space="preserve"> </w:t>
      </w:r>
      <w:r w:rsidR="004B6FDA" w:rsidRPr="005D409F">
        <w:t xml:space="preserve">a </w:t>
      </w:r>
      <w:r w:rsidR="00FB5C4B" w:rsidRPr="005D409F">
        <w:t xml:space="preserve">crucial protective </w:t>
      </w:r>
      <w:r w:rsidR="006753A0" w:rsidRPr="005D409F">
        <w:t xml:space="preserve">mechanism in the </w:t>
      </w:r>
      <w:r w:rsidR="007D1025" w:rsidRPr="005D409F">
        <w:t>endogenous biogenesis</w:t>
      </w:r>
      <w:r w:rsidR="004B6FDA" w:rsidRPr="005D409F">
        <w:t xml:space="preserve"> of plant-derived miRNAs</w:t>
      </w:r>
      <w:r w:rsidR="003E1399" w:rsidRPr="005D409F">
        <w:t>,</w:t>
      </w:r>
      <w:r w:rsidR="003A7D7D" w:rsidRPr="005D409F">
        <w:t xml:space="preserve"> </w:t>
      </w:r>
      <w:r w:rsidR="00384014" w:rsidRPr="005D409F">
        <w:t xml:space="preserve">and the </w:t>
      </w:r>
      <w:r w:rsidR="003A7D7D" w:rsidRPr="005D409F">
        <w:t>3</w:t>
      </w:r>
      <w:r w:rsidR="00684BD8" w:rsidRPr="005D409F">
        <w:t>’</w:t>
      </w:r>
      <w:r w:rsidR="003A7D7D" w:rsidRPr="005D409F">
        <w:t xml:space="preserve"> end methylation </w:t>
      </w:r>
      <w:r w:rsidR="007D1025" w:rsidRPr="005D409F">
        <w:t xml:space="preserve">has been found to confer </w:t>
      </w:r>
      <w:r w:rsidR="00EF3B9D" w:rsidRPr="005D409F">
        <w:t xml:space="preserve">partial </w:t>
      </w:r>
      <w:r w:rsidR="007D1025" w:rsidRPr="005D409F">
        <w:t>resistance</w:t>
      </w:r>
      <w:r w:rsidR="001F635E" w:rsidRPr="005D409F">
        <w:t xml:space="preserve"> </w:t>
      </w:r>
      <w:r w:rsidR="007D1025" w:rsidRPr="005D409F">
        <w:t>t</w:t>
      </w:r>
      <w:r w:rsidR="001F635E" w:rsidRPr="005D409F">
        <w:t xml:space="preserve">o </w:t>
      </w:r>
      <w:r w:rsidR="00B24A84" w:rsidRPr="005D409F">
        <w:t>RNase digestion and oxidation</w:t>
      </w:r>
      <w:r w:rsidR="003A7D7D" w:rsidRPr="005D409F">
        <w:t xml:space="preserve"> </w:t>
      </w:r>
      <w:r w:rsidR="00992FCC" w:rsidRPr="005D409F">
        <w:fldChar w:fldCharType="begin">
          <w:fldData xml:space="preserve">PEVuZE5vdGU+PENpdGU+PEF1dGhvcj5NbG90c2h3YTwvQXV0aG9yPjxZZWFyPjIwMTU8L1llYXI+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</w:fldData>
        </w:fldChar>
      </w:r>
      <w:r w:rsidR="001228A7" w:rsidRPr="005D409F">
        <w:instrText xml:space="preserve"> ADDIN EN.CITE </w:instrText>
      </w:r>
      <w:r w:rsidR="001228A7" w:rsidRPr="005D409F">
        <w:fldChar w:fldCharType="begin">
          <w:fldData xml:space="preserve">PEVuZE5vdGU+PENpdGU+PEF1dGhvcj5NbG90c2h3YTwvQXV0aG9yPjxZZWFyPjIwMTU8L1llYXI+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</w:fldData>
        </w:fldChar>
      </w:r>
      <w:r w:rsidR="001228A7" w:rsidRPr="005D409F">
        <w:instrText xml:space="preserve"> ADDIN EN.CITE.DATA </w:instrText>
      </w:r>
      <w:r w:rsidR="001228A7" w:rsidRPr="005D409F">
        <w:fldChar w:fldCharType="end"/>
      </w:r>
      <w:r w:rsidR="00992FCC" w:rsidRPr="005D409F">
        <w:fldChar w:fldCharType="separate"/>
      </w:r>
      <w:r w:rsidR="006F29A7" w:rsidRPr="005D409F">
        <w:rPr>
          <w:noProof/>
        </w:rPr>
        <w:t>[64,</w:t>
      </w:r>
      <w:r w:rsidR="001228A7" w:rsidRPr="005D409F">
        <w:rPr>
          <w:noProof/>
        </w:rPr>
        <w:t>65]</w:t>
      </w:r>
      <w:r w:rsidR="00992FCC" w:rsidRPr="005D409F">
        <w:fldChar w:fldCharType="end"/>
      </w:r>
      <w:r w:rsidR="003A7D7D" w:rsidRPr="005D409F">
        <w:t xml:space="preserve">. </w:t>
      </w:r>
      <w:r w:rsidR="003E1399" w:rsidRPr="005D409F">
        <w:t>Notably</w:t>
      </w:r>
      <w:r w:rsidR="007D1025" w:rsidRPr="005D409F">
        <w:t>, a study comparing</w:t>
      </w:r>
      <w:r w:rsidR="00F60DE0" w:rsidRPr="005D409F">
        <w:t xml:space="preserve"> </w:t>
      </w:r>
      <w:r w:rsidR="00AB59F9" w:rsidRPr="005D409F">
        <w:t>two synthetic miRNAs</w:t>
      </w:r>
      <w:r w:rsidR="00652849" w:rsidRPr="005D409F">
        <w:t xml:space="preserve"> (</w:t>
      </w:r>
      <w:r w:rsidR="00AB59F9" w:rsidRPr="005D409F">
        <w:t>hsa-let-7a and 2-OMe hsa-let-7a) with mistletoe-derived val-miR218 under the sam</w:t>
      </w:r>
      <w:r w:rsidR="00AB59F9" w:rsidRPr="005D409F">
        <w:rPr>
          <w:rFonts w:eastAsia="DengXian"/>
        </w:rPr>
        <w:t xml:space="preserve">e herb processing condition </w:t>
      </w:r>
      <w:r w:rsidR="00F60DE0" w:rsidRPr="005D409F">
        <w:rPr>
          <w:rFonts w:eastAsia="DengXian"/>
        </w:rPr>
        <w:t>consistently demonstrate</w:t>
      </w:r>
      <w:r w:rsidR="00F362C4" w:rsidRPr="005D409F">
        <w:rPr>
          <w:rFonts w:eastAsia="DengXian"/>
        </w:rPr>
        <w:t>d</w:t>
      </w:r>
      <w:r w:rsidR="00F60DE0" w:rsidRPr="005D409F">
        <w:rPr>
          <w:rFonts w:eastAsia="DengXian"/>
        </w:rPr>
        <w:t xml:space="preserve"> that </w:t>
      </w:r>
      <w:r w:rsidR="00AB59F9" w:rsidRPr="005D409F">
        <w:rPr>
          <w:rFonts w:eastAsia="DengXian"/>
        </w:rPr>
        <w:t>synthetic miRNA with</w:t>
      </w:r>
      <w:r w:rsidR="00AB59F9" w:rsidRPr="005D409F">
        <w:t xml:space="preserve"> </w:t>
      </w:r>
      <w:r w:rsidR="007746D4" w:rsidRPr="005D409F">
        <w:t>2</w:t>
      </w:r>
      <w:r w:rsidR="00684BD8" w:rsidRPr="005D409F">
        <w:t>’</w:t>
      </w:r>
      <w:r w:rsidR="007746D4" w:rsidRPr="005D409F">
        <w:t>-O-</w:t>
      </w:r>
      <w:r w:rsidR="00F60DE0" w:rsidRPr="005D409F">
        <w:t xml:space="preserve">methylation </w:t>
      </w:r>
      <w:r w:rsidR="007746D4" w:rsidRPr="005D409F">
        <w:t xml:space="preserve">modification </w:t>
      </w:r>
      <w:r w:rsidR="00943409" w:rsidRPr="005D409F">
        <w:t>appear</w:t>
      </w:r>
      <w:r w:rsidR="00FC22CC" w:rsidRPr="005D409F">
        <w:t>ed</w:t>
      </w:r>
      <w:r w:rsidR="00943409" w:rsidRPr="005D409F">
        <w:t xml:space="preserve"> </w:t>
      </w:r>
      <w:r w:rsidR="00F60DE0" w:rsidRPr="005D409F">
        <w:t>to be</w:t>
      </w:r>
      <w:r w:rsidR="007746D4" w:rsidRPr="005D409F">
        <w:t xml:space="preserve"> more </w:t>
      </w:r>
      <w:r w:rsidR="00F60DE0" w:rsidRPr="005D409F">
        <w:t xml:space="preserve">stable. However, </w:t>
      </w:r>
      <w:r w:rsidR="007746D4" w:rsidRPr="005D409F">
        <w:t xml:space="preserve">the stability of both </w:t>
      </w:r>
      <w:r w:rsidR="00104E39" w:rsidRPr="005D409F">
        <w:t>naked</w:t>
      </w:r>
      <w:r w:rsidR="007746D4" w:rsidRPr="005D409F">
        <w:t xml:space="preserve"> miRNAs </w:t>
      </w:r>
      <w:r w:rsidR="009A16F8" w:rsidRPr="005D409F">
        <w:rPr>
          <w:rFonts w:hint="eastAsia"/>
        </w:rPr>
        <w:t>was</w:t>
      </w:r>
      <w:r w:rsidR="00F60DE0" w:rsidRPr="005D409F">
        <w:t xml:space="preserve"> lower </w:t>
      </w:r>
      <w:r w:rsidR="007746D4" w:rsidRPr="005D409F">
        <w:t xml:space="preserve">than </w:t>
      </w:r>
      <w:r w:rsidR="00F60DE0" w:rsidRPr="005D409F">
        <w:t xml:space="preserve">that of </w:t>
      </w:r>
      <w:r w:rsidR="007746D4" w:rsidRPr="005D409F">
        <w:t>mistletoe</w:t>
      </w:r>
      <w:r w:rsidR="00910FEE" w:rsidRPr="005D409F">
        <w:t xml:space="preserve">-derived </w:t>
      </w:r>
      <w:r w:rsidR="007746D4" w:rsidRPr="005D409F">
        <w:t>miRNA</w:t>
      </w:r>
      <w:r w:rsidR="005769AE" w:rsidRPr="005D409F">
        <w:t>,</w:t>
      </w:r>
      <w:r w:rsidR="007746D4" w:rsidRPr="005D409F">
        <w:t xml:space="preserve"> </w:t>
      </w:r>
      <w:r w:rsidR="005769AE" w:rsidRPr="005D409F">
        <w:t xml:space="preserve">suggesting the involvement of </w:t>
      </w:r>
      <w:r w:rsidR="007746D4" w:rsidRPr="005D409F">
        <w:t>other</w:t>
      </w:r>
      <w:r w:rsidR="003977F4" w:rsidRPr="005D409F">
        <w:t xml:space="preserve"> </w:t>
      </w:r>
      <w:r w:rsidR="00614A3A" w:rsidRPr="005D409F">
        <w:t>plant-derived</w:t>
      </w:r>
      <w:r w:rsidR="00614A3A" w:rsidRPr="005D409F">
        <w:rPr>
          <w:rFonts w:eastAsia="DengXian"/>
        </w:rPr>
        <w:t xml:space="preserve"> </w:t>
      </w:r>
      <w:r w:rsidR="003977F4" w:rsidRPr="005D409F">
        <w:rPr>
          <w:rFonts w:eastAsia="DengXian"/>
        </w:rPr>
        <w:t>protective</w:t>
      </w:r>
      <w:r w:rsidR="007746D4" w:rsidRPr="005D409F">
        <w:rPr>
          <w:rFonts w:eastAsia="DengXian"/>
        </w:rPr>
        <w:t xml:space="preserve"> molecules such </w:t>
      </w:r>
      <w:r w:rsidR="007746D4" w:rsidRPr="005D409F">
        <w:t>as lipids, proteins</w:t>
      </w:r>
      <w:r w:rsidR="00EF3B9D" w:rsidRPr="005D409F">
        <w:t>,</w:t>
      </w:r>
      <w:r w:rsidR="007746D4" w:rsidRPr="005D409F">
        <w:t xml:space="preserve"> polysaccharides</w:t>
      </w:r>
      <w:r w:rsidR="004569A8" w:rsidRPr="005D409F">
        <w:t>,</w:t>
      </w:r>
      <w:r w:rsidR="003977F4" w:rsidRPr="005D409F">
        <w:t xml:space="preserve"> and </w:t>
      </w:r>
      <w:r w:rsidR="007746D4" w:rsidRPr="005D409F">
        <w:rPr>
          <w:rFonts w:eastAsia="DengXian"/>
        </w:rPr>
        <w:t>vesicle en</w:t>
      </w:r>
      <w:r w:rsidR="003977F4" w:rsidRPr="005D409F">
        <w:rPr>
          <w:rFonts w:eastAsia="DengXian"/>
        </w:rPr>
        <w:t>capsulation</w:t>
      </w:r>
      <w:r w:rsidR="00E16A09" w:rsidRPr="005D409F">
        <w:rPr>
          <w:rFonts w:eastAsia="DengXian"/>
        </w:rPr>
        <w:t xml:space="preserve"> in </w:t>
      </w:r>
      <w:r w:rsidR="00A0448A" w:rsidRPr="005D409F">
        <w:rPr>
          <w:rFonts w:eastAsia="DengXian"/>
        </w:rPr>
        <w:t>stabilization</w:t>
      </w:r>
      <w:r w:rsidR="00553E73" w:rsidRPr="005D409F">
        <w:rPr>
          <w:rFonts w:eastAsia="DengXian"/>
        </w:rPr>
        <w:t xml:space="preserve"> </w:t>
      </w:r>
      <w:r w:rsidR="00A0448A" w:rsidRPr="005D409F">
        <w:rPr>
          <w:rFonts w:eastAsia="DengXian"/>
        </w:rPr>
        <w:fldChar w:fldCharType="begin"/>
      </w:r>
      <w:r w:rsidR="001228A7" w:rsidRPr="005D409F">
        <w:rPr>
          <w:rFonts w:eastAsia="DengXian"/>
        </w:rPr>
        <w:instrText xml:space="preserve"> ADDIN EN.CITE &lt;EndNote&gt;&lt;Cite&gt;&lt;Author&gt;Xie&lt;/Author&gt;&lt;Year&gt;2018&lt;/Year&gt;&lt;RecNum&gt;148&lt;/RecNum&gt;&lt;DisplayText&gt;[66]&lt;/DisplayText&gt;&lt;record&gt;&lt;rec-number&gt;148&lt;/rec-number&gt;&lt;foreign-keys&gt;&lt;key app="EN" db-id="eaxfprersdzda8epzt75pvzt5t0t9zsspevx" timestamp="1638017663"&gt;148&lt;/key&gt;&lt;/foreign-keys&gt;&lt;ref-type name="Journal Article"&gt;17&lt;/ref-type&gt;&lt;contributors&gt;&lt;authors&gt;&lt;author&gt;Xie, W.&lt;/author&gt;&lt;author&gt;Melzig, M. F.&lt;/author&gt;&lt;/authors&gt;&lt;/contributors&gt;&lt;auth-address&gt;Institute of Pharmacy, Freie Universitaet Berlin, Koenigin-Luise-Str. 2+4, 14195 Berlin, Germany. wenyan.xie@fu-berlin.de.&amp;#xD;Institute of Pharmacy, Freie Universitaet Berlin, Koenigin-Luise-Str. 2+4, 14195 Berlin, Germany. matthias.melzig@fu-berlin.de.&lt;/auth-address&gt;&lt;titles&gt;&lt;title&gt;The Stability of Medicinal Plant microRNAs in the Herb Preparation Process&lt;/title&gt;&lt;secondary-title&gt;Molecules&lt;/secondary-title&gt;&lt;/titles&gt;&lt;periodical&gt;&lt;full-title&gt;Molecules&lt;/full-title&gt;&lt;/periodical&gt;&lt;volume&gt;23&lt;/volume&gt;&lt;number&gt;4&lt;/number&gt;&lt;edition&gt;2018/04/17&lt;/edition&gt;&lt;keywords&gt;&lt;keyword&gt;Chemistry, Pharmaceutical&lt;/keyword&gt;&lt;keyword&gt;Humans&lt;/keyword&gt;&lt;keyword&gt;MicroRNAs/*chemistry/isolation &amp;amp; purification&lt;/keyword&gt;&lt;keyword&gt;Mistletoe/chemistry&lt;/keyword&gt;&lt;keyword&gt;Plant Extracts/chemistry&lt;/keyword&gt;&lt;keyword&gt;Plants, Medicinal/*chemistry&lt;/keyword&gt;&lt;keyword&gt;RNA Stability&lt;/keyword&gt;&lt;keyword&gt;RNA, Plant/*chemistry&lt;/keyword&gt;&lt;keyword&gt;Viscum album/chemistry&lt;/keyword&gt;&lt;keyword&gt;Viscum album L.&lt;/keyword&gt;&lt;keyword&gt;herb preparations&lt;/keyword&gt;&lt;keyword&gt;medicinal plants&lt;/keyword&gt;&lt;keyword&gt;microRNAs&lt;/keyword&gt;&lt;keyword&gt;mistletoe&lt;/keyword&gt;&lt;keyword&gt;stability&lt;/keyword&gt;&lt;/keywords&gt;&lt;dates&gt;&lt;year&gt;2018&lt;/year&gt;&lt;pub-dates&gt;&lt;date&gt;Apr 16&lt;/date&gt;&lt;/pub-dates&gt;&lt;/dates&gt;&lt;isbn&gt;1420-3049&lt;/isbn&gt;&lt;accession-num&gt;29659501&lt;/accession-num&gt;&lt;urls&gt;&lt;/urls&gt;&lt;custom2&gt;PMC6016954&lt;/custom2&gt;&lt;electronic-resource-num&gt;10.3390/molecules23040919&lt;/electronic-resource-num&gt;&lt;remote-database-provider&gt;NLM&lt;/remote-database-provider&gt;&lt;language&gt;eng&lt;/language&gt;&lt;/record&gt;&lt;/Cite&gt;&lt;/EndNote&gt;</w:instrText>
      </w:r>
      <w:r w:rsidR="00A0448A" w:rsidRPr="005D409F">
        <w:rPr>
          <w:rFonts w:eastAsia="DengXian"/>
        </w:rPr>
        <w:fldChar w:fldCharType="separate"/>
      </w:r>
      <w:r w:rsidR="001228A7" w:rsidRPr="005D409F">
        <w:rPr>
          <w:rFonts w:eastAsia="DengXian"/>
          <w:noProof/>
        </w:rPr>
        <w:t>[66]</w:t>
      </w:r>
      <w:r w:rsidR="00A0448A" w:rsidRPr="005D409F">
        <w:rPr>
          <w:rFonts w:eastAsia="DengXian"/>
        </w:rPr>
        <w:fldChar w:fldCharType="end"/>
      </w:r>
      <w:r w:rsidR="003977F4" w:rsidRPr="005D409F">
        <w:rPr>
          <w:rFonts w:eastAsia="DengXian"/>
        </w:rPr>
        <w:t>.</w:t>
      </w:r>
      <w:r w:rsidR="004569A8" w:rsidRPr="005D409F">
        <w:rPr>
          <w:rFonts w:eastAsia="DengXian"/>
        </w:rPr>
        <w:t xml:space="preserve"> </w:t>
      </w:r>
    </w:p>
    <w:p w14:paraId="70C15231" w14:textId="06F3021B" w:rsidR="00130B65" w:rsidRPr="005D409F" w:rsidRDefault="002326D1" w:rsidP="003660E5">
      <w:pPr>
        <w:pStyle w:val="Mdeck4text"/>
      </w:pPr>
      <w:r w:rsidRPr="005D409F">
        <w:rPr>
          <w:rFonts w:eastAsia="DengXian"/>
        </w:rPr>
        <w:t>U</w:t>
      </w:r>
      <w:r w:rsidR="009C7103" w:rsidRPr="005D409F">
        <w:rPr>
          <w:rFonts w:eastAsia="DengXian"/>
        </w:rPr>
        <w:t>nderstand</w:t>
      </w:r>
      <w:r w:rsidRPr="005D409F">
        <w:rPr>
          <w:rFonts w:eastAsia="DengXian"/>
        </w:rPr>
        <w:t>ing</w:t>
      </w:r>
      <w:r w:rsidR="009C7103" w:rsidRPr="005D409F">
        <w:rPr>
          <w:rFonts w:eastAsia="DengXian"/>
        </w:rPr>
        <w:t xml:space="preserve"> </w:t>
      </w:r>
      <w:r w:rsidRPr="005D409F">
        <w:rPr>
          <w:rFonts w:eastAsia="DengXian"/>
        </w:rPr>
        <w:t>the</w:t>
      </w:r>
      <w:r w:rsidR="009C7103" w:rsidRPr="005D409F">
        <w:rPr>
          <w:rFonts w:eastAsia="DengXian"/>
        </w:rPr>
        <w:t xml:space="preserve"> </w:t>
      </w:r>
      <w:r w:rsidR="00F86321" w:rsidRPr="005D409F">
        <w:rPr>
          <w:rFonts w:eastAsia="DengXian"/>
        </w:rPr>
        <w:t>packaging</w:t>
      </w:r>
      <w:r w:rsidRPr="005D409F">
        <w:rPr>
          <w:rFonts w:eastAsia="DengXian"/>
        </w:rPr>
        <w:t xml:space="preserve"> and</w:t>
      </w:r>
      <w:r w:rsidR="00F86321" w:rsidRPr="005D409F">
        <w:rPr>
          <w:rFonts w:eastAsia="DengXian"/>
        </w:rPr>
        <w:t xml:space="preserve"> </w:t>
      </w:r>
      <w:r w:rsidR="009C7103" w:rsidRPr="005D409F">
        <w:rPr>
          <w:rFonts w:eastAsia="DengXian"/>
        </w:rPr>
        <w:t>delivery process of miRNAs</w:t>
      </w:r>
      <w:r w:rsidRPr="005D409F">
        <w:rPr>
          <w:rFonts w:eastAsia="DengXian"/>
        </w:rPr>
        <w:t xml:space="preserve"> has revealed the presence of certain</w:t>
      </w:r>
      <w:r w:rsidR="00035554" w:rsidRPr="005D409F">
        <w:rPr>
          <w:rFonts w:eastAsia="DengXian"/>
        </w:rPr>
        <w:t xml:space="preserve"> </w:t>
      </w:r>
      <w:r w:rsidR="006E1B01" w:rsidRPr="005D409F">
        <w:rPr>
          <w:rFonts w:eastAsia="DengXian"/>
        </w:rPr>
        <w:t>biomolecules</w:t>
      </w:r>
      <w:r w:rsidR="009C7103" w:rsidRPr="005D409F">
        <w:rPr>
          <w:rFonts w:eastAsia="DengXian"/>
        </w:rPr>
        <w:t xml:space="preserve"> </w:t>
      </w:r>
      <w:r w:rsidR="006E1B01" w:rsidRPr="005D409F">
        <w:rPr>
          <w:rFonts w:eastAsia="DengXian"/>
        </w:rPr>
        <w:t>associate</w:t>
      </w:r>
      <w:r w:rsidRPr="005D409F">
        <w:rPr>
          <w:rFonts w:eastAsia="DengXian"/>
        </w:rPr>
        <w:t>d</w:t>
      </w:r>
      <w:r w:rsidR="00035554" w:rsidRPr="005D409F">
        <w:rPr>
          <w:rFonts w:eastAsia="DengXian"/>
        </w:rPr>
        <w:t xml:space="preserve"> with</w:t>
      </w:r>
      <w:r w:rsidR="001701D3" w:rsidRPr="005D409F">
        <w:rPr>
          <w:rFonts w:eastAsia="DengXian"/>
        </w:rPr>
        <w:t xml:space="preserve"> </w:t>
      </w:r>
      <w:r w:rsidR="009C7103" w:rsidRPr="005D409F">
        <w:rPr>
          <w:rFonts w:eastAsia="DengXian"/>
        </w:rPr>
        <w:t>the uptake and stability</w:t>
      </w:r>
      <w:r w:rsidRPr="005D409F">
        <w:rPr>
          <w:rFonts w:eastAsia="DengXian"/>
        </w:rPr>
        <w:t>, which may</w:t>
      </w:r>
      <w:r w:rsidR="009C7103" w:rsidRPr="005D409F">
        <w:rPr>
          <w:rFonts w:eastAsia="DengXian"/>
        </w:rPr>
        <w:t xml:space="preserve"> exist in </w:t>
      </w:r>
      <w:r w:rsidR="006C5B38" w:rsidRPr="005D409F">
        <w:rPr>
          <w:rFonts w:eastAsia="DengXian"/>
        </w:rPr>
        <w:t xml:space="preserve">the </w:t>
      </w:r>
      <w:r w:rsidR="009C7103" w:rsidRPr="005D409F">
        <w:rPr>
          <w:rFonts w:eastAsia="DengXian"/>
        </w:rPr>
        <w:t>crude extract</w:t>
      </w:r>
      <w:r w:rsidR="006C5B38" w:rsidRPr="005D409F">
        <w:rPr>
          <w:rFonts w:eastAsia="DengXian"/>
        </w:rPr>
        <w:t>s</w:t>
      </w:r>
      <w:r w:rsidR="009C7103" w:rsidRPr="005D409F">
        <w:rPr>
          <w:rFonts w:eastAsia="DengXian"/>
        </w:rPr>
        <w:t xml:space="preserve"> of amiRNA expression plants</w:t>
      </w:r>
      <w:r w:rsidR="00346629" w:rsidRPr="005D409F">
        <w:t>.</w:t>
      </w:r>
      <w:r w:rsidR="005769AE" w:rsidRPr="005D409F">
        <w:t xml:space="preserve"> </w:t>
      </w:r>
      <w:r w:rsidR="00680B73" w:rsidRPr="005D409F">
        <w:t>RNA binding proteins</w:t>
      </w:r>
      <w:r w:rsidR="00652849" w:rsidRPr="005D409F">
        <w:t xml:space="preserve"> (</w:t>
      </w:r>
      <w:r w:rsidR="00680B73" w:rsidRPr="005D409F">
        <w:t xml:space="preserve">RBPs) </w:t>
      </w:r>
      <w:r w:rsidRPr="005D409F">
        <w:t xml:space="preserve">such as </w:t>
      </w:r>
      <w:r w:rsidR="00680B73" w:rsidRPr="005D409F">
        <w:t>AGO</w:t>
      </w:r>
      <w:r w:rsidR="002A2139" w:rsidRPr="005D409F">
        <w:t>1</w:t>
      </w:r>
      <w:r w:rsidR="00680B73" w:rsidRPr="005D409F">
        <w:t>,</w:t>
      </w:r>
      <w:r w:rsidR="004569A8" w:rsidRPr="005D409F">
        <w:t xml:space="preserve"> </w:t>
      </w:r>
      <w:r w:rsidR="00680B73" w:rsidRPr="005D409F">
        <w:t>DEAD-box ATP-dependent RNA helicase</w:t>
      </w:r>
      <w:r w:rsidR="002A2139" w:rsidRPr="005D409F">
        <w:t>11</w:t>
      </w:r>
      <w:r w:rsidR="00652849" w:rsidRPr="005D409F">
        <w:t xml:space="preserve"> (</w:t>
      </w:r>
      <w:r w:rsidR="002A2139" w:rsidRPr="005D409F">
        <w:t>RH11)</w:t>
      </w:r>
      <w:r w:rsidR="004569A8" w:rsidRPr="005D409F">
        <w:t>,</w:t>
      </w:r>
      <w:r w:rsidR="002A2139" w:rsidRPr="005D409F">
        <w:t xml:space="preserve"> RH37</w:t>
      </w:r>
      <w:r w:rsidR="00680B73" w:rsidRPr="005D409F">
        <w:t>,</w:t>
      </w:r>
      <w:r w:rsidR="004569A8" w:rsidRPr="005D409F">
        <w:t xml:space="preserve"> </w:t>
      </w:r>
      <w:r w:rsidR="00680B73" w:rsidRPr="005D409F">
        <w:t>Annexin</w:t>
      </w:r>
      <w:r w:rsidR="002A2139" w:rsidRPr="005D409F">
        <w:t>1</w:t>
      </w:r>
      <w:r w:rsidR="00652849" w:rsidRPr="005D409F">
        <w:t xml:space="preserve"> (</w:t>
      </w:r>
      <w:r w:rsidR="00680B73" w:rsidRPr="005D409F">
        <w:t>ANN</w:t>
      </w:r>
      <w:r w:rsidR="002A2139" w:rsidRPr="005D409F">
        <w:t>1</w:t>
      </w:r>
      <w:r w:rsidR="00680B73" w:rsidRPr="005D409F">
        <w:t>)</w:t>
      </w:r>
      <w:r w:rsidR="005769AE" w:rsidRPr="005D409F">
        <w:t xml:space="preserve">, </w:t>
      </w:r>
      <w:r w:rsidR="002A2139" w:rsidRPr="005D409F">
        <w:t>and ANN2</w:t>
      </w:r>
      <w:r w:rsidR="00680B73" w:rsidRPr="005D409F">
        <w:t xml:space="preserve"> </w:t>
      </w:r>
      <w:r w:rsidR="005769AE" w:rsidRPr="005D409F">
        <w:rPr>
          <w:spacing w:val="-4"/>
        </w:rPr>
        <w:t>have been implicated in</w:t>
      </w:r>
      <w:r w:rsidR="00680B73" w:rsidRPr="005D409F">
        <w:rPr>
          <w:spacing w:val="-4"/>
        </w:rPr>
        <w:t xml:space="preserve"> </w:t>
      </w:r>
      <w:r w:rsidR="00864F09" w:rsidRPr="005D409F">
        <w:rPr>
          <w:spacing w:val="-4"/>
        </w:rPr>
        <w:t xml:space="preserve">the </w:t>
      </w:r>
      <w:r w:rsidR="005769AE" w:rsidRPr="005D409F">
        <w:rPr>
          <w:spacing w:val="-4"/>
        </w:rPr>
        <w:t xml:space="preserve">packaging </w:t>
      </w:r>
      <w:r w:rsidR="00680B73" w:rsidRPr="005D409F">
        <w:rPr>
          <w:spacing w:val="-4"/>
        </w:rPr>
        <w:t xml:space="preserve">and </w:t>
      </w:r>
      <w:r w:rsidR="002A2139" w:rsidRPr="005D409F">
        <w:rPr>
          <w:spacing w:val="-4"/>
        </w:rPr>
        <w:t>stabilization of sRNAs in exosome</w:t>
      </w:r>
      <w:r w:rsidR="001431D0" w:rsidRPr="005D409F">
        <w:rPr>
          <w:spacing w:val="-4"/>
        </w:rPr>
        <w:t>s</w:t>
      </w:r>
      <w:r w:rsidR="002A2139" w:rsidRPr="005D409F">
        <w:rPr>
          <w:spacing w:val="-4"/>
        </w:rPr>
        <w:t xml:space="preserve"> </w:t>
      </w:r>
      <w:r w:rsidR="005769AE" w:rsidRPr="005D409F">
        <w:rPr>
          <w:spacing w:val="-4"/>
        </w:rPr>
        <w:t xml:space="preserve">for </w:t>
      </w:r>
      <w:r w:rsidR="002A2139" w:rsidRPr="005D409F">
        <w:rPr>
          <w:spacing w:val="-4"/>
        </w:rPr>
        <w:t>transport</w:t>
      </w:r>
      <w:r w:rsidR="00553E73" w:rsidRPr="005D409F">
        <w:rPr>
          <w:spacing w:val="-4"/>
        </w:rPr>
        <w:t xml:space="preserve"> </w:t>
      </w:r>
      <w:r w:rsidR="002A2139" w:rsidRPr="005D409F">
        <w:rPr>
          <w:spacing w:val="-4"/>
        </w:rPr>
        <w:fldChar w:fldCharType="begin">
          <w:fldData xml:space="preserve">PEVuZE5vdGU+PENpdGU+PEF1dGhvcj5IZTwvQXV0aG9yPjxZZWFyPjIwMjE8L1llYXI+PFJlY051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</w:fldData>
        </w:fldChar>
      </w:r>
      <w:r w:rsidR="001228A7" w:rsidRPr="005D409F">
        <w:rPr>
          <w:spacing w:val="-4"/>
        </w:rPr>
        <w:instrText xml:space="preserve"> ADDIN EN.CITE </w:instrText>
      </w:r>
      <w:r w:rsidR="001228A7" w:rsidRPr="005D409F">
        <w:rPr>
          <w:spacing w:val="-4"/>
        </w:rPr>
        <w:fldChar w:fldCharType="begin">
          <w:fldData xml:space="preserve">PEVuZE5vdGU+PENpdGU+PEF1dGhvcj5IZTwvQXV0aG9yPjxZZWFyPjIwMjE8L1llYXI+PFJlY051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</w:fldData>
        </w:fldChar>
      </w:r>
      <w:r w:rsidR="001228A7" w:rsidRPr="005D409F">
        <w:rPr>
          <w:spacing w:val="-4"/>
        </w:rPr>
        <w:instrText xml:space="preserve"> ADDIN EN.CITE.DATA </w:instrText>
      </w:r>
      <w:r w:rsidR="001228A7" w:rsidRPr="005D409F">
        <w:rPr>
          <w:spacing w:val="-4"/>
        </w:rPr>
      </w:r>
      <w:r w:rsidR="001228A7" w:rsidRPr="005D409F">
        <w:rPr>
          <w:spacing w:val="-4"/>
        </w:rPr>
        <w:fldChar w:fldCharType="end"/>
      </w:r>
      <w:r w:rsidR="002A2139" w:rsidRPr="005D409F">
        <w:rPr>
          <w:spacing w:val="-4"/>
        </w:rPr>
      </w:r>
      <w:r w:rsidR="002A2139" w:rsidRPr="005D409F">
        <w:rPr>
          <w:spacing w:val="-4"/>
        </w:rPr>
        <w:fldChar w:fldCharType="separate"/>
      </w:r>
      <w:r w:rsidR="001228A7" w:rsidRPr="005D409F">
        <w:rPr>
          <w:noProof/>
          <w:spacing w:val="-4"/>
        </w:rPr>
        <w:t>[67]</w:t>
      </w:r>
      <w:r w:rsidR="002A2139" w:rsidRPr="005D409F">
        <w:rPr>
          <w:spacing w:val="-4"/>
        </w:rPr>
        <w:fldChar w:fldCharType="end"/>
      </w:r>
      <w:r w:rsidR="002A2139" w:rsidRPr="005D409F">
        <w:rPr>
          <w:spacing w:val="-4"/>
        </w:rPr>
        <w:t>.</w:t>
      </w:r>
      <w:r w:rsidRPr="005D409F">
        <w:t xml:space="preserve"> Furthermore</w:t>
      </w:r>
      <w:r w:rsidR="009233CA" w:rsidRPr="005D409F">
        <w:t xml:space="preserve">, </w:t>
      </w:r>
      <w:r w:rsidR="00CF6276" w:rsidRPr="005D409F">
        <w:t xml:space="preserve">accumulating </w:t>
      </w:r>
      <w:r w:rsidR="009233CA" w:rsidRPr="005D409F">
        <w:t>evidence</w:t>
      </w:r>
      <w:r w:rsidR="005769AE" w:rsidRPr="005D409F">
        <w:t xml:space="preserve"> supports </w:t>
      </w:r>
      <w:r w:rsidR="009233CA" w:rsidRPr="005D409F">
        <w:t xml:space="preserve">that plants encapsulate functional miRNAs into </w:t>
      </w:r>
      <w:r w:rsidR="004569A8" w:rsidRPr="005D409F">
        <w:t>exosomes</w:t>
      </w:r>
      <w:r w:rsidR="005769AE" w:rsidRPr="005D409F">
        <w:t>,</w:t>
      </w:r>
      <w:r w:rsidR="0030398F" w:rsidRPr="005D409F">
        <w:t xml:space="preserve"> </w:t>
      </w:r>
      <w:r w:rsidR="005769AE" w:rsidRPr="005D409F">
        <w:t>providing additional</w:t>
      </w:r>
      <w:r w:rsidR="008266CC" w:rsidRPr="005D409F">
        <w:t xml:space="preserve"> lipid</w:t>
      </w:r>
      <w:r w:rsidR="0030398F" w:rsidRPr="005D409F">
        <w:t xml:space="preserve"> </w:t>
      </w:r>
      <w:r w:rsidR="008266CC" w:rsidRPr="005D409F">
        <w:t>bi</w:t>
      </w:r>
      <w:r w:rsidR="0030398F" w:rsidRPr="005D409F">
        <w:t>layer protection</w:t>
      </w:r>
      <w:r w:rsidR="00553E73" w:rsidRPr="005D409F">
        <w:t xml:space="preserve"> </w:t>
      </w:r>
      <w:r w:rsidR="0030398F" w:rsidRPr="005D409F">
        <w:fldChar w:fldCharType="begin"/>
      </w:r>
      <w:r w:rsidR="001228A7" w:rsidRPr="005D409F">
        <w:instrText xml:space="preserve"> ADDIN EN.CITE &lt;EndNote&gt;&lt;Cite&gt;&lt;Author&gt;Rome&lt;/Author&gt;&lt;Year&gt;2019&lt;/Year&gt;&lt;RecNum&gt;155&lt;/RecNum&gt;&lt;DisplayText&gt;[68]&lt;/DisplayText&gt;&lt;record&gt;&lt;rec-number&gt;155&lt;/rec-number&gt;&lt;foreign-keys&gt;&lt;key app="EN" db-id="eaxfprersdzda8epzt75pvzt5t0t9zsspevx" timestamp="1638151369"&gt;155&lt;/key&gt;&lt;/foreign-keys&gt;&lt;ref-type name="Journal Article"&gt;17&lt;/ref-type&gt;&lt;contributors&gt;&lt;authors&gt;&lt;author&gt;Rome, S.&lt;/author&gt;&lt;/authors&gt;&lt;/contributors&gt;&lt;auth-address&gt;CarMeN Laboratory (UMR INSERM 1060-INRA 1397, INSA), Lyon-Sud Faculty of Medicine, University of Lyon, 69310-Pierre-Bénite, France. srome@univ-lyon1.fr.&lt;/auth-address&gt;&lt;titles&gt;&lt;title&gt;Biological properties of plant-derived extracellular vesicles&lt;/title&gt;&lt;secondary-title&gt;Food Funct&lt;/secondary-title&gt;&lt;/titles&gt;&lt;periodical&gt;&lt;full-title&gt;Food Funct&lt;/full-title&gt;&lt;/periodical&gt;&lt;pages&gt;529-538&lt;/pages&gt;&lt;volume&gt;10&lt;/volume&gt;&lt;number&gt;2&lt;/number&gt;&lt;edition&gt;2019/02/07&lt;/edition&gt;&lt;keywords&gt;&lt;keyword&gt;Animals&lt;/keyword&gt;&lt;keyword&gt;Extracellular Vesicles/*chemistry/*metabolism&lt;/keyword&gt;&lt;keyword&gt;Functional Food/*analysis&lt;/keyword&gt;&lt;keyword&gt;Humans&lt;/keyword&gt;&lt;keyword&gt;Plants, Edible/*chemistry&lt;/keyword&gt;&lt;/keywords&gt;&lt;dates&gt;&lt;year&gt;2019&lt;/year&gt;&lt;pub-dates&gt;&lt;date&gt;Feb 20&lt;/date&gt;&lt;/pub-dates&gt;&lt;/dates&gt;&lt;isbn&gt;2042-6496&lt;/isbn&gt;&lt;accession-num&gt;30724295&lt;/accession-num&gt;&lt;urls&gt;&lt;/urls&gt;&lt;electronic-resource-num&gt;10.1039/c8fo02295j&lt;/electronic-resource-num&gt;&lt;remote-database-provider&gt;NLM&lt;/remote-database-provider&gt;&lt;language&gt;eng&lt;/language&gt;&lt;/record&gt;&lt;/Cite&gt;&lt;/EndNote&gt;</w:instrText>
      </w:r>
      <w:r w:rsidR="0030398F" w:rsidRPr="005D409F">
        <w:fldChar w:fldCharType="separate"/>
      </w:r>
      <w:r w:rsidR="001228A7" w:rsidRPr="005D409F">
        <w:rPr>
          <w:noProof/>
        </w:rPr>
        <w:t>[68]</w:t>
      </w:r>
      <w:r w:rsidR="0030398F" w:rsidRPr="005D409F">
        <w:fldChar w:fldCharType="end"/>
      </w:r>
      <w:r w:rsidRPr="005D409F">
        <w:t>.</w:t>
      </w:r>
      <w:r w:rsidR="001D0B32" w:rsidRPr="005D409F">
        <w:t xml:space="preserve"> In an exosome-dependent manner</w:t>
      </w:r>
      <w:r w:rsidR="00C91B02" w:rsidRPr="005D409F">
        <w:t xml:space="preserve"> and facilitated by </w:t>
      </w:r>
      <w:r w:rsidR="00C91B02" w:rsidRPr="005D409F">
        <w:rPr>
          <w:rFonts w:eastAsia="DengXian"/>
        </w:rPr>
        <w:t>high-density lipoproteins in plasma</w:t>
      </w:r>
      <w:r w:rsidR="001D0B32" w:rsidRPr="005D409F">
        <w:t>,</w:t>
      </w:r>
      <w:r w:rsidR="00C0381B" w:rsidRPr="005D409F">
        <w:t xml:space="preserve"> </w:t>
      </w:r>
      <w:r w:rsidR="00A05161" w:rsidRPr="005D409F">
        <w:t>miRNAs</w:t>
      </w:r>
      <w:r w:rsidR="001D0B32" w:rsidRPr="005D409F">
        <w:t xml:space="preserve"> </w:t>
      </w:r>
      <w:r w:rsidR="004D69C4" w:rsidRPr="005D409F">
        <w:t>can be</w:t>
      </w:r>
      <w:r w:rsidR="001D0B32" w:rsidRPr="005D409F">
        <w:t xml:space="preserve"> delivered</w:t>
      </w:r>
      <w:r w:rsidR="00A05161" w:rsidRPr="005D409F">
        <w:t xml:space="preserve"> </w:t>
      </w:r>
      <w:r w:rsidR="0030398F" w:rsidRPr="005D409F">
        <w:t>in</w:t>
      </w:r>
      <w:r w:rsidR="001D0B32" w:rsidRPr="005D409F">
        <w:t>to</w:t>
      </w:r>
      <w:r w:rsidR="0030398F" w:rsidRPr="005D409F">
        <w:t xml:space="preserve"> </w:t>
      </w:r>
      <w:r w:rsidR="0014697F" w:rsidRPr="005D409F">
        <w:t xml:space="preserve">the </w:t>
      </w:r>
      <w:r w:rsidR="0030398F" w:rsidRPr="005D409F">
        <w:t>mammalian circulation system</w:t>
      </w:r>
      <w:r w:rsidR="00C0381B" w:rsidRPr="005D409F">
        <w:t xml:space="preserve">. </w:t>
      </w:r>
      <w:r w:rsidR="002A6EF6" w:rsidRPr="005D409F">
        <w:fldChar w:fldCharType="begin">
          <w:fldData xml:space="preserve">PEVuZE5vdGU+PENpdGU+PEF1dGhvcj5Lb3dhbHNraTwvQXV0aG9yPjxZZWFyPjIwMTk8L1llYXI+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</w:fldData>
        </w:fldChar>
      </w:r>
      <w:r w:rsidR="001228A7" w:rsidRPr="005D409F">
        <w:instrText xml:space="preserve"> ADDIN EN.CITE </w:instrText>
      </w:r>
      <w:r w:rsidR="001228A7" w:rsidRPr="005D409F">
        <w:fldChar w:fldCharType="begin">
          <w:fldData xml:space="preserve">PEVuZE5vdGU+PENpdGU+PEF1dGhvcj5Lb3dhbHNraTwvQXV0aG9yPjxZZWFyPjIwMTk8L1llYXI+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</w:fldData>
        </w:fldChar>
      </w:r>
      <w:r w:rsidR="001228A7" w:rsidRPr="005D409F">
        <w:instrText xml:space="preserve"> ADDIN EN.CITE.DATA </w:instrText>
      </w:r>
      <w:r w:rsidR="001228A7" w:rsidRPr="005D409F">
        <w:fldChar w:fldCharType="end"/>
      </w:r>
      <w:r w:rsidR="002A6EF6" w:rsidRPr="005D409F">
        <w:fldChar w:fldCharType="separate"/>
      </w:r>
      <w:r w:rsidR="006F29A7" w:rsidRPr="005D409F">
        <w:rPr>
          <w:noProof/>
        </w:rPr>
        <w:t>[69,</w:t>
      </w:r>
      <w:r w:rsidR="001228A7" w:rsidRPr="005D409F">
        <w:rPr>
          <w:noProof/>
        </w:rPr>
        <w:t>70]</w:t>
      </w:r>
      <w:r w:rsidR="002A6EF6" w:rsidRPr="005D409F">
        <w:fldChar w:fldCharType="end"/>
      </w:r>
      <w:r w:rsidR="002A6EF6" w:rsidRPr="005D409F">
        <w:t>.</w:t>
      </w:r>
      <w:r w:rsidRPr="005D409F">
        <w:t xml:space="preserve"> </w:t>
      </w:r>
    </w:p>
    <w:bookmarkEnd w:id="7"/>
    <w:p w14:paraId="198A9369" w14:textId="292D63E1" w:rsidR="004B3753" w:rsidRPr="005D409F" w:rsidRDefault="00257C9F" w:rsidP="00517CF6">
      <w:pPr>
        <w:pStyle w:val="Mdeck4heading1"/>
      </w:pPr>
      <w:r w:rsidRPr="005D409F">
        <w:t xml:space="preserve">4. </w:t>
      </w:r>
      <w:r w:rsidR="005B5DFC" w:rsidRPr="005D409F">
        <w:t>F</w:t>
      </w:r>
      <w:r w:rsidR="009E557B" w:rsidRPr="005D409F">
        <w:t>actors influencing amiRNA</w:t>
      </w:r>
      <w:r w:rsidR="00873CE5" w:rsidRPr="005D409F">
        <w:t>s</w:t>
      </w:r>
      <w:r w:rsidR="009E557B" w:rsidRPr="005D409F">
        <w:t xml:space="preserve"> production in plant bioreactor</w:t>
      </w:r>
    </w:p>
    <w:p w14:paraId="355DA23F" w14:textId="05B41687" w:rsidR="0075067B" w:rsidRPr="005D409F" w:rsidRDefault="0075067B" w:rsidP="00F75A04">
      <w:pPr>
        <w:pStyle w:val="Mdeck4textfirstlinezero"/>
      </w:pPr>
      <w:r w:rsidRPr="005D409F">
        <w:t>The production of amiRNAs in plant bioreactor</w:t>
      </w:r>
      <w:r w:rsidR="000624CC" w:rsidRPr="005D409F">
        <w:t>s</w:t>
      </w:r>
      <w:r w:rsidRPr="005D409F">
        <w:t xml:space="preserve"> is a complex process influenced </w:t>
      </w:r>
      <w:r w:rsidR="00AF1A26" w:rsidRPr="005D409F">
        <w:t xml:space="preserve">by </w:t>
      </w:r>
      <w:r w:rsidR="0020395A" w:rsidRPr="005D409F">
        <w:t xml:space="preserve">several </w:t>
      </w:r>
      <w:r w:rsidR="00D15156" w:rsidRPr="005D409F">
        <w:t xml:space="preserve">factors. </w:t>
      </w:r>
      <w:r w:rsidR="003415F0" w:rsidRPr="005D409F">
        <w:t>With the fundamental understand</w:t>
      </w:r>
      <w:r w:rsidR="009938D1" w:rsidRPr="005D409F">
        <w:t>ing</w:t>
      </w:r>
      <w:r w:rsidR="003415F0" w:rsidRPr="005D409F">
        <w:t xml:space="preserve"> of </w:t>
      </w:r>
      <w:r w:rsidR="00AB1580" w:rsidRPr="005D409F">
        <w:t xml:space="preserve">plant endogenous </w:t>
      </w:r>
      <w:r w:rsidR="003415F0" w:rsidRPr="005D409F">
        <w:t>miRNA biogenesis</w:t>
      </w:r>
      <w:r w:rsidR="00AB1580" w:rsidRPr="005D409F">
        <w:t xml:space="preserve"> including structural and molecular dynamics of core miRNA machinery, function process of how miRNAs select substrates from transcriptome</w:t>
      </w:r>
      <w:r w:rsidR="009938D1" w:rsidRPr="005D409F">
        <w:t xml:space="preserve">, </w:t>
      </w:r>
      <w:r w:rsidR="00AB1580" w:rsidRPr="005D409F">
        <w:t xml:space="preserve">and regulation of </w:t>
      </w:r>
      <w:r w:rsidR="00E76F6B" w:rsidRPr="005D409F">
        <w:rPr>
          <w:rFonts w:hint="eastAsia"/>
        </w:rPr>
        <w:t>miRNA</w:t>
      </w:r>
      <w:r w:rsidR="00873CE5" w:rsidRPr="005D409F">
        <w:t>s</w:t>
      </w:r>
      <w:r w:rsidR="00E76F6B" w:rsidRPr="005D409F">
        <w:t xml:space="preserve"> </w:t>
      </w:r>
      <w:r w:rsidR="00AB1580" w:rsidRPr="005D409F">
        <w:t>turnover,</w:t>
      </w:r>
      <w:r w:rsidR="00515892" w:rsidRPr="005D409F">
        <w:t xml:space="preserve"> insights for modified amiRNAs with application purpose</w:t>
      </w:r>
      <w:r w:rsidR="00EE76C6" w:rsidRPr="005D409F">
        <w:t>s</w:t>
      </w:r>
      <w:r w:rsidR="00515892" w:rsidRPr="005D409F">
        <w:t xml:space="preserve"> are proposed.</w:t>
      </w:r>
      <w:r w:rsidR="00AB1580" w:rsidRPr="005D409F">
        <w:t xml:space="preserve"> </w:t>
      </w:r>
      <w:r w:rsidR="00D15156" w:rsidRPr="005D409F">
        <w:t xml:space="preserve">In </w:t>
      </w:r>
      <w:r w:rsidR="00FC2C7B" w:rsidRPr="005D409F">
        <w:t xml:space="preserve">the </w:t>
      </w:r>
      <w:r w:rsidR="0020395A" w:rsidRPr="005D409F">
        <w:t xml:space="preserve">current </w:t>
      </w:r>
      <w:r w:rsidR="00D15156" w:rsidRPr="005D409F">
        <w:t>section,</w:t>
      </w:r>
      <w:r w:rsidR="00AF1A26" w:rsidRPr="005D409F">
        <w:t xml:space="preserve"> we</w:t>
      </w:r>
      <w:r w:rsidRPr="005D409F">
        <w:t xml:space="preserve"> </w:t>
      </w:r>
      <w:r w:rsidR="005D4F9F" w:rsidRPr="005D409F">
        <w:t>will</w:t>
      </w:r>
      <w:r w:rsidR="00515892" w:rsidRPr="005D409F">
        <w:t xml:space="preserve"> </w:t>
      </w:r>
      <w:r w:rsidRPr="005D409F">
        <w:t xml:space="preserve">discuss the </w:t>
      </w:r>
      <w:r w:rsidR="00AF1A26" w:rsidRPr="005D409F">
        <w:t>essential factors</w:t>
      </w:r>
      <w:r w:rsidR="0082659D" w:rsidRPr="005D409F">
        <w:t xml:space="preserve"> and empirical designs</w:t>
      </w:r>
      <w:r w:rsidRPr="005D409F">
        <w:t xml:space="preserve"> that may affect </w:t>
      </w:r>
      <w:r w:rsidR="00AF1A26" w:rsidRPr="005D409F">
        <w:t>amiRNA expression and functionality throughout the production process.</w:t>
      </w:r>
      <w:r w:rsidRPr="005D409F">
        <w:t xml:space="preserve"> </w:t>
      </w:r>
    </w:p>
    <w:p w14:paraId="1CBD7EB0" w14:textId="4A58A001" w:rsidR="00912957" w:rsidRPr="005D409F" w:rsidRDefault="00F75A04" w:rsidP="00F75A04">
      <w:pPr>
        <w:pStyle w:val="Mdeck4heading2"/>
      </w:pPr>
      <w:r w:rsidRPr="005D409F">
        <w:lastRenderedPageBreak/>
        <w:t xml:space="preserve">4.1. </w:t>
      </w:r>
      <w:r w:rsidR="00F249AD" w:rsidRPr="005D409F">
        <w:t>S</w:t>
      </w:r>
      <w:r w:rsidR="005C278D" w:rsidRPr="005D409F">
        <w:t xml:space="preserve">equence </w:t>
      </w:r>
      <w:r w:rsidR="00205106" w:rsidRPr="005D409F">
        <w:t xml:space="preserve">design </w:t>
      </w:r>
      <w:r w:rsidR="005C278D" w:rsidRPr="005D409F">
        <w:t xml:space="preserve">for </w:t>
      </w:r>
      <w:r w:rsidR="00E57813" w:rsidRPr="005D409F">
        <w:t>ami</w:t>
      </w:r>
      <w:r w:rsidR="005C278D" w:rsidRPr="005D409F">
        <w:t>RNAs</w:t>
      </w:r>
    </w:p>
    <w:p w14:paraId="6FE16F26" w14:textId="034A358C" w:rsidR="00912957" w:rsidRPr="005D409F" w:rsidRDefault="005C278D" w:rsidP="00F75A04">
      <w:pPr>
        <w:pStyle w:val="Mdeck4textfirstlinezero"/>
      </w:pPr>
      <w:r w:rsidRPr="005D409F">
        <w:t>T</w:t>
      </w:r>
      <w:r w:rsidR="0027332A" w:rsidRPr="005D409F">
        <w:t xml:space="preserve">heoretically, mature </w:t>
      </w:r>
      <w:r w:rsidR="00C90C99" w:rsidRPr="005D409F">
        <w:t xml:space="preserve">miRNAs </w:t>
      </w:r>
      <w:r w:rsidR="0020395A" w:rsidRPr="005D409F">
        <w:t xml:space="preserve">can </w:t>
      </w:r>
      <w:r w:rsidR="00205106" w:rsidRPr="005D409F">
        <w:t>guide the RISC</w:t>
      </w:r>
      <w:r w:rsidR="00D15156" w:rsidRPr="005D409F">
        <w:t xml:space="preserve"> to</w:t>
      </w:r>
      <w:r w:rsidR="00205106" w:rsidRPr="005D409F">
        <w:t xml:space="preserve"> </w:t>
      </w:r>
      <w:r w:rsidR="0027332A" w:rsidRPr="005D409F">
        <w:t>down-regula</w:t>
      </w:r>
      <w:r w:rsidR="00D15156" w:rsidRPr="005D409F">
        <w:t>te</w:t>
      </w:r>
      <w:r w:rsidR="0027332A" w:rsidRPr="005D409F">
        <w:t xml:space="preserve"> target</w:t>
      </w:r>
      <w:r w:rsidR="00205106" w:rsidRPr="005D409F">
        <w:t xml:space="preserve"> mRNAs</w:t>
      </w:r>
      <w:r w:rsidR="0027332A" w:rsidRPr="005D409F">
        <w:t xml:space="preserve"> as long as their sequence</w:t>
      </w:r>
      <w:r w:rsidR="00205106" w:rsidRPr="005D409F">
        <w:t xml:space="preserve">s are complementary </w:t>
      </w:r>
      <w:r w:rsidR="00D15156" w:rsidRPr="005D409F">
        <w:t>to</w:t>
      </w:r>
      <w:r w:rsidR="00205106" w:rsidRPr="005D409F">
        <w:t xml:space="preserve"> any portion of mRNAs of interest.</w:t>
      </w:r>
      <w:r w:rsidR="00853DD9" w:rsidRPr="005D409F">
        <w:t xml:space="preserve"> </w:t>
      </w:r>
      <w:r w:rsidR="00D15156" w:rsidRPr="005D409F">
        <w:t>However</w:t>
      </w:r>
      <w:r w:rsidR="00205106" w:rsidRPr="005D409F">
        <w:t xml:space="preserve">, </w:t>
      </w:r>
      <w:r w:rsidR="00853DD9" w:rsidRPr="005D409F">
        <w:t xml:space="preserve">different </w:t>
      </w:r>
      <w:r w:rsidR="00205106" w:rsidRPr="005D409F">
        <w:t>sequence</w:t>
      </w:r>
      <w:r w:rsidR="00853DD9" w:rsidRPr="005D409F">
        <w:t>s</w:t>
      </w:r>
      <w:r w:rsidR="00205106" w:rsidRPr="005D409F">
        <w:t xml:space="preserve"> of guide </w:t>
      </w:r>
      <w:r w:rsidR="007B1A87" w:rsidRPr="005D409F">
        <w:t>strand</w:t>
      </w:r>
      <w:r w:rsidR="00FC2C7B" w:rsidRPr="005D409F">
        <w:t>s</w:t>
      </w:r>
      <w:r w:rsidR="007B1A87" w:rsidRPr="005D409F">
        <w:t xml:space="preserve"> </w:t>
      </w:r>
      <w:r w:rsidR="00C56B78" w:rsidRPr="005D409F">
        <w:t>designed</w:t>
      </w:r>
      <w:r w:rsidR="00853DD9" w:rsidRPr="005D409F">
        <w:t xml:space="preserve"> for the same target </w:t>
      </w:r>
      <w:r w:rsidR="00C56B78" w:rsidRPr="005D409F">
        <w:t xml:space="preserve">show </w:t>
      </w:r>
      <w:r w:rsidR="00853DD9" w:rsidRPr="005D409F">
        <w:t xml:space="preserve">considerable </w:t>
      </w:r>
      <w:r w:rsidR="00C56B78" w:rsidRPr="005D409F">
        <w:t xml:space="preserve">variations in </w:t>
      </w:r>
      <w:r w:rsidR="00853DD9" w:rsidRPr="005D409F">
        <w:t>efficacy.</w:t>
      </w:r>
      <w:r w:rsidR="00E74D88" w:rsidRPr="005D409F">
        <w:t xml:space="preserve"> Previous research </w:t>
      </w:r>
      <w:r w:rsidR="00C56B78" w:rsidRPr="005D409F">
        <w:t xml:space="preserve">has identified </w:t>
      </w:r>
      <w:r w:rsidR="001039CE" w:rsidRPr="005D409F">
        <w:t xml:space="preserve">four </w:t>
      </w:r>
      <w:r w:rsidR="00E74D88" w:rsidRPr="005D409F">
        <w:t xml:space="preserve">characteristics associated with </w:t>
      </w:r>
      <w:r w:rsidR="00B25BB4" w:rsidRPr="005D409F">
        <w:t>higher efficacy: GC content, low internal stability at the sense strand 3</w:t>
      </w:r>
      <w:r w:rsidR="00684BD8" w:rsidRPr="005D409F">
        <w:t>’</w:t>
      </w:r>
      <w:r w:rsidR="00B25BB4" w:rsidRPr="005D409F">
        <w:t>-terminus, lack of inverted repeats,</w:t>
      </w:r>
      <w:r w:rsidR="00130B65" w:rsidRPr="005D409F">
        <w:t xml:space="preserve"> </w:t>
      </w:r>
      <w:r w:rsidR="000533C8" w:rsidRPr="005D409F">
        <w:t>and</w:t>
      </w:r>
      <w:r w:rsidR="00E74D88" w:rsidRPr="005D409F">
        <w:t xml:space="preserve"> specific position</w:t>
      </w:r>
      <w:r w:rsidR="00C56B78" w:rsidRPr="005D409F">
        <w:t xml:space="preserve"> preference</w:t>
      </w:r>
      <w:r w:rsidR="007A3782" w:rsidRPr="005D409F">
        <w:t xml:space="preserve"> </w:t>
      </w:r>
      <w:r w:rsidR="00B25BB4" w:rsidRPr="005D409F">
        <w:fldChar w:fldCharType="begin">
          <w:fldData xml:space="preserve">PEVuZE5vdGU+PENpdGU+PEF1dGhvcj5SZXlub2xkczwvQXV0aG9yPjxZZWFyPjIwMDQ8L1llYXI+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</w:fldData>
        </w:fldChar>
      </w:r>
      <w:r w:rsidR="001228A7" w:rsidRPr="005D409F">
        <w:instrText xml:space="preserve"> ADDIN EN.CITE </w:instrText>
      </w:r>
      <w:r w:rsidR="001228A7" w:rsidRPr="005D409F">
        <w:fldChar w:fldCharType="begin">
          <w:fldData xml:space="preserve">PEVuZE5vdGU+PENpdGU+PEF1dGhvcj5SZXlub2xkczwvQXV0aG9yPjxZZWFyPjIwMDQ8L1llYXI+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</w:fldData>
        </w:fldChar>
      </w:r>
      <w:r w:rsidR="001228A7" w:rsidRPr="005D409F">
        <w:instrText xml:space="preserve"> ADDIN EN.CITE.DATA </w:instrText>
      </w:r>
      <w:r w:rsidR="001228A7" w:rsidRPr="005D409F">
        <w:fldChar w:fldCharType="end"/>
      </w:r>
      <w:r w:rsidR="00B25BB4" w:rsidRPr="005D409F">
        <w:fldChar w:fldCharType="separate"/>
      </w:r>
      <w:r w:rsidR="006F29A7" w:rsidRPr="005D409F">
        <w:rPr>
          <w:noProof/>
        </w:rPr>
        <w:t>[71,</w:t>
      </w:r>
      <w:r w:rsidR="001228A7" w:rsidRPr="005D409F">
        <w:rPr>
          <w:noProof/>
        </w:rPr>
        <w:t>72]</w:t>
      </w:r>
      <w:r w:rsidR="00B25BB4" w:rsidRPr="005D409F">
        <w:fldChar w:fldCharType="end"/>
      </w:r>
      <w:r w:rsidR="00836558" w:rsidRPr="005D409F">
        <w:t>.</w:t>
      </w:r>
    </w:p>
    <w:p w14:paraId="639DE43C" w14:textId="7861E967" w:rsidR="008B339D" w:rsidRPr="005D409F" w:rsidRDefault="00236538" w:rsidP="00A67C77">
      <w:pPr>
        <w:pStyle w:val="Mdeck4text"/>
      </w:pPr>
      <w:r w:rsidRPr="005D409F">
        <w:t xml:space="preserve">Through a comprehensive analysis of </w:t>
      </w:r>
      <w:r w:rsidR="00340B54" w:rsidRPr="005D409F">
        <w:t>conserved and abundant miRNA</w:t>
      </w:r>
      <w:r w:rsidR="00873CE5" w:rsidRPr="005D409F">
        <w:t>s</w:t>
      </w:r>
      <w:r w:rsidR="00340B54" w:rsidRPr="005D409F">
        <w:t xml:space="preserve"> </w:t>
      </w:r>
      <w:r w:rsidRPr="005D409F">
        <w:t>across</w:t>
      </w:r>
      <w:r w:rsidR="00340B54" w:rsidRPr="005D409F">
        <w:t xml:space="preserve"> plants</w:t>
      </w:r>
      <w:r w:rsidRPr="005D409F">
        <w:t>,</w:t>
      </w:r>
      <w:r w:rsidR="00340B54" w:rsidRPr="005D409F">
        <w:t xml:space="preserve"> </w:t>
      </w:r>
      <w:r w:rsidR="00265EFE" w:rsidRPr="005D409F">
        <w:t>supported</w:t>
      </w:r>
      <w:r w:rsidR="00340B54" w:rsidRPr="005D409F">
        <w:t xml:space="preserve"> by experiment</w:t>
      </w:r>
      <w:r w:rsidRPr="005D409F">
        <w:t>al evidence</w:t>
      </w:r>
      <w:r w:rsidR="00340B54" w:rsidRPr="005D409F">
        <w:t xml:space="preserve">, </w:t>
      </w:r>
      <w:r w:rsidRPr="005D409F">
        <w:t>an</w:t>
      </w:r>
      <w:r w:rsidR="00340B54" w:rsidRPr="005D409F">
        <w:t xml:space="preserve"> optimal </w:t>
      </w:r>
      <w:r w:rsidR="00265EFE" w:rsidRPr="005D409F">
        <w:t xml:space="preserve">GC content </w:t>
      </w:r>
      <w:r w:rsidR="00B54C8B" w:rsidRPr="005D409F">
        <w:t>of</w:t>
      </w:r>
      <w:r w:rsidR="00265EFE" w:rsidRPr="005D409F">
        <w:t xml:space="preserve"> ~52% </w:t>
      </w:r>
      <w:r w:rsidRPr="005D409F">
        <w:t>has been deduced</w:t>
      </w:r>
      <w:r w:rsidR="00265EFE" w:rsidRPr="005D409F">
        <w:t xml:space="preserve">. </w:t>
      </w:r>
      <w:r w:rsidRPr="005D409F">
        <w:t>Furthermore</w:t>
      </w:r>
      <w:r w:rsidR="00265EFE" w:rsidRPr="005D409F">
        <w:t>, the specific position</w:t>
      </w:r>
      <w:r w:rsidRPr="005D409F">
        <w:t>al</w:t>
      </w:r>
      <w:r w:rsidR="00265EFE" w:rsidRPr="005D409F">
        <w:t xml:space="preserve"> preference </w:t>
      </w:r>
      <w:r w:rsidRPr="005D409F">
        <w:t>within the miRNA sequence</w:t>
      </w:r>
      <w:r w:rsidR="00873CE5" w:rsidRPr="005D409F">
        <w:t>s</w:t>
      </w:r>
      <w:r w:rsidRPr="005D409F">
        <w:t xml:space="preserve"> </w:t>
      </w:r>
      <w:r w:rsidR="000D7FDF" w:rsidRPr="005D409F">
        <w:t>is</w:t>
      </w:r>
      <w:r w:rsidR="00265EFE" w:rsidRPr="005D409F">
        <w:t xml:space="preserve"> also important for accurate</w:t>
      </w:r>
      <w:r w:rsidR="000D7FDF" w:rsidRPr="005D409F">
        <w:t xml:space="preserve"> processing</w:t>
      </w:r>
      <w:r w:rsidRPr="005D409F">
        <w:t xml:space="preserve"> and optimal functionality</w:t>
      </w:r>
      <w:r w:rsidR="000D7FDF" w:rsidRPr="005D409F">
        <w:t xml:space="preserve">. </w:t>
      </w:r>
      <w:r w:rsidRPr="005D409F">
        <w:t>In contrast to</w:t>
      </w:r>
      <w:r w:rsidR="000D7FDF" w:rsidRPr="005D409F">
        <w:t xml:space="preserve"> animal miRNAs</w:t>
      </w:r>
      <w:r w:rsidR="001E025F" w:rsidRPr="005D409F">
        <w:t xml:space="preserve">, </w:t>
      </w:r>
      <w:r w:rsidRPr="005D409F">
        <w:t>which often exhibit a preference for</w:t>
      </w:r>
      <w:r w:rsidR="000D7FDF" w:rsidRPr="005D409F">
        <w:t xml:space="preserve"> </w:t>
      </w:r>
      <w:r w:rsidR="001E025F" w:rsidRPr="005D409F">
        <w:t xml:space="preserve">U </w:t>
      </w:r>
      <w:r w:rsidRPr="005D409F">
        <w:t>at</w:t>
      </w:r>
      <w:r w:rsidR="001E025F" w:rsidRPr="005D409F">
        <w:t xml:space="preserve"> position 1, C or G </w:t>
      </w:r>
      <w:r w:rsidRPr="005D409F">
        <w:t>at</w:t>
      </w:r>
      <w:r w:rsidR="001E025F" w:rsidRPr="005D409F">
        <w:t xml:space="preserve"> position 19 and</w:t>
      </w:r>
      <w:r w:rsidR="00A505A6" w:rsidRPr="005D409F">
        <w:t xml:space="preserve">, </w:t>
      </w:r>
      <w:r w:rsidR="001E025F" w:rsidRPr="005D409F">
        <w:t xml:space="preserve">A or U </w:t>
      </w:r>
      <w:r w:rsidRPr="005D409F">
        <w:t>at</w:t>
      </w:r>
      <w:r w:rsidR="001E025F" w:rsidRPr="005D409F">
        <w:t xml:space="preserve"> position 10</w:t>
      </w:r>
      <w:r w:rsidR="000D7FDF" w:rsidRPr="005D409F">
        <w:t>, plant miRNA</w:t>
      </w:r>
      <w:r w:rsidR="00873CE5" w:rsidRPr="005D409F">
        <w:t>s</w:t>
      </w:r>
      <w:r w:rsidR="000D7FDF" w:rsidRPr="005D409F">
        <w:t xml:space="preserve"> </w:t>
      </w:r>
      <w:r w:rsidR="00A44C62" w:rsidRPr="005D409F">
        <w:t>show</w:t>
      </w:r>
      <w:r w:rsidR="000D7FDF" w:rsidRPr="005D409F">
        <w:t xml:space="preserve"> </w:t>
      </w:r>
      <w:r w:rsidRPr="005D409F">
        <w:t>a distinct pattern. Specifically, they prefer</w:t>
      </w:r>
      <w:r w:rsidR="001E025F" w:rsidRPr="005D409F">
        <w:t xml:space="preserve"> </w:t>
      </w:r>
      <w:r w:rsidRPr="005D409F">
        <w:t xml:space="preserve">G or C at </w:t>
      </w:r>
      <w:r w:rsidR="000D7FDF" w:rsidRPr="005D409F">
        <w:t>positions 8–9</w:t>
      </w:r>
      <w:r w:rsidRPr="005D409F">
        <w:t xml:space="preserve"> and</w:t>
      </w:r>
      <w:r w:rsidR="000D7FDF" w:rsidRPr="005D409F">
        <w:t xml:space="preserve"> 18–19</w:t>
      </w:r>
      <w:r w:rsidR="00A44C62" w:rsidRPr="005D409F">
        <w:t xml:space="preserve">, </w:t>
      </w:r>
      <w:r w:rsidRPr="005D409F">
        <w:t>while favoring</w:t>
      </w:r>
      <w:r w:rsidR="000D7FDF" w:rsidRPr="005D409F">
        <w:t xml:space="preserve"> A or U </w:t>
      </w:r>
      <w:r w:rsidRPr="005D409F">
        <w:t>at</w:t>
      </w:r>
      <w:r w:rsidR="000D7FDF" w:rsidRPr="005D409F">
        <w:t xml:space="preserve"> positions 5, 7</w:t>
      </w:r>
      <w:r w:rsidR="00E42307" w:rsidRPr="005D409F">
        <w:t>,</w:t>
      </w:r>
      <w:r w:rsidRPr="005D409F">
        <w:t xml:space="preserve"> </w:t>
      </w:r>
      <w:r w:rsidR="000D7FDF" w:rsidRPr="005D409F">
        <w:t>10</w:t>
      </w:r>
      <w:r w:rsidR="00E42307" w:rsidRPr="005D409F">
        <w:t xml:space="preserve"> and 15</w:t>
      </w:r>
      <w:r w:rsidR="00D0588D" w:rsidRPr="005D409F">
        <w:t xml:space="preserve"> </w:t>
      </w:r>
      <w:r w:rsidR="00D0588D" w:rsidRPr="005D409F">
        <w:fldChar w:fldCharType="begin">
          <w:fldData xml:space="preserve">PEVuZE5vdGU+PENpdGU+PEF1dGhvcj5OYXJqYWxhPC9BdXRob3I+PFllYXI+MjAyMDwvWWVhcj48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</w:fldData>
        </w:fldChar>
      </w:r>
      <w:r w:rsidR="001228A7" w:rsidRPr="005D409F">
        <w:instrText xml:space="preserve"> ADDIN EN.CITE </w:instrText>
      </w:r>
      <w:r w:rsidR="001228A7" w:rsidRPr="005D409F">
        <w:fldChar w:fldCharType="begin">
          <w:fldData xml:space="preserve">PEVuZE5vdGU+PENpdGU+PEF1dGhvcj5OYXJqYWxhPC9BdXRob3I+PFllYXI+MjAyMDwvWWVhcj48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</w:fldData>
        </w:fldChar>
      </w:r>
      <w:r w:rsidR="001228A7" w:rsidRPr="005D409F">
        <w:instrText xml:space="preserve"> ADDIN EN.CITE.DATA </w:instrText>
      </w:r>
      <w:r w:rsidR="001228A7" w:rsidRPr="005D409F">
        <w:fldChar w:fldCharType="end"/>
      </w:r>
      <w:r w:rsidR="00D0588D" w:rsidRPr="005D409F">
        <w:fldChar w:fldCharType="separate"/>
      </w:r>
      <w:r w:rsidR="006F29A7" w:rsidRPr="005D409F">
        <w:rPr>
          <w:noProof/>
        </w:rPr>
        <w:t>[72,</w:t>
      </w:r>
      <w:r w:rsidR="001228A7" w:rsidRPr="005D409F">
        <w:rPr>
          <w:noProof/>
        </w:rPr>
        <w:t>73]</w:t>
      </w:r>
      <w:r w:rsidR="00D0588D" w:rsidRPr="005D409F">
        <w:fldChar w:fldCharType="end"/>
      </w:r>
      <w:r w:rsidR="000D7FDF" w:rsidRPr="005D409F">
        <w:t xml:space="preserve">. </w:t>
      </w:r>
      <w:r w:rsidR="006A78D0" w:rsidRPr="005D409F">
        <w:t>These features could be considered</w:t>
      </w:r>
      <w:r w:rsidR="000D7FDF" w:rsidRPr="005D409F">
        <w:t xml:space="preserve"> </w:t>
      </w:r>
      <w:r w:rsidR="006A78D0" w:rsidRPr="005D409F">
        <w:t>to improve the production of amiRNAs.</w:t>
      </w:r>
      <w:r w:rsidR="00480BBC" w:rsidRPr="005D409F">
        <w:t xml:space="preserve"> </w:t>
      </w:r>
      <w:r w:rsidR="002D7E5E" w:rsidRPr="005D409F">
        <w:t xml:space="preserve">In </w:t>
      </w:r>
      <w:r w:rsidR="00A56A77" w:rsidRPr="005D409F">
        <w:t>plants</w:t>
      </w:r>
      <w:r w:rsidR="002D7E5E" w:rsidRPr="005D409F">
        <w:t>, D</w:t>
      </w:r>
      <w:r w:rsidR="00C33C51" w:rsidRPr="005D409F">
        <w:t>icer-like</w:t>
      </w:r>
      <w:r w:rsidR="00BD7FA7" w:rsidRPr="005D409F">
        <w:t xml:space="preserve"> proteins</w:t>
      </w:r>
      <w:r w:rsidR="002D7E5E" w:rsidRPr="005D409F">
        <w:t xml:space="preserve"> </w:t>
      </w:r>
      <w:r w:rsidR="00C33C51" w:rsidRPr="005D409F">
        <w:t xml:space="preserve">(DCL) </w:t>
      </w:r>
      <w:r w:rsidR="002D7E5E" w:rsidRPr="005D409F">
        <w:t>recognize the secondary structure</w:t>
      </w:r>
      <w:r w:rsidR="00A56A77" w:rsidRPr="005D409F">
        <w:t xml:space="preserve"> </w:t>
      </w:r>
      <w:r w:rsidR="002D7E5E" w:rsidRPr="005D409F">
        <w:t xml:space="preserve">formed </w:t>
      </w:r>
      <w:r w:rsidR="00BD7FA7" w:rsidRPr="005D409F">
        <w:t>by</w:t>
      </w:r>
      <w:r w:rsidR="002D7E5E" w:rsidRPr="005D409F">
        <w:t xml:space="preserve"> the backbone of primary miRNAs and </w:t>
      </w:r>
      <w:r w:rsidR="0020395A" w:rsidRPr="005D409F">
        <w:t>conduct</w:t>
      </w:r>
      <w:r w:rsidR="002D7E5E" w:rsidRPr="005D409F">
        <w:t xml:space="preserve"> </w:t>
      </w:r>
      <w:r w:rsidR="00A56A77" w:rsidRPr="005D409F">
        <w:t>two-step</w:t>
      </w:r>
      <w:r w:rsidR="002D7E5E" w:rsidRPr="005D409F">
        <w:t xml:space="preserve"> cleavages with </w:t>
      </w:r>
      <w:r w:rsidR="00E101A9" w:rsidRPr="005D409F">
        <w:t xml:space="preserve">a </w:t>
      </w:r>
      <w:r w:rsidR="002D7E5E" w:rsidRPr="005D409F">
        <w:t>2</w:t>
      </w:r>
      <w:r w:rsidR="001D0838" w:rsidRPr="005D409F">
        <w:t>-</w:t>
      </w:r>
      <w:r w:rsidR="002D7E5E" w:rsidRPr="005D409F">
        <w:t>nt overhang.</w:t>
      </w:r>
      <w:r w:rsidR="001039CE" w:rsidRPr="005D409F">
        <w:t xml:space="preserve"> Some</w:t>
      </w:r>
      <w:r w:rsidR="00E101A9" w:rsidRPr="005D409F">
        <w:t xml:space="preserve"> studies have </w:t>
      </w:r>
      <w:r w:rsidR="0020395A" w:rsidRPr="005D409F">
        <w:t xml:space="preserve">indicated </w:t>
      </w:r>
      <w:r w:rsidR="001039CE" w:rsidRPr="005D409F">
        <w:t xml:space="preserve">that </w:t>
      </w:r>
      <w:r w:rsidR="00501297" w:rsidRPr="005D409F">
        <w:t xml:space="preserve">AGO loading specificity depends on the intrinsic </w:t>
      </w:r>
      <w:r w:rsidR="0020395A" w:rsidRPr="005D409F">
        <w:t xml:space="preserve">structural </w:t>
      </w:r>
      <w:r w:rsidR="00501297" w:rsidRPr="005D409F">
        <w:t>feature</w:t>
      </w:r>
      <w:r w:rsidR="0020395A" w:rsidRPr="005D409F">
        <w:t>s</w:t>
      </w:r>
      <w:r w:rsidR="00501297" w:rsidRPr="005D409F">
        <w:t xml:space="preserve"> of miRNA/miRNA* duplex</w:t>
      </w:r>
      <w:r w:rsidR="00A935C1" w:rsidRPr="005D409F">
        <w:t xml:space="preserve"> </w:t>
      </w:r>
      <w:r w:rsidR="002371C5" w:rsidRPr="005D409F">
        <w:fldChar w:fldCharType="begin"/>
      </w:r>
      <w:r w:rsidR="001228A7" w:rsidRPr="005D409F">
        <w:instrText xml:space="preserve"> ADDIN EN.CITE &lt;EndNote&gt;&lt;Cite&gt;&lt;Author&gt;Iki&lt;/Author&gt;&lt;Year&gt;2017&lt;/Year&gt;&lt;RecNum&gt;180&lt;/RecNum&gt;&lt;DisplayText&gt;[74]&lt;/DisplayText&gt;&lt;record&gt;&lt;rec-number&gt;180&lt;/rec-number&gt;&lt;foreign-keys&gt;&lt;key app="EN" db-id="eaxfprersdzda8epzt75pvzt5t0t9zsspevx" timestamp="1641732139"&gt;180&lt;/key&gt;&lt;/foreign-keys&gt;&lt;ref-type name="Journal Article"&gt;17&lt;/ref-type&gt;&lt;contributors&gt;&lt;authors&gt;&lt;author&gt;Iki, Taichiro&lt;/author&gt;&lt;/authors&gt;&lt;/contributors&gt;&lt;titles&gt;&lt;title&gt;Messages on small RNA duplexes in plants&lt;/title&gt;&lt;secondary-title&gt;Journal of Plant Research&lt;/secondary-title&gt;&lt;/titles&gt;&lt;periodical&gt;&lt;full-title&gt;Journal of Plant Research&lt;/full-title&gt;&lt;/periodical&gt;&lt;pages&gt;7-16&lt;/pages&gt;&lt;volume&gt;130&lt;/volume&gt;&lt;number&gt;1&lt;/number&gt;&lt;dates&gt;&lt;year&gt;2017&lt;/year&gt;&lt;pub-dates&gt;&lt;date&gt;2017/01/01&lt;/date&gt;&lt;/pub-dates&gt;&lt;/dates&gt;&lt;isbn&gt;1618-0860&lt;/isbn&gt;&lt;urls&gt;&lt;related-urls&gt;&lt;url&gt;https://doi.org/10.1007/s10265-016-0876-2&lt;/url&gt;&lt;/related-urls&gt;&lt;/urls&gt;&lt;electronic-resource-num&gt;10.1007/s10265-016-0876-2&lt;/electronic-resource-num&gt;&lt;/record&gt;&lt;/Cite&gt;&lt;/EndNote&gt;</w:instrText>
      </w:r>
      <w:r w:rsidR="002371C5" w:rsidRPr="005D409F">
        <w:fldChar w:fldCharType="separate"/>
      </w:r>
      <w:r w:rsidR="001228A7" w:rsidRPr="005D409F">
        <w:rPr>
          <w:noProof/>
        </w:rPr>
        <w:t>[74]</w:t>
      </w:r>
      <w:r w:rsidR="002371C5" w:rsidRPr="005D409F">
        <w:fldChar w:fldCharType="end"/>
      </w:r>
      <w:r w:rsidR="00501297" w:rsidRPr="005D409F">
        <w:t xml:space="preserve">. </w:t>
      </w:r>
      <w:r w:rsidR="00E101A9" w:rsidRPr="005D409F">
        <w:t>The t</w:t>
      </w:r>
      <w:r w:rsidR="00501297" w:rsidRPr="005D409F">
        <w:t>hermodynamic stability and 5</w:t>
      </w:r>
      <w:r w:rsidR="001D0838" w:rsidRPr="005D409F">
        <w:t>’</w:t>
      </w:r>
      <w:r w:rsidR="00501297" w:rsidRPr="005D409F">
        <w:t xml:space="preserve"> nucleotide</w:t>
      </w:r>
      <w:r w:rsidR="00652849" w:rsidRPr="005D409F">
        <w:t xml:space="preserve"> (</w:t>
      </w:r>
      <w:r w:rsidR="00501297" w:rsidRPr="005D409F">
        <w:t>such as 5</w:t>
      </w:r>
      <w:r w:rsidR="001D0838" w:rsidRPr="005D409F">
        <w:t>’</w:t>
      </w:r>
      <w:r w:rsidR="00501297" w:rsidRPr="005D409F">
        <w:t xml:space="preserve"> uridine </w:t>
      </w:r>
      <w:r w:rsidR="002371C5" w:rsidRPr="005D409F">
        <w:t xml:space="preserve">preference for AGO1) </w:t>
      </w:r>
      <w:r w:rsidR="002371C5" w:rsidRPr="005D409F">
        <w:rPr>
          <w:spacing w:val="-4"/>
        </w:rPr>
        <w:t>determine the sorting preference for the specific AGO</w:t>
      </w:r>
      <w:r w:rsidR="00BD7FA7" w:rsidRPr="005D409F">
        <w:rPr>
          <w:spacing w:val="-4"/>
        </w:rPr>
        <w:t xml:space="preserve"> </w:t>
      </w:r>
      <w:r w:rsidR="002371C5" w:rsidRPr="005D409F">
        <w:rPr>
          <w:spacing w:val="-4"/>
        </w:rPr>
        <w:t>loading of miRNA</w:t>
      </w:r>
      <w:r w:rsidR="00873CE5" w:rsidRPr="005D409F">
        <w:rPr>
          <w:spacing w:val="-4"/>
        </w:rPr>
        <w:t>s</w:t>
      </w:r>
      <w:r w:rsidR="00F249AD" w:rsidRPr="005D409F">
        <w:rPr>
          <w:spacing w:val="-4"/>
        </w:rPr>
        <w:t xml:space="preserve"> </w:t>
      </w:r>
      <w:r w:rsidR="002371C5" w:rsidRPr="005D409F">
        <w:rPr>
          <w:spacing w:val="-4"/>
        </w:rPr>
        <w:fldChar w:fldCharType="begin">
          <w:fldData xml:space="preserve">PEVuZE5vdGU+PENpdGU+PEF1dGhvcj5FYW1lbnM8L0F1dGhvcj48WWVhcj4yMDA5PC9ZZWFyPjxS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</w:fldData>
        </w:fldChar>
      </w:r>
      <w:r w:rsidR="001228A7" w:rsidRPr="005D409F">
        <w:rPr>
          <w:spacing w:val="-4"/>
        </w:rPr>
        <w:instrText xml:space="preserve"> ADDIN EN.CITE </w:instrText>
      </w:r>
      <w:r w:rsidR="001228A7" w:rsidRPr="005D409F">
        <w:rPr>
          <w:spacing w:val="-4"/>
        </w:rPr>
        <w:fldChar w:fldCharType="begin">
          <w:fldData xml:space="preserve">PEVuZE5vdGU+PENpdGU+PEF1dGhvcj5FYW1lbnM8L0F1dGhvcj48WWVhcj4yMDA5PC9ZZWFyPjxS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</w:fldData>
        </w:fldChar>
      </w:r>
      <w:r w:rsidR="001228A7" w:rsidRPr="005D409F">
        <w:rPr>
          <w:spacing w:val="-4"/>
        </w:rPr>
        <w:instrText xml:space="preserve"> ADDIN EN.CITE.DATA </w:instrText>
      </w:r>
      <w:r w:rsidR="001228A7" w:rsidRPr="005D409F">
        <w:rPr>
          <w:spacing w:val="-4"/>
        </w:rPr>
      </w:r>
      <w:r w:rsidR="001228A7" w:rsidRPr="005D409F">
        <w:rPr>
          <w:spacing w:val="-4"/>
        </w:rPr>
        <w:fldChar w:fldCharType="end"/>
      </w:r>
      <w:r w:rsidR="002371C5" w:rsidRPr="005D409F">
        <w:rPr>
          <w:spacing w:val="-4"/>
        </w:rPr>
      </w:r>
      <w:r w:rsidR="002371C5" w:rsidRPr="005D409F">
        <w:rPr>
          <w:spacing w:val="-4"/>
        </w:rPr>
        <w:fldChar w:fldCharType="separate"/>
      </w:r>
      <w:r w:rsidR="001228A7" w:rsidRPr="005D409F">
        <w:rPr>
          <w:noProof/>
          <w:spacing w:val="-4"/>
        </w:rPr>
        <w:t>[75</w:t>
      </w:r>
      <w:r w:rsidR="006F29A7" w:rsidRPr="005D409F">
        <w:rPr>
          <w:noProof/>
        </w:rPr>
        <w:t>–</w:t>
      </w:r>
      <w:r w:rsidR="001228A7" w:rsidRPr="005D409F">
        <w:rPr>
          <w:noProof/>
          <w:spacing w:val="-4"/>
        </w:rPr>
        <w:t>77]</w:t>
      </w:r>
      <w:r w:rsidR="002371C5" w:rsidRPr="005D409F">
        <w:rPr>
          <w:spacing w:val="-4"/>
        </w:rPr>
        <w:fldChar w:fldCharType="end"/>
      </w:r>
      <w:r w:rsidR="002371C5" w:rsidRPr="005D409F">
        <w:rPr>
          <w:spacing w:val="-4"/>
        </w:rPr>
        <w:t>.</w:t>
      </w:r>
      <w:r w:rsidR="00E101A9" w:rsidRPr="005D409F">
        <w:rPr>
          <w:spacing w:val="-4"/>
        </w:rPr>
        <w:t xml:space="preserve"> </w:t>
      </w:r>
      <w:r w:rsidR="00111189" w:rsidRPr="005D409F">
        <w:rPr>
          <w:spacing w:val="-4"/>
        </w:rPr>
        <w:t xml:space="preserve">In plants, </w:t>
      </w:r>
      <w:r w:rsidR="00A935C1" w:rsidRPr="005D409F">
        <w:rPr>
          <w:spacing w:val="-4"/>
        </w:rPr>
        <w:t>the</w:t>
      </w:r>
      <w:r w:rsidR="00111189" w:rsidRPr="005D409F">
        <w:rPr>
          <w:spacing w:val="-4"/>
        </w:rPr>
        <w:t xml:space="preserve"> recognition of</w:t>
      </w:r>
      <w:r w:rsidR="00A935C1" w:rsidRPr="005D409F">
        <w:rPr>
          <w:spacing w:val="-4"/>
        </w:rPr>
        <w:t xml:space="preserve"> miRNA</w:t>
      </w:r>
      <w:r w:rsidR="00873CE5" w:rsidRPr="005D409F">
        <w:rPr>
          <w:spacing w:val="-4"/>
        </w:rPr>
        <w:t>s</w:t>
      </w:r>
      <w:r w:rsidR="00111189" w:rsidRPr="005D409F">
        <w:rPr>
          <w:spacing w:val="-4"/>
        </w:rPr>
        <w:t xml:space="preserve"> </w:t>
      </w:r>
      <w:r w:rsidR="00A935C1" w:rsidRPr="005D409F">
        <w:rPr>
          <w:spacing w:val="-4"/>
        </w:rPr>
        <w:t>with</w:t>
      </w:r>
      <w:r w:rsidR="00111189" w:rsidRPr="005D409F">
        <w:rPr>
          <w:spacing w:val="-4"/>
        </w:rPr>
        <w:t xml:space="preserve"> </w:t>
      </w:r>
      <w:r w:rsidR="00A935C1" w:rsidRPr="005D409F">
        <w:rPr>
          <w:spacing w:val="-4"/>
        </w:rPr>
        <w:t>target site</w:t>
      </w:r>
      <w:r w:rsidR="00431556" w:rsidRPr="005D409F">
        <w:rPr>
          <w:spacing w:val="-4"/>
        </w:rPr>
        <w:t>s</w:t>
      </w:r>
      <w:r w:rsidR="00111189" w:rsidRPr="005D409F">
        <w:rPr>
          <w:spacing w:val="-4"/>
        </w:rPr>
        <w:t xml:space="preserve"> </w:t>
      </w:r>
      <w:r w:rsidR="0090251A" w:rsidRPr="005D409F">
        <w:rPr>
          <w:spacing w:val="-4"/>
        </w:rPr>
        <w:t>typically</w:t>
      </w:r>
      <w:r w:rsidR="00111189" w:rsidRPr="005D409F">
        <w:rPr>
          <w:spacing w:val="-4"/>
        </w:rPr>
        <w:t xml:space="preserve"> rel</w:t>
      </w:r>
      <w:r w:rsidR="00431556" w:rsidRPr="005D409F">
        <w:rPr>
          <w:spacing w:val="-4"/>
        </w:rPr>
        <w:t>ies</w:t>
      </w:r>
      <w:r w:rsidR="00111189" w:rsidRPr="005D409F">
        <w:rPr>
          <w:spacing w:val="-4"/>
        </w:rPr>
        <w:t xml:space="preserve"> on perfect base pairing</w:t>
      </w:r>
      <w:r w:rsidR="007D3BCA" w:rsidRPr="005D409F">
        <w:rPr>
          <w:spacing w:val="-4"/>
        </w:rPr>
        <w:t xml:space="preserve"> </w:t>
      </w:r>
      <w:r w:rsidR="007D3BCA" w:rsidRPr="005D409F">
        <w:rPr>
          <w:spacing w:val="-4"/>
        </w:rPr>
        <w:fldChar w:fldCharType="begin"/>
      </w:r>
      <w:r w:rsidR="001228A7" w:rsidRPr="005D409F">
        <w:rPr>
          <w:spacing w:val="-4"/>
        </w:rPr>
        <w:instrText xml:space="preserve"> ADDIN EN.CITE &lt;EndNote&gt;&lt;Cite&gt;&lt;Author&gt;Chipman&lt;/Author&gt;&lt;Year&gt;2019&lt;/Year&gt;&lt;RecNum&gt;548&lt;/RecNum&gt;&lt;DisplayText&gt;[78]&lt;/DisplayText&gt;&lt;record&gt;&lt;rec-number&gt;548&lt;/rec-number&gt;&lt;foreign-keys&gt;&lt;key app="EN" db-id="eaxfprersdzda8epzt75pvzt5t0t9zsspevx" timestamp="1703038061"&gt;548&lt;/key&gt;&lt;/foreign-keys&gt;&lt;ref-type name="Journal Article"&gt;17&lt;/ref-type&gt;&lt;contributors&gt;&lt;authors&gt;&lt;author&gt;Chipman, L. B.&lt;/author&gt;&lt;author&gt;Pasquinelli, A. E.&lt;/author&gt;&lt;/authors&gt;&lt;/contributors&gt;&lt;auth-address&gt;Division of Biology, University of California-San Diego, La Jolla, CA 92093-0349, USA.&amp;#xD;Division of Biology, University of California-San Diego, La Jolla, CA 92093-0349, USA. Electronic address: apasquinelli@ucsd.edu.&lt;/auth-address&gt;&lt;titles&gt;&lt;title&gt;miRNA Targeting: Growing beyond the Seed&lt;/title&gt;&lt;secondary-title&gt;Trends Genet&lt;/secondary-title&gt;&lt;/titles&gt;&lt;periodical&gt;&lt;full-title&gt;Trends Genet&lt;/full-title&gt;&lt;/periodical&gt;&lt;pages&gt;215-222&lt;/pages&gt;&lt;volume&gt;35&lt;/volume&gt;&lt;number&gt;3&lt;/number&gt;&lt;edition&gt;20190109&lt;/edition&gt;&lt;keywords&gt;&lt;keyword&gt;3&amp;apos; Untranslated Regions/genetics&lt;/keyword&gt;&lt;keyword&gt;Argonaute Proteins/*genetics&lt;/keyword&gt;&lt;keyword&gt;Base Pairing/genetics&lt;/keyword&gt;&lt;keyword&gt;Humans&lt;/keyword&gt;&lt;keyword&gt;MicroRNAs/*genetics&lt;/keyword&gt;&lt;keyword&gt;Nucleotides/genetics&lt;/keyword&gt;&lt;keyword&gt;RNA Stability/*genetics&lt;/keyword&gt;&lt;keyword&gt;RNA, Messenger/*genetics&lt;/keyword&gt;&lt;keyword&gt;miRNA family&lt;/keyword&gt;&lt;keyword&gt;miRNA targeting&lt;/keyword&gt;&lt;keyword&gt;microRNA&lt;/keyword&gt;&lt;keyword&gt;seed pairing&lt;/keyword&gt;&lt;/keywords&gt;&lt;dates&gt;&lt;year&gt;2019&lt;/year&gt;&lt;pub-dates&gt;&lt;date&gt;Mar&lt;/date&gt;&lt;/pub-dates&gt;&lt;/dates&gt;&lt;isbn&gt;0168-9525 (Print)&amp;#xD;0168-9525&lt;/isbn&gt;&lt;accession-num&gt;30638669&lt;/accession-num&gt;&lt;urls&gt;&lt;/urls&gt;&lt;custom2&gt;PMC7083087&lt;/custom2&gt;&lt;custom6&gt;NIHMS1572620&lt;/custom6&gt;&lt;electronic-resource-num&gt;10.1016/j.tig.2018.12.005&lt;/electronic-resource-num&gt;&lt;remote-database-provider&gt;NLM&lt;/remote-database-provider&gt;&lt;language&gt;eng&lt;/language&gt;&lt;/record&gt;&lt;/Cite&gt;&lt;/EndNote&gt;</w:instrText>
      </w:r>
      <w:r w:rsidR="007D3BCA" w:rsidRPr="005D409F">
        <w:rPr>
          <w:spacing w:val="-4"/>
        </w:rPr>
        <w:fldChar w:fldCharType="separate"/>
      </w:r>
      <w:r w:rsidR="001228A7" w:rsidRPr="005D409F">
        <w:rPr>
          <w:noProof/>
          <w:spacing w:val="-4"/>
        </w:rPr>
        <w:t>[78]</w:t>
      </w:r>
      <w:r w:rsidR="007D3BCA" w:rsidRPr="005D409F">
        <w:rPr>
          <w:spacing w:val="-4"/>
        </w:rPr>
        <w:fldChar w:fldCharType="end"/>
      </w:r>
      <w:r w:rsidR="00231D13" w:rsidRPr="005D409F">
        <w:rPr>
          <w:spacing w:val="-4"/>
        </w:rPr>
        <w:t xml:space="preserve">, while </w:t>
      </w:r>
      <w:r w:rsidR="00361A55" w:rsidRPr="005D409F">
        <w:rPr>
          <w:spacing w:val="-4"/>
        </w:rPr>
        <w:t>animal</w:t>
      </w:r>
      <w:r w:rsidR="00231D13" w:rsidRPr="005D409F">
        <w:rPr>
          <w:spacing w:val="-4"/>
        </w:rPr>
        <w:t xml:space="preserve"> endogenous</w:t>
      </w:r>
      <w:r w:rsidR="00361A55" w:rsidRPr="005D409F">
        <w:rPr>
          <w:spacing w:val="-4"/>
        </w:rPr>
        <w:t xml:space="preserve"> </w:t>
      </w:r>
      <w:r w:rsidR="0090251A" w:rsidRPr="005D409F">
        <w:rPr>
          <w:spacing w:val="-4"/>
        </w:rPr>
        <w:t xml:space="preserve">miRNAs </w:t>
      </w:r>
      <w:r w:rsidR="00E101A9" w:rsidRPr="005D409F">
        <w:rPr>
          <w:spacing w:val="-4"/>
        </w:rPr>
        <w:t>usually</w:t>
      </w:r>
      <w:r w:rsidR="0090251A" w:rsidRPr="005D409F">
        <w:rPr>
          <w:spacing w:val="-4"/>
        </w:rPr>
        <w:t xml:space="preserve"> form partial pairing with target sites </w:t>
      </w:r>
      <w:r w:rsidR="00E101A9" w:rsidRPr="005D409F">
        <w:rPr>
          <w:spacing w:val="-4"/>
        </w:rPr>
        <w:t>through</w:t>
      </w:r>
      <w:r w:rsidR="0090251A" w:rsidRPr="005D409F">
        <w:rPr>
          <w:spacing w:val="-4"/>
        </w:rPr>
        <w:t xml:space="preserve"> nucleotides 2</w:t>
      </w:r>
      <w:r w:rsidR="00A67C77" w:rsidRPr="005D409F">
        <w:rPr>
          <w:spacing w:val="-4"/>
        </w:rPr>
        <w:t>–</w:t>
      </w:r>
      <w:r w:rsidR="00A5051B" w:rsidRPr="005D409F">
        <w:rPr>
          <w:spacing w:val="-4"/>
        </w:rPr>
        <w:t xml:space="preserve">8 </w:t>
      </w:r>
      <w:r w:rsidR="0090251A" w:rsidRPr="005D409F">
        <w:rPr>
          <w:spacing w:val="-4"/>
        </w:rPr>
        <w:t xml:space="preserve">of the miRNAs, </w:t>
      </w:r>
      <w:r w:rsidR="008C11E4" w:rsidRPr="005D409F">
        <w:rPr>
          <w:spacing w:val="-4"/>
        </w:rPr>
        <w:t xml:space="preserve">known as the </w:t>
      </w:r>
      <w:r w:rsidR="0090251A" w:rsidRPr="005D409F">
        <w:rPr>
          <w:spacing w:val="-4"/>
        </w:rPr>
        <w:t>seed sequence</w:t>
      </w:r>
      <w:r w:rsidR="008C11E4" w:rsidRPr="005D409F">
        <w:rPr>
          <w:spacing w:val="-4"/>
        </w:rPr>
        <w:t>,</w:t>
      </w:r>
      <w:r w:rsidR="0090251A" w:rsidRPr="005D409F">
        <w:rPr>
          <w:spacing w:val="-4"/>
        </w:rPr>
        <w:t xml:space="preserve"> which is considered the minimal element</w:t>
      </w:r>
      <w:r w:rsidR="00AB430C" w:rsidRPr="005D409F">
        <w:rPr>
          <w:spacing w:val="-4"/>
        </w:rPr>
        <w:t xml:space="preserve"> </w:t>
      </w:r>
      <w:r w:rsidR="00AB430C" w:rsidRPr="005D409F">
        <w:rPr>
          <w:spacing w:val="-4"/>
        </w:rPr>
        <w:fldChar w:fldCharType="begin">
          <w:fldData xml:space="preserve">PEVuZE5vdGU+PENpdGU+PEF1dGhvcj5CYXJ0ZWw8L0F1dGhvcj48WWVhcj4yMDE4PC9ZZWFyPjxS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=
</w:fldData>
        </w:fldChar>
      </w:r>
      <w:r w:rsidR="001228A7" w:rsidRPr="005D409F">
        <w:rPr>
          <w:spacing w:val="-4"/>
        </w:rPr>
        <w:instrText xml:space="preserve"> ADDIN EN.CITE </w:instrText>
      </w:r>
      <w:r w:rsidR="001228A7" w:rsidRPr="005D409F">
        <w:rPr>
          <w:spacing w:val="-4"/>
        </w:rPr>
        <w:fldChar w:fldCharType="begin">
          <w:fldData xml:space="preserve">PEVuZE5vdGU+PENpdGU+PEF1dGhvcj5CYXJ0ZWw8L0F1dGhvcj48WWVhcj4yMDE4PC9ZZWFyPjxS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=
</w:fldData>
        </w:fldChar>
      </w:r>
      <w:r w:rsidR="001228A7" w:rsidRPr="005D409F">
        <w:rPr>
          <w:spacing w:val="-4"/>
        </w:rPr>
        <w:instrText xml:space="preserve"> ADDIN EN.CITE.DATA </w:instrText>
      </w:r>
      <w:r w:rsidR="001228A7" w:rsidRPr="005D409F">
        <w:rPr>
          <w:spacing w:val="-4"/>
        </w:rPr>
      </w:r>
      <w:r w:rsidR="001228A7" w:rsidRPr="005D409F">
        <w:rPr>
          <w:spacing w:val="-4"/>
        </w:rPr>
        <w:fldChar w:fldCharType="end"/>
      </w:r>
      <w:r w:rsidR="00AB430C" w:rsidRPr="005D409F">
        <w:rPr>
          <w:spacing w:val="-4"/>
        </w:rPr>
      </w:r>
      <w:r w:rsidR="00AB430C" w:rsidRPr="005D409F">
        <w:rPr>
          <w:spacing w:val="-4"/>
        </w:rPr>
        <w:fldChar w:fldCharType="separate"/>
      </w:r>
      <w:r w:rsidR="001228A7" w:rsidRPr="005D409F">
        <w:rPr>
          <w:noProof/>
          <w:spacing w:val="-4"/>
        </w:rPr>
        <w:t>[7</w:t>
      </w:r>
      <w:r w:rsidR="006F29A7" w:rsidRPr="005D409F">
        <w:rPr>
          <w:noProof/>
          <w:spacing w:val="-4"/>
        </w:rPr>
        <w:t>,</w:t>
      </w:r>
      <w:r w:rsidR="001228A7" w:rsidRPr="005D409F">
        <w:rPr>
          <w:noProof/>
          <w:spacing w:val="-4"/>
        </w:rPr>
        <w:t>79]</w:t>
      </w:r>
      <w:r w:rsidR="00AB430C" w:rsidRPr="005D409F">
        <w:rPr>
          <w:spacing w:val="-4"/>
        </w:rPr>
        <w:fldChar w:fldCharType="end"/>
      </w:r>
      <w:r w:rsidR="0090251A" w:rsidRPr="005D409F">
        <w:rPr>
          <w:spacing w:val="-4"/>
        </w:rPr>
        <w:t xml:space="preserve">. </w:t>
      </w:r>
      <w:r w:rsidR="00AB430C" w:rsidRPr="005D409F">
        <w:t xml:space="preserve">Furthermore, studies </w:t>
      </w:r>
      <w:r w:rsidR="008C11E4" w:rsidRPr="005D409F">
        <w:t xml:space="preserve">have </w:t>
      </w:r>
      <w:r w:rsidR="00AB430C" w:rsidRPr="005D409F">
        <w:t>demonstrated that once pair</w:t>
      </w:r>
      <w:r w:rsidR="006B6ADF" w:rsidRPr="005D409F">
        <w:t>ed</w:t>
      </w:r>
      <w:r w:rsidR="00AB430C" w:rsidRPr="005D409F">
        <w:t xml:space="preserve"> with targets, AGOs undergo a </w:t>
      </w:r>
      <w:r w:rsidR="00AB430C" w:rsidRPr="005D409F">
        <w:rPr>
          <w:spacing w:val="-4"/>
        </w:rPr>
        <w:t>conformational change to expose part of the</w:t>
      </w:r>
      <w:r w:rsidR="007B0A53" w:rsidRPr="005D409F">
        <w:rPr>
          <w:spacing w:val="-4"/>
        </w:rPr>
        <w:t xml:space="preserve"> miRNA</w:t>
      </w:r>
      <w:r w:rsidR="00873CE5" w:rsidRPr="005D409F">
        <w:rPr>
          <w:spacing w:val="-4"/>
        </w:rPr>
        <w:t>s</w:t>
      </w:r>
      <w:r w:rsidR="007B0A53" w:rsidRPr="005D409F">
        <w:rPr>
          <w:spacing w:val="-4"/>
        </w:rPr>
        <w:t xml:space="preserve"> 3</w:t>
      </w:r>
      <w:r w:rsidR="001D0838" w:rsidRPr="005D409F">
        <w:rPr>
          <w:spacing w:val="-4"/>
        </w:rPr>
        <w:t>’</w:t>
      </w:r>
      <w:r w:rsidR="007B0A53" w:rsidRPr="005D409F">
        <w:rPr>
          <w:spacing w:val="-4"/>
        </w:rPr>
        <w:t xml:space="preserve"> region </w:t>
      </w:r>
      <w:r w:rsidR="008C11E4" w:rsidRPr="005D409F">
        <w:rPr>
          <w:spacing w:val="-4"/>
        </w:rPr>
        <w:t>for</w:t>
      </w:r>
      <w:r w:rsidR="007B0A53" w:rsidRPr="005D409F">
        <w:rPr>
          <w:spacing w:val="-4"/>
        </w:rPr>
        <w:t xml:space="preserve"> sequential recognition </w:t>
      </w:r>
      <w:r w:rsidR="007B0A53" w:rsidRPr="005D409F">
        <w:rPr>
          <w:spacing w:val="-4"/>
        </w:rPr>
        <w:fldChar w:fldCharType="begin">
          <w:fldData xml:space="preserve">PEVuZE5vdGU+PENpdGU+PEF1dGhvcj5TY2hpcmxlPC9BdXRob3I+PFllYXI+MjAxNDwvWWVhcj48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</w:fldData>
        </w:fldChar>
      </w:r>
      <w:r w:rsidR="001228A7" w:rsidRPr="005D409F">
        <w:rPr>
          <w:spacing w:val="-4"/>
        </w:rPr>
        <w:instrText xml:space="preserve"> ADDIN EN.CITE </w:instrText>
      </w:r>
      <w:r w:rsidR="001228A7" w:rsidRPr="005D409F">
        <w:rPr>
          <w:spacing w:val="-4"/>
        </w:rPr>
        <w:fldChar w:fldCharType="begin">
          <w:fldData xml:space="preserve">PEVuZE5vdGU+PENpdGU+PEF1dGhvcj5TY2hpcmxlPC9BdXRob3I+PFllYXI+MjAxNDwvWWVhcj48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</w:fldData>
        </w:fldChar>
      </w:r>
      <w:r w:rsidR="001228A7" w:rsidRPr="005D409F">
        <w:rPr>
          <w:spacing w:val="-4"/>
        </w:rPr>
        <w:instrText xml:space="preserve"> ADDIN EN.CITE.DATA </w:instrText>
      </w:r>
      <w:r w:rsidR="001228A7" w:rsidRPr="005D409F">
        <w:rPr>
          <w:spacing w:val="-4"/>
        </w:rPr>
      </w:r>
      <w:r w:rsidR="001228A7" w:rsidRPr="005D409F">
        <w:rPr>
          <w:spacing w:val="-4"/>
        </w:rPr>
        <w:fldChar w:fldCharType="end"/>
      </w:r>
      <w:r w:rsidR="007B0A53" w:rsidRPr="005D409F">
        <w:rPr>
          <w:spacing w:val="-4"/>
        </w:rPr>
      </w:r>
      <w:r w:rsidR="007B0A53" w:rsidRPr="005D409F">
        <w:rPr>
          <w:spacing w:val="-4"/>
        </w:rPr>
        <w:fldChar w:fldCharType="separate"/>
      </w:r>
      <w:r w:rsidR="006F29A7" w:rsidRPr="005D409F">
        <w:rPr>
          <w:noProof/>
          <w:spacing w:val="-4"/>
        </w:rPr>
        <w:t>[80,</w:t>
      </w:r>
      <w:r w:rsidR="001228A7" w:rsidRPr="005D409F">
        <w:rPr>
          <w:noProof/>
          <w:spacing w:val="-4"/>
        </w:rPr>
        <w:t>81]</w:t>
      </w:r>
      <w:r w:rsidR="007B0A53" w:rsidRPr="005D409F">
        <w:rPr>
          <w:spacing w:val="-4"/>
        </w:rPr>
        <w:fldChar w:fldCharType="end"/>
      </w:r>
      <w:r w:rsidR="007B0A53" w:rsidRPr="005D409F">
        <w:rPr>
          <w:spacing w:val="-4"/>
        </w:rPr>
        <w:t>.</w:t>
      </w:r>
      <w:r w:rsidR="0093086E" w:rsidRPr="005D409F">
        <w:t xml:space="preserve"> </w:t>
      </w:r>
      <w:r w:rsidR="00361A55" w:rsidRPr="005D409F">
        <w:t xml:space="preserve">The </w:t>
      </w:r>
      <w:r w:rsidR="007D0481" w:rsidRPr="005D409F">
        <w:t>evidence of bias</w:t>
      </w:r>
      <w:r w:rsidR="00361A55" w:rsidRPr="005D409F">
        <w:t>ed</w:t>
      </w:r>
      <w:r w:rsidR="007D0481" w:rsidRPr="005D409F">
        <w:t xml:space="preserve"> pa</w:t>
      </w:r>
      <w:r w:rsidR="00F065BE" w:rsidRPr="005D409F">
        <w:t>i</w:t>
      </w:r>
      <w:r w:rsidR="007D0481" w:rsidRPr="005D409F">
        <w:t xml:space="preserve">ring between miRNAs and targets </w:t>
      </w:r>
      <w:r w:rsidR="00D96148" w:rsidRPr="005D409F">
        <w:t xml:space="preserve">is </w:t>
      </w:r>
      <w:r w:rsidR="007D0481" w:rsidRPr="005D409F">
        <w:t xml:space="preserve">attributed to the sequence design of amiRNAs. </w:t>
      </w:r>
      <w:r w:rsidR="008C11E4" w:rsidRPr="005D409F">
        <w:t>In addition,</w:t>
      </w:r>
      <w:r w:rsidR="008B339D" w:rsidRPr="005D409F">
        <w:t xml:space="preserve"> </w:t>
      </w:r>
      <w:r w:rsidR="008C11E4" w:rsidRPr="005D409F">
        <w:t xml:space="preserve">a </w:t>
      </w:r>
      <w:r w:rsidR="008B339D" w:rsidRPr="005D409F">
        <w:t>recent study replaced t</w:t>
      </w:r>
      <w:r w:rsidR="008B339D" w:rsidRPr="005D409F">
        <w:rPr>
          <w:rFonts w:eastAsia="DengXian"/>
        </w:rPr>
        <w:t xml:space="preserve">wo asymmetrical tandem amiRNA duplexes into miR168a precursor backbone of </w:t>
      </w:r>
      <w:r w:rsidR="008B339D" w:rsidRPr="005D409F">
        <w:rPr>
          <w:rFonts w:eastAsia="DengXian"/>
          <w:i/>
        </w:rPr>
        <w:t>Arabidopsis</w:t>
      </w:r>
      <w:r w:rsidR="00870E1F" w:rsidRPr="005D409F">
        <w:rPr>
          <w:rFonts w:eastAsia="DengXian"/>
          <w:i/>
        </w:rPr>
        <w:t xml:space="preserve"> </w:t>
      </w:r>
      <w:r w:rsidR="00870E1F" w:rsidRPr="005D409F">
        <w:rPr>
          <w:i/>
        </w:rPr>
        <w:t>thaliana</w:t>
      </w:r>
      <w:r w:rsidR="008B339D" w:rsidRPr="005D409F">
        <w:rPr>
          <w:rFonts w:eastAsia="DengXian"/>
        </w:rPr>
        <w:t xml:space="preserve"> to silence GFP and endogenous PDS reporter genes, demonstrating a higher efficiency for “two-hit” amiRNA compared to traditional “one-hit” amiRNA </w:t>
      </w:r>
      <w:r w:rsidR="008B339D" w:rsidRPr="005D409F">
        <w:rPr>
          <w:rFonts w:eastAsia="DengXian"/>
        </w:rPr>
        <w:fldChar w:fldCharType="begin">
          <w:fldData xml:space="preserve">PEVuZE5vdGU+PENpdGU+PEF1dGhvcj5UZW90aWE8L0F1dGhvcj48WWVhcj4yMDIzPC9ZZWFyPjxS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</w:fldData>
        </w:fldChar>
      </w:r>
      <w:r w:rsidR="001228A7" w:rsidRPr="005D409F">
        <w:rPr>
          <w:rFonts w:eastAsia="DengXian"/>
        </w:rPr>
        <w:instrText xml:space="preserve"> ADDIN EN.CITE </w:instrText>
      </w:r>
      <w:r w:rsidR="001228A7" w:rsidRPr="005D409F">
        <w:rPr>
          <w:rFonts w:eastAsia="DengXian"/>
        </w:rPr>
        <w:fldChar w:fldCharType="begin">
          <w:fldData xml:space="preserve">PEVuZE5vdGU+PENpdGU+PEF1dGhvcj5UZW90aWE8L0F1dGhvcj48WWVhcj4yMDIzPC9ZZWFyPjxS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</w:fldData>
        </w:fldChar>
      </w:r>
      <w:r w:rsidR="001228A7" w:rsidRPr="005D409F">
        <w:rPr>
          <w:rFonts w:eastAsia="DengXian"/>
        </w:rPr>
        <w:instrText xml:space="preserve"> ADDIN EN.CITE.DATA </w:instrText>
      </w:r>
      <w:r w:rsidR="001228A7" w:rsidRPr="005D409F">
        <w:rPr>
          <w:rFonts w:eastAsia="DengXian"/>
        </w:rPr>
      </w:r>
      <w:r w:rsidR="001228A7" w:rsidRPr="005D409F">
        <w:rPr>
          <w:rFonts w:eastAsia="DengXian"/>
        </w:rPr>
        <w:fldChar w:fldCharType="end"/>
      </w:r>
      <w:r w:rsidR="008B339D" w:rsidRPr="005D409F">
        <w:rPr>
          <w:rFonts w:eastAsia="DengXian"/>
        </w:rPr>
      </w:r>
      <w:r w:rsidR="008B339D" w:rsidRPr="005D409F">
        <w:rPr>
          <w:rFonts w:eastAsia="DengXian"/>
        </w:rPr>
        <w:fldChar w:fldCharType="separate"/>
      </w:r>
      <w:r w:rsidR="001228A7" w:rsidRPr="005D409F">
        <w:rPr>
          <w:rFonts w:eastAsia="DengXian"/>
          <w:noProof/>
        </w:rPr>
        <w:t>[82]</w:t>
      </w:r>
      <w:r w:rsidR="008B339D" w:rsidRPr="005D409F">
        <w:rPr>
          <w:rFonts w:eastAsia="DengXian"/>
        </w:rPr>
        <w:fldChar w:fldCharType="end"/>
      </w:r>
      <w:r w:rsidR="008B339D" w:rsidRPr="005D409F">
        <w:rPr>
          <w:rFonts w:eastAsia="DengXian"/>
        </w:rPr>
        <w:t>. It is worth considering simultaneously deploying multiple amiRNAs to silence one or more targets involved in the disease.</w:t>
      </w:r>
    </w:p>
    <w:p w14:paraId="1EB9B0D0" w14:textId="5B1BC93B" w:rsidR="004306B8" w:rsidRPr="005D409F" w:rsidRDefault="004A4876" w:rsidP="00DE01C3">
      <w:pPr>
        <w:pStyle w:val="Mdeck4heading2"/>
      </w:pPr>
      <w:r w:rsidRPr="005D409F">
        <w:t xml:space="preserve">4.2. </w:t>
      </w:r>
      <w:r w:rsidR="00905301" w:rsidRPr="005D409F">
        <w:t>S</w:t>
      </w:r>
      <w:r w:rsidR="00B01F90" w:rsidRPr="005D409F">
        <w:t xml:space="preserve">election of </w:t>
      </w:r>
      <w:r w:rsidR="00A56A77" w:rsidRPr="005D409F">
        <w:t>amiRNA</w:t>
      </w:r>
      <w:r w:rsidR="00CC69D0" w:rsidRPr="005D409F">
        <w:t>s</w:t>
      </w:r>
      <w:r w:rsidR="00912957" w:rsidRPr="005D409F">
        <w:t xml:space="preserve"> expression</w:t>
      </w:r>
      <w:r w:rsidR="00B01F90" w:rsidRPr="005D409F">
        <w:t xml:space="preserve"> backbone</w:t>
      </w:r>
    </w:p>
    <w:p w14:paraId="1DA8D925" w14:textId="507BC24D" w:rsidR="00386007" w:rsidRPr="005D409F" w:rsidRDefault="00E830B5" w:rsidP="00C12AB4">
      <w:pPr>
        <w:pStyle w:val="Mdeck4textfirstlinezero"/>
      </w:pPr>
      <w:r w:rsidRPr="005D409F">
        <w:t xml:space="preserve">In the canonical biogenesis pathways, miRNA genes are transcribed </w:t>
      </w:r>
      <w:r w:rsidR="009415E6" w:rsidRPr="005D409F">
        <w:t>as</w:t>
      </w:r>
      <w:r w:rsidRPr="005D409F">
        <w:t xml:space="preserve"> the </w:t>
      </w:r>
      <w:r w:rsidR="007D5620" w:rsidRPr="005D409F">
        <w:t xml:space="preserve">5’ </w:t>
      </w:r>
      <w:r w:rsidRPr="005D409F">
        <w:t xml:space="preserve">capped and </w:t>
      </w:r>
      <w:r w:rsidR="001401B0" w:rsidRPr="005D409F">
        <w:t>3</w:t>
      </w:r>
      <w:r w:rsidR="007D5620" w:rsidRPr="005D409F">
        <w:t xml:space="preserve">’ </w:t>
      </w:r>
      <w:r w:rsidRPr="005D409F">
        <w:t>polyadenylated primary miRNAs (pri-miRNAs)</w:t>
      </w:r>
      <w:r w:rsidR="009415E6" w:rsidRPr="005D409F">
        <w:t xml:space="preserve">, </w:t>
      </w:r>
      <w:r w:rsidRPr="005D409F">
        <w:t xml:space="preserve">which sequentially </w:t>
      </w:r>
      <w:r w:rsidR="00C47906" w:rsidRPr="005D409F">
        <w:t>cleaved</w:t>
      </w:r>
      <w:r w:rsidRPr="005D409F">
        <w:t xml:space="preserve"> into a stem-loop structured precursor miRNA</w:t>
      </w:r>
      <w:r w:rsidR="00873CE5" w:rsidRPr="005D409F">
        <w:t>s</w:t>
      </w:r>
      <w:r w:rsidRPr="005D409F">
        <w:t xml:space="preserve"> (pre-miRNA</w:t>
      </w:r>
      <w:r w:rsidR="00873CE5" w:rsidRPr="005D409F">
        <w:t>s</w:t>
      </w:r>
      <w:r w:rsidRPr="005D409F">
        <w:t xml:space="preserve">) and then a duplex consisting of the guide strand (mature miRNA) and the passenger strand (miRNA*) </w:t>
      </w:r>
      <w:r w:rsidR="0019388B" w:rsidRPr="005D409F">
        <w:fldChar w:fldCharType="begin"/>
      </w:r>
      <w:r w:rsidR="001228A7" w:rsidRPr="005D409F">
        <w:instrText xml:space="preserve"> ADDIN EN.CITE &lt;EndNote&gt;&lt;Cite&gt;&lt;Author&gt;Kurihara&lt;/Author&gt;&lt;Year&gt;2004&lt;/Year&gt;&lt;RecNum&gt;612&lt;/RecNum&gt;&lt;DisplayText&gt;[83]&lt;/DisplayText&gt;&lt;record&gt;&lt;rec-number&gt;612&lt;/rec-number&gt;&lt;foreign-keys&gt;&lt;key app="EN" db-id="eaxfprersdzda8epzt75pvzt5t0t9zsspevx" timestamp="1704264891"&gt;612&lt;/key&gt;&lt;/foreign-keys&gt;&lt;ref-type name="Journal Article"&gt;17&lt;/ref-type&gt;&lt;contributors&gt;&lt;authors&gt;&lt;author&gt;Kurihara, Y.&lt;/author&gt;&lt;author&gt;Watanabe, Y.&lt;/author&gt;&lt;/authors&gt;&lt;/contributors&gt;&lt;auth-address&gt;Department of Life Sciences, Graduate School of Arts and Sciences, University of Tokyo, Komaba 3-8-1, Meguro-ku, Tokyo 153-8902, Japan.&lt;/auth-address&gt;&lt;titles&gt;&lt;title&gt;Arabidopsis micro-RNA biogenesis through Dicer-like 1 protein functions&lt;/title&gt;&lt;secondary-title&gt;Proc Natl Acad Sci U S A&lt;/secondary-title&gt;&lt;/titles&gt;&lt;periodical&gt;&lt;full-title&gt;Proc Natl Acad Sci U S A&lt;/full-title&gt;&lt;/periodical&gt;&lt;pages&gt;12753-8&lt;/pages&gt;&lt;volume&gt;101&lt;/volume&gt;&lt;number&gt;34&lt;/number&gt;&lt;edition&gt;20040816&lt;/edition&gt;&lt;keywords&gt;&lt;keyword&gt;Arabidopsis/enzymology/*genetics&lt;/keyword&gt;&lt;keyword&gt;Arabidopsis Proteins/genetics/*metabolism&lt;/keyword&gt;&lt;keyword&gt;Cell Cycle Proteins&lt;/keyword&gt;&lt;keyword&gt;MicroRNAs/*biosynthesis&lt;/keyword&gt;&lt;keyword&gt;Molecular Sequence Data&lt;/keyword&gt;&lt;keyword&gt;Mutation&lt;/keyword&gt;&lt;keyword&gt;Nucleic Acid Conformation&lt;/keyword&gt;&lt;keyword&gt;RNA, Plant/metabolism&lt;/keyword&gt;&lt;keyword&gt;Ribonuclease III/genetics/*metabolism&lt;/keyword&gt;&lt;keyword&gt;Transcription, Genetic&lt;/keyword&gt;&lt;/keywords&gt;&lt;dates&gt;&lt;year&gt;2004&lt;/year&gt;&lt;pub-dates&gt;&lt;date&gt;Aug 24&lt;/date&gt;&lt;/pub-dates&gt;&lt;/dates&gt;&lt;isbn&gt;0027-8424 (Print)&amp;#xD;0027-8424&lt;/isbn&gt;&lt;accession-num&gt;15314213&lt;/accession-num&gt;&lt;urls&gt;&lt;/urls&gt;&lt;custom2&gt;PMC515125&lt;/custom2&gt;&lt;electronic-resource-num&gt;10.1073/pnas.0403115101&lt;/electronic-resource-num&gt;&lt;remote-database-provider&gt;NLM&lt;/remote-database-provider&gt;&lt;language&gt;eng&lt;/language&gt;&lt;/record&gt;&lt;/Cite&gt;&lt;/EndNote&gt;</w:instrText>
      </w:r>
      <w:r w:rsidR="0019388B" w:rsidRPr="005D409F">
        <w:fldChar w:fldCharType="separate"/>
      </w:r>
      <w:r w:rsidR="001228A7" w:rsidRPr="005D409F">
        <w:rPr>
          <w:noProof/>
        </w:rPr>
        <w:t>[83]</w:t>
      </w:r>
      <w:r w:rsidR="0019388B" w:rsidRPr="005D409F">
        <w:fldChar w:fldCharType="end"/>
      </w:r>
      <w:r w:rsidR="003B0B7F" w:rsidRPr="005D409F">
        <w:t>.</w:t>
      </w:r>
      <w:r w:rsidR="00855F8A" w:rsidRPr="005D409F">
        <w:t xml:space="preserve"> </w:t>
      </w:r>
      <w:r w:rsidR="00A42806" w:rsidRPr="005D409F">
        <w:t xml:space="preserve">In plants, Dicer-like </w:t>
      </w:r>
      <w:r w:rsidR="00113D11" w:rsidRPr="005D409F">
        <w:t xml:space="preserve">1 </w:t>
      </w:r>
      <w:r w:rsidR="00A42806" w:rsidRPr="005D409F">
        <w:t xml:space="preserve">proteins (DCL) recognize the secondary structure formed by the backbone of primary miRNAs and conduct two-step cleavages with a 2-nt overhang. It </w:t>
      </w:r>
      <w:r w:rsidR="00123E5A" w:rsidRPr="005D409F">
        <w:t xml:space="preserve">also </w:t>
      </w:r>
      <w:r w:rsidR="00A42806" w:rsidRPr="005D409F">
        <w:t>has been hypothesized that HYL1 exhibits affinity for specific structures within the precursors</w:t>
      </w:r>
      <w:r w:rsidR="00020391" w:rsidRPr="005D409F">
        <w:t xml:space="preserve"> </w:t>
      </w:r>
      <w:r w:rsidR="006A0C77" w:rsidRPr="005D409F">
        <w:fldChar w:fldCharType="begin">
          <w:fldData xml:space="preserve">PEVuZE5vdGU+PENpdGU+PEF1dGhvcj5ZYW5nPC9BdXRob3I+PFllYXI+MjAxMDwvWWVhcj48UmVj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</w:fldData>
        </w:fldChar>
      </w:r>
      <w:r w:rsidR="001228A7" w:rsidRPr="005D409F">
        <w:instrText xml:space="preserve"> ADDIN EN.CITE </w:instrText>
      </w:r>
      <w:r w:rsidR="001228A7" w:rsidRPr="005D409F">
        <w:fldChar w:fldCharType="begin">
          <w:fldData xml:space="preserve">PEVuZE5vdGU+PENpdGU+PEF1dGhvcj5ZYW5nPC9BdXRob3I+PFllYXI+MjAxMDwvWWVhcj48UmVj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</w:fldData>
        </w:fldChar>
      </w:r>
      <w:r w:rsidR="001228A7" w:rsidRPr="005D409F">
        <w:instrText xml:space="preserve"> ADDIN EN.CITE.DATA </w:instrText>
      </w:r>
      <w:r w:rsidR="001228A7" w:rsidRPr="005D409F">
        <w:fldChar w:fldCharType="end"/>
      </w:r>
      <w:r w:rsidR="006A0C77" w:rsidRPr="005D409F">
        <w:fldChar w:fldCharType="separate"/>
      </w:r>
      <w:r w:rsidR="001228A7" w:rsidRPr="005D409F">
        <w:rPr>
          <w:noProof/>
        </w:rPr>
        <w:t>[84</w:t>
      </w:r>
      <w:r w:rsidR="006F29A7" w:rsidRPr="005D409F">
        <w:rPr>
          <w:noProof/>
        </w:rPr>
        <w:t>–</w:t>
      </w:r>
      <w:r w:rsidR="001228A7" w:rsidRPr="005D409F">
        <w:rPr>
          <w:noProof/>
        </w:rPr>
        <w:t>86]</w:t>
      </w:r>
      <w:r w:rsidR="006A0C77" w:rsidRPr="005D409F">
        <w:fldChar w:fldCharType="end"/>
      </w:r>
      <w:r w:rsidR="00A42806" w:rsidRPr="005D409F">
        <w:t xml:space="preserve">. </w:t>
      </w:r>
      <w:r w:rsidR="00C503E1" w:rsidRPr="005D409F">
        <w:t xml:space="preserve">For the accurate </w:t>
      </w:r>
      <w:r w:rsidR="00C503E1" w:rsidRPr="005D409F">
        <w:lastRenderedPageBreak/>
        <w:t xml:space="preserve">recognition and processing by microprocessors in </w:t>
      </w:r>
      <w:r w:rsidR="00917234" w:rsidRPr="005D409F">
        <w:t xml:space="preserve">the </w:t>
      </w:r>
      <w:r w:rsidR="00C47906" w:rsidRPr="005D409F">
        <w:t>nucleus</w:t>
      </w:r>
      <w:r w:rsidR="00C503E1" w:rsidRPr="005D409F">
        <w:t>, amiRNAs</w:t>
      </w:r>
      <w:r w:rsidR="00917234" w:rsidRPr="005D409F">
        <w:t xml:space="preserve"> duplex</w:t>
      </w:r>
      <w:r w:rsidR="00C503E1" w:rsidRPr="005D409F">
        <w:t xml:space="preserve"> </w:t>
      </w:r>
      <w:r w:rsidR="00917234" w:rsidRPr="005D409F">
        <w:t>is</w:t>
      </w:r>
      <w:r w:rsidR="00C503E1" w:rsidRPr="005D409F">
        <w:t xml:space="preserve"> embedded into a stem-loop structure</w:t>
      </w:r>
      <w:r w:rsidR="00C47906" w:rsidRPr="005D409F">
        <w:t xml:space="preserve"> called backbones that offers flank nucleotides sequence and secondary structure</w:t>
      </w:r>
      <w:r w:rsidR="00BC65B9" w:rsidRPr="005D409F">
        <w:t xml:space="preserve"> </w:t>
      </w:r>
      <w:r w:rsidR="00855F8A" w:rsidRPr="005D409F">
        <w:fldChar w:fldCharType="begin"/>
      </w:r>
      <w:r w:rsidR="001228A7" w:rsidRPr="005D409F">
        <w:instrText xml:space="preserve"> ADDIN EN.CITE &lt;EndNote&gt;&lt;Cite&gt;&lt;Author&gt;Galka-Marciniak&lt;/Author&gt;&lt;Year&gt;2016&lt;/Year&gt;&lt;RecNum&gt;185&lt;/RecNum&gt;&lt;DisplayText&gt;[87]&lt;/DisplayText&gt;&lt;record&gt;&lt;rec-number&gt;185&lt;/rec-number&gt;&lt;foreign-keys&gt;&lt;key app="EN" db-id="eaxfprersdzda8epzt75pvzt5t0t9zsspevx" timestamp="1641798111"&gt;185&lt;/key&gt;&lt;/foreign-keys&gt;&lt;ref-type name="Journal Article"&gt;17&lt;/ref-type&gt;&lt;contributors&gt;&lt;authors&gt;&lt;author&gt;Galka-Marciniak, Paulina&lt;/author&gt;&lt;author&gt;Olejniczak, Marta&lt;/author&gt;&lt;author&gt;Starega-Roslan, Julia&lt;/author&gt;&lt;author&gt;Szczesniak, Michal W.&lt;/author&gt;&lt;author&gt;Makalowska, Izabela&lt;/author&gt;&lt;author&gt;Krzyzosiak, Wlodzimierz J.&lt;/author&gt;&lt;/authors&gt;&lt;/contributors&gt;&lt;titles&gt;&lt;title&gt;siRNA release from pri-miRNA scaffolds is controlled by the sequence and structure of RNA&lt;/title&gt;&lt;secondary-title&gt;Biochimica et Biophysica Acta (BBA) - Gene Regulatory Mechanisms&lt;/secondary-title&gt;&lt;/titles&gt;&lt;periodical&gt;&lt;full-title&gt;Biochimica et Biophysica Acta (BBA) - Gene Regulatory Mechanisms&lt;/full-title&gt;&lt;/periodical&gt;&lt;pages&gt;639-649&lt;/pages&gt;&lt;volume&gt;1859&lt;/volume&gt;&lt;number&gt;4&lt;/number&gt;&lt;keywords&gt;&lt;keyword&gt;Artificial miRNA&lt;/keyword&gt;&lt;keyword&gt;RNAi&lt;/keyword&gt;&lt;keyword&gt;miRNA biogenesis&lt;/keyword&gt;&lt;keyword&gt;pri-miRNA-based shRNA&lt;/keyword&gt;&lt;keyword&gt;Drosha&lt;/keyword&gt;&lt;keyword&gt;Dicer&lt;/keyword&gt;&lt;/keywords&gt;&lt;dates&gt;&lt;year&gt;2016&lt;/year&gt;&lt;pub-dates&gt;&lt;date&gt;2016/04/01/&lt;/date&gt;&lt;/pub-dates&gt;&lt;/dates&gt;&lt;isbn&gt;1874-9399&lt;/isbn&gt;&lt;urls&gt;&lt;related-urls&gt;&lt;url&gt;https://www.sciencedirect.com/science/article/pii/S1874939916300360&lt;/url&gt;&lt;/related-urls&gt;&lt;/urls&gt;&lt;electronic-resource-num&gt;https://doi.org/10.1016/j.bbagrm.2016.02.014&lt;/electronic-resource-num&gt;&lt;/record&gt;&lt;/Cite&gt;&lt;/EndNote&gt;</w:instrText>
      </w:r>
      <w:r w:rsidR="00855F8A" w:rsidRPr="005D409F">
        <w:fldChar w:fldCharType="separate"/>
      </w:r>
      <w:r w:rsidR="001228A7" w:rsidRPr="005D409F">
        <w:rPr>
          <w:noProof/>
        </w:rPr>
        <w:t>[87]</w:t>
      </w:r>
      <w:r w:rsidR="00855F8A" w:rsidRPr="005D409F">
        <w:fldChar w:fldCharType="end"/>
      </w:r>
      <w:r w:rsidR="00B72216" w:rsidRPr="005D409F">
        <w:t>. However,</w:t>
      </w:r>
      <w:r w:rsidR="00855F8A" w:rsidRPr="005D409F">
        <w:t xml:space="preserve"> </w:t>
      </w:r>
      <w:r w:rsidR="00A56A77" w:rsidRPr="005D409F">
        <w:t xml:space="preserve">the </w:t>
      </w:r>
      <w:r w:rsidR="00B72216" w:rsidRPr="005D409F">
        <w:t>l</w:t>
      </w:r>
      <w:r w:rsidR="00907079" w:rsidRPr="005D409F">
        <w:t xml:space="preserve">ack of </w:t>
      </w:r>
      <w:r w:rsidR="002B2823" w:rsidRPr="005D409F">
        <w:t xml:space="preserve">unified standards and </w:t>
      </w:r>
      <w:r w:rsidR="00067E0F" w:rsidRPr="005D409F">
        <w:t>the abundance of unclear</w:t>
      </w:r>
      <w:r w:rsidR="002B2823" w:rsidRPr="005D409F">
        <w:t xml:space="preserve"> backbone information </w:t>
      </w:r>
      <w:r w:rsidR="00221F89" w:rsidRPr="005D409F">
        <w:t>present</w:t>
      </w:r>
      <w:r w:rsidR="002B2823" w:rsidRPr="005D409F">
        <w:t xml:space="preserve"> </w:t>
      </w:r>
      <w:r w:rsidR="00221F89" w:rsidRPr="005D409F">
        <w:t>challenges in this regard</w:t>
      </w:r>
      <w:r w:rsidR="002B2823" w:rsidRPr="005D409F">
        <w:t>.</w:t>
      </w:r>
      <w:r w:rsidR="00B72216" w:rsidRPr="005D409F">
        <w:t xml:space="preserve"> Generally, the backbone </w:t>
      </w:r>
      <w:r w:rsidR="00067E0F" w:rsidRPr="005D409F">
        <w:t xml:space="preserve">can </w:t>
      </w:r>
      <w:r w:rsidR="00B72216" w:rsidRPr="005D409F">
        <w:t xml:space="preserve">be divided </w:t>
      </w:r>
      <w:r w:rsidR="00063BD2" w:rsidRPr="005D409F">
        <w:t>into three portion</w:t>
      </w:r>
      <w:r w:rsidR="00B31573" w:rsidRPr="005D409F">
        <w:t>s</w:t>
      </w:r>
      <w:r w:rsidR="00067E0F" w:rsidRPr="005D409F">
        <w:t xml:space="preserve">: a </w:t>
      </w:r>
      <w:r w:rsidR="00063BD2" w:rsidRPr="005D409F">
        <w:t>single</w:t>
      </w:r>
      <w:r w:rsidR="006C506C" w:rsidRPr="005D409F">
        <w:t>-</w:t>
      </w:r>
      <w:r w:rsidR="00063BD2" w:rsidRPr="005D409F">
        <w:t>strand</w:t>
      </w:r>
      <w:r w:rsidR="00067E0F" w:rsidRPr="005D409F">
        <w:t>ed</w:t>
      </w:r>
      <w:r w:rsidR="00063BD2" w:rsidRPr="005D409F">
        <w:t xml:space="preserve"> basal se</w:t>
      </w:r>
      <w:r w:rsidR="00791A48" w:rsidRPr="005D409F">
        <w:t>gment</w:t>
      </w:r>
      <w:r w:rsidR="00063BD2" w:rsidRPr="005D409F">
        <w:t xml:space="preserve">, </w:t>
      </w:r>
      <w:r w:rsidR="00067E0F" w:rsidRPr="005D409F">
        <w:t xml:space="preserve">a </w:t>
      </w:r>
      <w:r w:rsidR="00063BD2" w:rsidRPr="005D409F">
        <w:t>double</w:t>
      </w:r>
      <w:r w:rsidR="006C506C" w:rsidRPr="005D409F">
        <w:t>-</w:t>
      </w:r>
      <w:r w:rsidR="00063BD2" w:rsidRPr="005D409F">
        <w:t>strand</w:t>
      </w:r>
      <w:r w:rsidR="00067E0F" w:rsidRPr="005D409F">
        <w:t>ed</w:t>
      </w:r>
      <w:r w:rsidR="00063BD2" w:rsidRPr="005D409F">
        <w:t xml:space="preserve"> stem</w:t>
      </w:r>
      <w:r w:rsidR="00A56A77" w:rsidRPr="005D409F">
        <w:t>,</w:t>
      </w:r>
      <w:r w:rsidR="00063BD2" w:rsidRPr="005D409F">
        <w:t xml:space="preserve"> </w:t>
      </w:r>
      <w:r w:rsidR="00B31573" w:rsidRPr="005D409F">
        <w:t xml:space="preserve">and </w:t>
      </w:r>
      <w:r w:rsidR="00067E0F" w:rsidRPr="005D409F">
        <w:t xml:space="preserve">a </w:t>
      </w:r>
      <w:r w:rsidR="00B31573" w:rsidRPr="005D409F">
        <w:t xml:space="preserve">terminal loop. All of </w:t>
      </w:r>
      <w:r w:rsidR="00067E0F" w:rsidRPr="005D409F">
        <w:t xml:space="preserve">these portions are </w:t>
      </w:r>
      <w:r w:rsidR="009415E6" w:rsidRPr="005D409F">
        <w:t>essential</w:t>
      </w:r>
      <w:r w:rsidR="00221F89" w:rsidRPr="005D409F">
        <w:t xml:space="preserve"> </w:t>
      </w:r>
      <w:r w:rsidR="00B31573" w:rsidRPr="005D409F">
        <w:t>for the</w:t>
      </w:r>
      <w:r w:rsidR="00DA2F52" w:rsidRPr="005D409F">
        <w:t xml:space="preserve"> integrated processing and transport of miRNAs</w:t>
      </w:r>
      <w:r w:rsidR="0009663B" w:rsidRPr="005D409F">
        <w:t xml:space="preserve"> </w:t>
      </w:r>
      <w:r w:rsidR="00CC1685" w:rsidRPr="005D409F">
        <w:fldChar w:fldCharType="begin">
          <w:fldData xml:space="preserve">PEVuZE5vdGU+PENpdGU+PEF1dGhvcj5Cb2ZpbGwtRGUgUm9zPC9BdXRob3I+PFllYXI+MjAxOTwv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</w:fldData>
        </w:fldChar>
      </w:r>
      <w:r w:rsidR="001228A7" w:rsidRPr="005D409F">
        <w:instrText xml:space="preserve"> ADDIN EN.CITE </w:instrText>
      </w:r>
      <w:r w:rsidR="001228A7" w:rsidRPr="005D409F">
        <w:fldChar w:fldCharType="begin">
          <w:fldData xml:space="preserve">PEVuZE5vdGU+PENpdGU+PEF1dGhvcj5Cb2ZpbGwtRGUgUm9zPC9BdXRob3I+PFllYXI+MjAxOTwv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</w:fldData>
        </w:fldChar>
      </w:r>
      <w:r w:rsidR="001228A7" w:rsidRPr="005D409F">
        <w:instrText xml:space="preserve"> ADDIN EN.CITE.DATA </w:instrText>
      </w:r>
      <w:r w:rsidR="001228A7" w:rsidRPr="005D409F">
        <w:fldChar w:fldCharType="end"/>
      </w:r>
      <w:r w:rsidR="00CC1685" w:rsidRPr="005D409F">
        <w:fldChar w:fldCharType="separate"/>
      </w:r>
      <w:r w:rsidR="001228A7" w:rsidRPr="005D409F">
        <w:rPr>
          <w:noProof/>
        </w:rPr>
        <w:t>[88</w:t>
      </w:r>
      <w:r w:rsidR="006F29A7" w:rsidRPr="005D409F">
        <w:rPr>
          <w:noProof/>
        </w:rPr>
        <w:t>–</w:t>
      </w:r>
      <w:r w:rsidR="001228A7" w:rsidRPr="005D409F">
        <w:rPr>
          <w:noProof/>
        </w:rPr>
        <w:t>91]</w:t>
      </w:r>
      <w:r w:rsidR="00CC1685" w:rsidRPr="005D409F">
        <w:fldChar w:fldCharType="end"/>
      </w:r>
      <w:r w:rsidR="00DA2F52" w:rsidRPr="005D409F">
        <w:t>.</w:t>
      </w:r>
      <w:r w:rsidR="006C506C" w:rsidRPr="005D409F">
        <w:t xml:space="preserve"> The single-st</w:t>
      </w:r>
      <w:r w:rsidR="00067E0F" w:rsidRPr="005D409F">
        <w:t>r</w:t>
      </w:r>
      <w:r w:rsidR="006C506C" w:rsidRPr="005D409F">
        <w:t>and</w:t>
      </w:r>
      <w:r w:rsidR="00067E0F" w:rsidRPr="005D409F">
        <w:t>ed</w:t>
      </w:r>
      <w:r w:rsidR="006C506C" w:rsidRPr="005D409F">
        <w:t xml:space="preserve"> basal segment </w:t>
      </w:r>
      <w:r w:rsidR="003006E6" w:rsidRPr="005D409F">
        <w:t>is</w:t>
      </w:r>
      <w:r w:rsidR="006C506C" w:rsidRPr="005D409F">
        <w:t xml:space="preserve"> pivotal for the </w:t>
      </w:r>
      <w:r w:rsidR="00067E0F" w:rsidRPr="005D409F">
        <w:t xml:space="preserve">initial </w:t>
      </w:r>
      <w:r w:rsidR="006C506C" w:rsidRPr="005D409F">
        <w:t>recognition of DCL and pri-miRNAs</w:t>
      </w:r>
      <w:r w:rsidR="00067E0F" w:rsidRPr="005D409F">
        <w:t xml:space="preserve">, </w:t>
      </w:r>
      <w:r w:rsidR="00221F89" w:rsidRPr="005D409F">
        <w:t xml:space="preserve">with </w:t>
      </w:r>
      <w:r w:rsidR="00067E0F" w:rsidRPr="005D409F">
        <w:t>the CNNC (N represents any ribonucleotide) nucleotide sequence in the 3</w:t>
      </w:r>
      <w:r w:rsidR="001D0838" w:rsidRPr="005D409F">
        <w:t>’</w:t>
      </w:r>
      <w:r w:rsidR="00067E0F" w:rsidRPr="005D409F">
        <w:t xml:space="preserve"> basal segment </w:t>
      </w:r>
      <w:r w:rsidR="00221F89" w:rsidRPr="005D409F">
        <w:t>potentially</w:t>
      </w:r>
      <w:r w:rsidR="00067E0F" w:rsidRPr="005D409F">
        <w:t xml:space="preserve"> </w:t>
      </w:r>
      <w:r w:rsidR="00221F89" w:rsidRPr="005D409F">
        <w:t xml:space="preserve">contributing </w:t>
      </w:r>
      <w:r w:rsidR="00067E0F" w:rsidRPr="005D409F">
        <w:t xml:space="preserve">to DCL recruitment </w:t>
      </w:r>
      <w:r w:rsidR="00354906" w:rsidRPr="005D409F">
        <w:fldChar w:fldCharType="begin">
          <w:fldData xml:space="preserve">PEVuZE5vdGU+PENpdGU+PEF1dGhvcj5XZWk8L0F1dGhvcj48WWVhcj4yMDIxPC9ZZWFyPjxSZWNO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==
</w:fldData>
        </w:fldChar>
      </w:r>
      <w:r w:rsidR="001228A7" w:rsidRPr="005D409F">
        <w:instrText xml:space="preserve"> ADDIN EN.CITE </w:instrText>
      </w:r>
      <w:r w:rsidR="001228A7" w:rsidRPr="005D409F">
        <w:fldChar w:fldCharType="begin">
          <w:fldData xml:space="preserve">PEVuZE5vdGU+PENpdGU+PEF1dGhvcj5XZWk8L0F1dGhvcj48WWVhcj4yMDIxPC9ZZWFyPjxSZWNO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==
</w:fldData>
        </w:fldChar>
      </w:r>
      <w:r w:rsidR="001228A7" w:rsidRPr="005D409F">
        <w:instrText xml:space="preserve"> ADDIN EN.CITE.DATA </w:instrText>
      </w:r>
      <w:r w:rsidR="001228A7" w:rsidRPr="005D409F">
        <w:fldChar w:fldCharType="end"/>
      </w:r>
      <w:r w:rsidR="00354906" w:rsidRPr="005D409F">
        <w:fldChar w:fldCharType="separate"/>
      </w:r>
      <w:r w:rsidR="006F29A7" w:rsidRPr="005D409F">
        <w:rPr>
          <w:noProof/>
        </w:rPr>
        <w:t>[85,</w:t>
      </w:r>
      <w:r w:rsidR="001228A7" w:rsidRPr="005D409F">
        <w:rPr>
          <w:noProof/>
        </w:rPr>
        <w:t>92]</w:t>
      </w:r>
      <w:r w:rsidR="00354906" w:rsidRPr="005D409F">
        <w:fldChar w:fldCharType="end"/>
      </w:r>
      <w:r w:rsidR="002B7DF3" w:rsidRPr="005D409F">
        <w:t>.</w:t>
      </w:r>
      <w:r w:rsidR="003006E6" w:rsidRPr="005D409F">
        <w:t xml:space="preserve"> </w:t>
      </w:r>
      <w:r w:rsidR="00221F89" w:rsidRPr="005D409F">
        <w:t xml:space="preserve">The miRNA </w:t>
      </w:r>
      <w:r w:rsidR="003006E6" w:rsidRPr="005D409F">
        <w:t>duplexes are flanked by two double</w:t>
      </w:r>
      <w:r w:rsidR="00E7299A" w:rsidRPr="005D409F">
        <w:t>-</w:t>
      </w:r>
      <w:r w:rsidR="003006E6" w:rsidRPr="005D409F">
        <w:t>strand</w:t>
      </w:r>
      <w:r w:rsidR="00E7299A" w:rsidRPr="005D409F">
        <w:t xml:space="preserve">ed </w:t>
      </w:r>
      <w:r w:rsidR="003006E6" w:rsidRPr="005D409F">
        <w:t>stem fragments</w:t>
      </w:r>
      <w:r w:rsidR="00E7299A" w:rsidRPr="005D409F">
        <w:t xml:space="preserve">: </w:t>
      </w:r>
      <w:r w:rsidR="00A56A77" w:rsidRPr="005D409F">
        <w:t xml:space="preserve">a </w:t>
      </w:r>
      <w:r w:rsidR="003006E6" w:rsidRPr="005D409F">
        <w:t xml:space="preserve">lowed stem adjacent to the proximal base and </w:t>
      </w:r>
      <w:r w:rsidR="00A56A77" w:rsidRPr="005D409F">
        <w:t xml:space="preserve">an </w:t>
      </w:r>
      <w:r w:rsidR="003006E6" w:rsidRPr="005D409F">
        <w:t xml:space="preserve">upper stem adjacent to the distal loop. </w:t>
      </w:r>
      <w:r w:rsidR="00E7299A" w:rsidRPr="005D409F">
        <w:t>T</w:t>
      </w:r>
      <w:r w:rsidR="003006E6" w:rsidRPr="005D409F">
        <w:t>his portion</w:t>
      </w:r>
      <w:r w:rsidR="00E7299A" w:rsidRPr="005D409F">
        <w:t xml:space="preserve">, </w:t>
      </w:r>
      <w:r w:rsidR="003006E6" w:rsidRPr="005D409F">
        <w:t>contain</w:t>
      </w:r>
      <w:r w:rsidR="00221F89" w:rsidRPr="005D409F">
        <w:t>ing the</w:t>
      </w:r>
      <w:r w:rsidR="005D671B" w:rsidRPr="005D409F">
        <w:t xml:space="preserve"> </w:t>
      </w:r>
      <w:r w:rsidR="00221F89" w:rsidRPr="005D409F">
        <w:t xml:space="preserve">majority </w:t>
      </w:r>
      <w:r w:rsidR="005D671B" w:rsidRPr="005D409F">
        <w:t xml:space="preserve">of </w:t>
      </w:r>
      <w:r w:rsidR="00A56A77" w:rsidRPr="005D409F">
        <w:t xml:space="preserve">the </w:t>
      </w:r>
      <w:r w:rsidR="005D671B" w:rsidRPr="005D409F">
        <w:t>backbone sequence and both cleavage sites,</w:t>
      </w:r>
      <w:r w:rsidR="00E7299A" w:rsidRPr="005D409F">
        <w:t xml:space="preserve"> is crucial</w:t>
      </w:r>
      <w:r w:rsidR="005D671B" w:rsidRPr="005D409F">
        <w:t xml:space="preserve"> for proper </w:t>
      </w:r>
      <w:r w:rsidR="00E7299A" w:rsidRPr="005D409F">
        <w:t xml:space="preserve">miRNA </w:t>
      </w:r>
      <w:r w:rsidR="005D671B" w:rsidRPr="005D409F">
        <w:t xml:space="preserve">processing. The </w:t>
      </w:r>
      <w:r w:rsidR="00155DDF" w:rsidRPr="005D409F">
        <w:t>nucleotide sequence</w:t>
      </w:r>
      <w:r w:rsidR="0072323C" w:rsidRPr="005D409F">
        <w:t xml:space="preserve"> on the double-strand</w:t>
      </w:r>
      <w:r w:rsidR="00E7299A" w:rsidRPr="005D409F">
        <w:t>ed</w:t>
      </w:r>
      <w:r w:rsidR="0072323C" w:rsidRPr="005D409F">
        <w:t xml:space="preserve"> stem forms </w:t>
      </w:r>
      <w:r w:rsidR="00A56A77" w:rsidRPr="005D409F">
        <w:t xml:space="preserve">a </w:t>
      </w:r>
      <w:r w:rsidR="0072323C" w:rsidRPr="005D409F">
        <w:t xml:space="preserve">secondary structure </w:t>
      </w:r>
      <w:r w:rsidR="00E7299A" w:rsidRPr="005D409F">
        <w:t xml:space="preserve">with </w:t>
      </w:r>
      <w:r w:rsidR="0072323C" w:rsidRPr="005D409F">
        <w:t>symmetric mismatches</w:t>
      </w:r>
      <w:r w:rsidR="00221F89" w:rsidRPr="005D409F">
        <w:t xml:space="preserve">, </w:t>
      </w:r>
      <w:r w:rsidR="0072323C" w:rsidRPr="005D409F">
        <w:t xml:space="preserve">internal loops, </w:t>
      </w:r>
      <w:r w:rsidR="00221F89" w:rsidRPr="005D409F">
        <w:t>and</w:t>
      </w:r>
      <w:r w:rsidR="00E7299A" w:rsidRPr="005D409F">
        <w:t xml:space="preserve"> </w:t>
      </w:r>
      <w:r w:rsidR="0072323C" w:rsidRPr="005D409F">
        <w:t>asymmetric bulges</w:t>
      </w:r>
      <w:r w:rsidR="00743C83" w:rsidRPr="005D409F">
        <w:t xml:space="preserve"> </w:t>
      </w:r>
      <w:r w:rsidR="003A5871" w:rsidRPr="005D409F">
        <w:fldChar w:fldCharType="begin">
          <w:fldData xml:space="preserve">PEVuZE5vdGU+PENpdGU+PEF1dGhvcj5aaGFuZzwvQXV0aG9yPjxZZWFyPjIwMjA8L1llYXI+PFJl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</w:fldData>
        </w:fldChar>
      </w:r>
      <w:r w:rsidR="001228A7" w:rsidRPr="005D409F">
        <w:instrText xml:space="preserve"> ADDIN EN.CITE </w:instrText>
      </w:r>
      <w:r w:rsidR="001228A7" w:rsidRPr="005D409F">
        <w:fldChar w:fldCharType="begin">
          <w:fldData xml:space="preserve">PEVuZE5vdGU+PENpdGU+PEF1dGhvcj5aaGFuZzwvQXV0aG9yPjxZZWFyPjIwMjA8L1llYXI+PFJl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</w:fldData>
        </w:fldChar>
      </w:r>
      <w:r w:rsidR="001228A7" w:rsidRPr="005D409F">
        <w:instrText xml:space="preserve"> ADDIN EN.CITE.DATA </w:instrText>
      </w:r>
      <w:r w:rsidR="001228A7" w:rsidRPr="005D409F">
        <w:fldChar w:fldCharType="end"/>
      </w:r>
      <w:r w:rsidR="003A5871" w:rsidRPr="005D409F">
        <w:fldChar w:fldCharType="separate"/>
      </w:r>
      <w:r w:rsidR="001228A7" w:rsidRPr="005D409F">
        <w:rPr>
          <w:noProof/>
        </w:rPr>
        <w:t>[93]</w:t>
      </w:r>
      <w:r w:rsidR="003A5871" w:rsidRPr="005D409F">
        <w:fldChar w:fldCharType="end"/>
      </w:r>
      <w:r w:rsidR="0072323C" w:rsidRPr="005D409F">
        <w:t xml:space="preserve">. Notably, </w:t>
      </w:r>
      <w:r w:rsidR="00A56A77" w:rsidRPr="005D409F">
        <w:t xml:space="preserve">the </w:t>
      </w:r>
      <w:r w:rsidR="0072323C" w:rsidRPr="005D409F">
        <w:t xml:space="preserve">GU wobble base pair, which </w:t>
      </w:r>
      <w:r w:rsidR="00E7299A" w:rsidRPr="005D409F">
        <w:t xml:space="preserve">frequently </w:t>
      </w:r>
      <w:r w:rsidR="0072323C" w:rsidRPr="005D409F">
        <w:t>appears in RNA secondary structure,</w:t>
      </w:r>
      <w:r w:rsidR="00155DDF" w:rsidRPr="005D409F">
        <w:t xml:space="preserve"> </w:t>
      </w:r>
      <w:r w:rsidR="00E7299A" w:rsidRPr="005D409F">
        <w:t xml:space="preserve">is </w:t>
      </w:r>
      <w:r w:rsidR="00155DDF" w:rsidRPr="005D409F">
        <w:t xml:space="preserve">also </w:t>
      </w:r>
      <w:r w:rsidR="00E7299A" w:rsidRPr="005D409F">
        <w:t xml:space="preserve">present </w:t>
      </w:r>
      <w:r w:rsidR="00511957" w:rsidRPr="005D409F">
        <w:t xml:space="preserve">on </w:t>
      </w:r>
      <w:r w:rsidR="00155DDF" w:rsidRPr="005D409F">
        <w:t xml:space="preserve">the stem. </w:t>
      </w:r>
      <w:r w:rsidR="00E7299A" w:rsidRPr="005D409F">
        <w:t xml:space="preserve">Studies have </w:t>
      </w:r>
      <w:r w:rsidR="00221F89" w:rsidRPr="005D409F">
        <w:t xml:space="preserve">indicated </w:t>
      </w:r>
      <w:r w:rsidR="00E7299A" w:rsidRPr="005D409F">
        <w:t>that the a</w:t>
      </w:r>
      <w:r w:rsidR="00155DDF" w:rsidRPr="005D409F">
        <w:t>rrays of secondary structures, length</w:t>
      </w:r>
      <w:r w:rsidR="00042EDE" w:rsidRPr="005D409F">
        <w:t>,</w:t>
      </w:r>
      <w:r w:rsidR="00155DDF" w:rsidRPr="005D409F">
        <w:t xml:space="preserve"> and </w:t>
      </w:r>
      <w:r w:rsidR="00E7299A" w:rsidRPr="005D409F">
        <w:t xml:space="preserve">specific </w:t>
      </w:r>
      <w:r w:rsidR="00155DDF" w:rsidRPr="005D409F">
        <w:t xml:space="preserve">motifs of </w:t>
      </w:r>
      <w:r w:rsidR="00BB233B" w:rsidRPr="005D409F">
        <w:t xml:space="preserve">the </w:t>
      </w:r>
      <w:r w:rsidR="00155DDF" w:rsidRPr="005D409F">
        <w:t>double-st</w:t>
      </w:r>
      <w:r w:rsidR="00E7299A" w:rsidRPr="005D409F">
        <w:t>r</w:t>
      </w:r>
      <w:r w:rsidR="00155DDF" w:rsidRPr="005D409F">
        <w:t>and</w:t>
      </w:r>
      <w:r w:rsidR="00E7299A" w:rsidRPr="005D409F">
        <w:t>ed</w:t>
      </w:r>
      <w:r w:rsidR="00155DDF" w:rsidRPr="005D409F">
        <w:t xml:space="preserve"> stem </w:t>
      </w:r>
      <w:r w:rsidR="00E7299A" w:rsidRPr="005D409F">
        <w:t>are</w:t>
      </w:r>
      <w:r w:rsidR="00BB233B" w:rsidRPr="005D409F">
        <w:t xml:space="preserve"> involved</w:t>
      </w:r>
      <w:r w:rsidR="00155DDF" w:rsidRPr="005D409F">
        <w:t xml:space="preserve"> in </w:t>
      </w:r>
      <w:r w:rsidR="00E7299A" w:rsidRPr="005D409F">
        <w:t xml:space="preserve">miRNA </w:t>
      </w:r>
      <w:r w:rsidR="00155DDF" w:rsidRPr="005D409F">
        <w:t>recognition and cleavage process</w:t>
      </w:r>
      <w:r w:rsidR="00743C83" w:rsidRPr="005D409F">
        <w:t xml:space="preserve"> </w:t>
      </w:r>
      <w:r w:rsidR="009252BA" w:rsidRPr="005D409F">
        <w:fldChar w:fldCharType="begin"/>
      </w:r>
      <w:r w:rsidR="00A351F2" w:rsidRPr="005D409F">
        <w:instrText xml:space="preserve"> ADDIN EN.CITE &lt;EndNote&gt;&lt;Cite&gt;&lt;Author&gt;Kotowska-Zimmer&lt;/Author&gt;&lt;Year&gt;2021&lt;/Year&gt;&lt;RecNum&gt;202&lt;/RecNum&gt;&lt;DisplayText&gt;[34]&lt;/DisplayText&gt;&lt;record&gt;&lt;rec-number&gt;202&lt;/rec-number&gt;&lt;foreign-keys&gt;&lt;key app="EN" db-id="eaxfprersdzda8epzt75pvzt5t0t9zsspevx" timestamp="1643080259"&gt;202&lt;/key&gt;&lt;/foreign-keys&gt;&lt;ref-type name="Journal Article"&gt;17&lt;/ref-type&gt;&lt;contributors&gt;&lt;authors&gt;&lt;author&gt;Kotowska-Zimmer, A.&lt;/author&gt;&lt;author&gt;Pewinska, M.&lt;/author&gt;&lt;author&gt;Olejniczak, M.&lt;/author&gt;&lt;/authors&gt;&lt;/contributors&gt;&lt;auth-address&gt;Department of Genome Engineering, Institute of Bioorganic Chemistry PAS, Poznan, Poland.&lt;/auth-address&gt;&lt;titles&gt;&lt;title&gt;Artificial miRNAs as therapeutic tools: Challenges and opportunities&lt;/title&gt;&lt;secondary-title&gt;Wiley Interdiscip Rev RNA&lt;/secondary-title&gt;&lt;/titles&gt;&lt;periodical&gt;&lt;full-title&gt;Wiley Interdiscip Rev RNA&lt;/full-title&gt;&lt;/periodical&gt;&lt;pages&gt;e1640&lt;/pages&gt;&lt;volume&gt;12&lt;/volume&gt;&lt;number&gt;4&lt;/number&gt;&lt;edition&gt;2021/01/03&lt;/edition&gt;&lt;keywords&gt;&lt;keyword&gt;Genetic Vectors&lt;/keyword&gt;&lt;keyword&gt;Humans&lt;/keyword&gt;&lt;keyword&gt;*MicroRNAs/genetics&lt;/keyword&gt;&lt;keyword&gt;RNA Interference&lt;/keyword&gt;&lt;keyword&gt;RNA Processing, Post-Transcriptional&lt;/keyword&gt;&lt;keyword&gt;RNA, Small Interfering/genetics&lt;/keyword&gt;&lt;keyword&gt;*RNA interference&lt;/keyword&gt;&lt;keyword&gt;*artificial miRNA&lt;/keyword&gt;&lt;keyword&gt;*gene therapy&lt;/keyword&gt;&lt;keyword&gt;*miRNA&lt;/keyword&gt;&lt;keyword&gt;*shRNA&lt;/keyword&gt;&lt;/keywords&gt;&lt;dates&gt;&lt;year&gt;2021&lt;/year&gt;&lt;pub-dates&gt;&lt;date&gt;Jul&lt;/date&gt;&lt;/pub-dates&gt;&lt;/dates&gt;&lt;isbn&gt;1757-7004&lt;/isbn&gt;&lt;accession-num&gt;33386705&lt;/accession-num&gt;&lt;urls&gt;&lt;/urls&gt;&lt;electronic-resource-num&gt;10.1002/wrna.1640&lt;/electronic-resource-num&gt;&lt;remote-database-provider&gt;NLM&lt;/remote-database-provider&gt;&lt;language&gt;eng&lt;/language&gt;&lt;/record&gt;&lt;/Cite&gt;&lt;/EndNote&gt;</w:instrText>
      </w:r>
      <w:r w:rsidR="009252BA" w:rsidRPr="005D409F">
        <w:fldChar w:fldCharType="separate"/>
      </w:r>
      <w:r w:rsidR="00A351F2" w:rsidRPr="005D409F">
        <w:rPr>
          <w:noProof/>
        </w:rPr>
        <w:t>[34]</w:t>
      </w:r>
      <w:r w:rsidR="009252BA" w:rsidRPr="005D409F">
        <w:fldChar w:fldCharType="end"/>
      </w:r>
      <w:r w:rsidR="00155DDF" w:rsidRPr="005D409F">
        <w:t xml:space="preserve">. </w:t>
      </w:r>
      <w:r w:rsidR="008902B5" w:rsidRPr="005D409F">
        <w:t xml:space="preserve">The terminal </w:t>
      </w:r>
      <w:r w:rsidR="00155DDF" w:rsidRPr="005D409F">
        <w:t>loop</w:t>
      </w:r>
      <w:r w:rsidR="00E7299A" w:rsidRPr="005D409F">
        <w:t xml:space="preserve"> primarily</w:t>
      </w:r>
      <w:r w:rsidR="00155DDF" w:rsidRPr="005D409F">
        <w:t xml:space="preserve"> </w:t>
      </w:r>
      <w:r w:rsidR="00E7299A" w:rsidRPr="005D409F">
        <w:t xml:space="preserve">functions </w:t>
      </w:r>
      <w:r w:rsidR="00155DDF" w:rsidRPr="005D409F">
        <w:t xml:space="preserve">in the </w:t>
      </w:r>
      <w:r w:rsidR="00945A77" w:rsidRPr="005D409F">
        <w:t>recognition, location</w:t>
      </w:r>
      <w:r w:rsidR="00BB233B" w:rsidRPr="005D409F">
        <w:t>,</w:t>
      </w:r>
      <w:r w:rsidR="00E37783" w:rsidRPr="005D409F">
        <w:t xml:space="preserve"> </w:t>
      </w:r>
      <w:r w:rsidR="009252BA" w:rsidRPr="005D409F">
        <w:t xml:space="preserve">and specific cleavage </w:t>
      </w:r>
      <w:r w:rsidR="00E7299A" w:rsidRPr="005D409F">
        <w:t xml:space="preserve">of </w:t>
      </w:r>
      <w:r w:rsidR="00945A77" w:rsidRPr="005D409F">
        <w:t>pri-</w:t>
      </w:r>
      <w:r w:rsidR="00155DDF" w:rsidRPr="005D409F">
        <w:t>miRNAs</w:t>
      </w:r>
      <w:r w:rsidR="00743C83" w:rsidRPr="005D409F">
        <w:t xml:space="preserve"> </w:t>
      </w:r>
      <w:r w:rsidR="008F0544" w:rsidRPr="005D409F">
        <w:fldChar w:fldCharType="begin">
          <w:fldData xml:space="preserve">PEVuZE5vdGU+PENpdGU+PEF1dGhvcj5aaHU8L0F1dGhvcj48WWVhcj4yMDEzPC9ZZWFyPjxSZWNO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==
</w:fldData>
        </w:fldChar>
      </w:r>
      <w:r w:rsidR="001228A7" w:rsidRPr="005D409F">
        <w:instrText xml:space="preserve"> ADDIN EN.CITE </w:instrText>
      </w:r>
      <w:r w:rsidR="001228A7" w:rsidRPr="005D409F">
        <w:fldChar w:fldCharType="begin">
          <w:fldData xml:space="preserve">PEVuZE5vdGU+PENpdGU+PEF1dGhvcj5aaHU8L0F1dGhvcj48WWVhcj4yMDEzPC9ZZWFyPjxSZWNO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==
</w:fldData>
        </w:fldChar>
      </w:r>
      <w:r w:rsidR="001228A7" w:rsidRPr="005D409F">
        <w:instrText xml:space="preserve"> ADDIN EN.CITE.DATA </w:instrText>
      </w:r>
      <w:r w:rsidR="001228A7" w:rsidRPr="005D409F">
        <w:fldChar w:fldCharType="end"/>
      </w:r>
      <w:r w:rsidR="008F0544" w:rsidRPr="005D409F">
        <w:fldChar w:fldCharType="separate"/>
      </w:r>
      <w:r w:rsidR="006F29A7" w:rsidRPr="005D409F">
        <w:rPr>
          <w:noProof/>
        </w:rPr>
        <w:t>[86,</w:t>
      </w:r>
      <w:r w:rsidR="001228A7" w:rsidRPr="005D409F">
        <w:rPr>
          <w:noProof/>
        </w:rPr>
        <w:t>94]</w:t>
      </w:r>
      <w:r w:rsidR="008F0544" w:rsidRPr="005D409F">
        <w:fldChar w:fldCharType="end"/>
      </w:r>
      <w:r w:rsidR="00155DDF" w:rsidRPr="005D409F">
        <w:t>.</w:t>
      </w:r>
      <w:r w:rsidR="00542128" w:rsidRPr="005D409F">
        <w:t xml:space="preserve"> </w:t>
      </w:r>
      <w:r w:rsidR="008815B5" w:rsidRPr="005D409F">
        <w:t xml:space="preserve">In addition, </w:t>
      </w:r>
      <w:r w:rsidR="00B347FD" w:rsidRPr="005D409F">
        <w:t>a</w:t>
      </w:r>
      <w:r w:rsidR="008815B5" w:rsidRPr="005D409F">
        <w:t xml:space="preserve"> novel approach by high-throughput </w:t>
      </w:r>
      <w:r w:rsidR="00B347FD" w:rsidRPr="005D409F">
        <w:t>reveals</w:t>
      </w:r>
      <w:r w:rsidR="008815B5" w:rsidRPr="005D409F">
        <w:t xml:space="preserve"> generic features that define human pri-miRNAs</w:t>
      </w:r>
      <w:r w:rsidR="00B347FD" w:rsidRPr="005D409F">
        <w:t xml:space="preserve">. This approach </w:t>
      </w:r>
      <w:r w:rsidR="008815B5" w:rsidRPr="005D409F">
        <w:t xml:space="preserve">can be modified to </w:t>
      </w:r>
      <w:r w:rsidR="00B347FD" w:rsidRPr="005D409F">
        <w:t>explore</w:t>
      </w:r>
      <w:r w:rsidR="008815B5" w:rsidRPr="005D409F">
        <w:t xml:space="preserve"> features required for regulated processing </w:t>
      </w:r>
      <w:r w:rsidR="00B347FD" w:rsidRPr="005D409F">
        <w:t xml:space="preserve">of </w:t>
      </w:r>
      <w:r w:rsidR="008815B5" w:rsidRPr="005D409F">
        <w:t>the enigmatic features defining pri-miRNAs of plants</w:t>
      </w:r>
      <w:r w:rsidR="00B347FD" w:rsidRPr="005D409F">
        <w:t xml:space="preserve"> and optimizes the design of amiRNAs backbones </w:t>
      </w:r>
      <w:r w:rsidR="00B347FD" w:rsidRPr="005D409F">
        <w:fldChar w:fldCharType="begin">
          <w:fldData xml:space="preserve">PEVuZE5vdGU+PENpdGU+PEF1dGhvcj5GYW5nPC9BdXRob3I+PFllYXI+MjAxNTwvWWVhcj48UmVj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</w:fldData>
        </w:fldChar>
      </w:r>
      <w:r w:rsidR="001228A7" w:rsidRPr="005D409F">
        <w:instrText xml:space="preserve"> ADDIN EN.CITE </w:instrText>
      </w:r>
      <w:r w:rsidR="001228A7" w:rsidRPr="005D409F">
        <w:fldChar w:fldCharType="begin">
          <w:fldData xml:space="preserve">PEVuZE5vdGU+PENpdGU+PEF1dGhvcj5GYW5nPC9BdXRob3I+PFllYXI+MjAxNTwvWWVhcj48UmVj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</w:fldData>
        </w:fldChar>
      </w:r>
      <w:r w:rsidR="001228A7" w:rsidRPr="005D409F">
        <w:instrText xml:space="preserve"> ADDIN EN.CITE.DATA </w:instrText>
      </w:r>
      <w:r w:rsidR="001228A7" w:rsidRPr="005D409F">
        <w:fldChar w:fldCharType="end"/>
      </w:r>
      <w:r w:rsidR="00B347FD" w:rsidRPr="005D409F">
        <w:fldChar w:fldCharType="separate"/>
      </w:r>
      <w:r w:rsidR="001228A7" w:rsidRPr="005D409F">
        <w:rPr>
          <w:noProof/>
        </w:rPr>
        <w:t>[95]</w:t>
      </w:r>
      <w:r w:rsidR="00B347FD" w:rsidRPr="005D409F">
        <w:fldChar w:fldCharType="end"/>
      </w:r>
      <w:r w:rsidR="008815B5" w:rsidRPr="005D409F">
        <w:t xml:space="preserve">. </w:t>
      </w:r>
      <w:r w:rsidR="008138C1" w:rsidRPr="005D409F">
        <w:t>D</w:t>
      </w:r>
      <w:r w:rsidR="00B347FD" w:rsidRPr="005D409F">
        <w:t xml:space="preserve">ue </w:t>
      </w:r>
      <w:r w:rsidR="00E7299A" w:rsidRPr="005D409F">
        <w:t>to</w:t>
      </w:r>
      <w:r w:rsidR="002268DE" w:rsidRPr="005D409F">
        <w:t xml:space="preserve"> the </w:t>
      </w:r>
      <w:r w:rsidR="00E7299A" w:rsidRPr="005D409F">
        <w:t xml:space="preserve">complexity and incomplete understanding of the backbone structure, </w:t>
      </w:r>
      <w:r w:rsidR="001F1527" w:rsidRPr="005D409F">
        <w:t xml:space="preserve">the </w:t>
      </w:r>
      <w:r w:rsidR="002268DE" w:rsidRPr="005D409F">
        <w:t>current strategy is to utilize conserved</w:t>
      </w:r>
      <w:r w:rsidR="005B4D39" w:rsidRPr="005D409F">
        <w:t>, accurate</w:t>
      </w:r>
      <w:r w:rsidR="0085138B" w:rsidRPr="005D409F">
        <w:t>,</w:t>
      </w:r>
      <w:r w:rsidR="002268DE" w:rsidRPr="005D409F">
        <w:t xml:space="preserve"> and high</w:t>
      </w:r>
      <w:r w:rsidR="00E7299A" w:rsidRPr="005D409F">
        <w:t xml:space="preserve">ly </w:t>
      </w:r>
      <w:r w:rsidR="002268DE" w:rsidRPr="005D409F">
        <w:t>expressi</w:t>
      </w:r>
      <w:r w:rsidR="00E7299A" w:rsidRPr="005D409F">
        <w:t xml:space="preserve">ve </w:t>
      </w:r>
      <w:r w:rsidR="002268DE" w:rsidRPr="005D409F">
        <w:t>natural backbone</w:t>
      </w:r>
      <w:r w:rsidR="00221F89" w:rsidRPr="005D409F">
        <w:t>s</w:t>
      </w:r>
      <w:r w:rsidR="00E7299A" w:rsidRPr="005D409F">
        <w:t>,</w:t>
      </w:r>
      <w:r w:rsidR="002268DE" w:rsidRPr="005D409F">
        <w:t xml:space="preserve"> such as </w:t>
      </w:r>
      <w:r w:rsidR="009E5EEF" w:rsidRPr="005D409F">
        <w:t>pre</w:t>
      </w:r>
      <w:r w:rsidR="00A623E5" w:rsidRPr="005D409F">
        <w:t>-</w:t>
      </w:r>
      <w:r w:rsidR="003A5871" w:rsidRPr="005D409F">
        <w:t>m</w:t>
      </w:r>
      <w:r w:rsidR="00961E74" w:rsidRPr="005D409F">
        <w:t>i</w:t>
      </w:r>
      <w:r w:rsidR="003A5871" w:rsidRPr="005D409F">
        <w:t>R319</w:t>
      </w:r>
      <w:r w:rsidR="002268DE" w:rsidRPr="005D409F">
        <w:t>a</w:t>
      </w:r>
      <w:r w:rsidR="009E5EEF" w:rsidRPr="005D409F">
        <w:t>, pre-miR171</w:t>
      </w:r>
      <w:r w:rsidR="005C51F1" w:rsidRPr="005D409F">
        <w:t>, pre-</w:t>
      </w:r>
      <w:r w:rsidR="00CD2984" w:rsidRPr="005D409F">
        <w:t>miR</w:t>
      </w:r>
      <w:r w:rsidR="005C51F1" w:rsidRPr="005D409F">
        <w:t>164</w:t>
      </w:r>
      <w:r w:rsidR="00CD2984" w:rsidRPr="005D409F">
        <w:t>/5b</w:t>
      </w:r>
      <w:r w:rsidR="00022288" w:rsidRPr="005D409F">
        <w:t>,</w:t>
      </w:r>
      <w:r w:rsidR="00EA1913" w:rsidRPr="005D409F">
        <w:t xml:space="preserve"> pre-miR159</w:t>
      </w:r>
      <w:r w:rsidR="00065AA9" w:rsidRPr="005D409F">
        <w:t xml:space="preserve"> and</w:t>
      </w:r>
      <w:r w:rsidR="00022288" w:rsidRPr="005D409F">
        <w:t xml:space="preserve"> pre</w:t>
      </w:r>
      <w:r w:rsidR="00065AA9" w:rsidRPr="005D409F">
        <w:t>-miR390</w:t>
      </w:r>
      <w:r w:rsidR="001B1C70" w:rsidRPr="005D409F">
        <w:t xml:space="preserve"> from </w:t>
      </w:r>
      <w:r w:rsidR="00065AA9" w:rsidRPr="005D409F">
        <w:rPr>
          <w:i/>
        </w:rPr>
        <w:t>Arabidopsis thaliana</w:t>
      </w:r>
      <w:r w:rsidR="00C45D60" w:rsidRPr="005D409F">
        <w:t>,</w:t>
      </w:r>
      <w:r w:rsidR="00E7299A" w:rsidRPr="005D409F">
        <w:t xml:space="preserve"> as well as</w:t>
      </w:r>
      <w:r w:rsidR="009B2499" w:rsidRPr="005D409F">
        <w:t xml:space="preserve"> </w:t>
      </w:r>
      <w:r w:rsidR="00065AA9" w:rsidRPr="005D409F">
        <w:t>pre-miR390</w:t>
      </w:r>
      <w:r w:rsidR="00C45D60" w:rsidRPr="005D409F">
        <w:t xml:space="preserve"> and</w:t>
      </w:r>
      <w:r w:rsidR="00D41F26" w:rsidRPr="005D409F">
        <w:t xml:space="preserve"> pre-miR528</w:t>
      </w:r>
      <w:r w:rsidR="001B1C70" w:rsidRPr="005D409F">
        <w:t xml:space="preserve"> from </w:t>
      </w:r>
      <w:r w:rsidR="001B1C70" w:rsidRPr="005D409F">
        <w:rPr>
          <w:i/>
        </w:rPr>
        <w:t>Oryza sativa</w:t>
      </w:r>
      <w:r w:rsidR="000F59FE" w:rsidRPr="005D409F">
        <w:t>.</w:t>
      </w:r>
      <w:r w:rsidR="002268DE" w:rsidRPr="005D409F">
        <w:rPr>
          <w:i/>
        </w:rPr>
        <w:t xml:space="preserve"> </w:t>
      </w:r>
      <w:r w:rsidR="00221F89" w:rsidRPr="005D409F">
        <w:t>Subsequently,</w:t>
      </w:r>
      <w:r w:rsidR="00221F89" w:rsidRPr="005D409F">
        <w:rPr>
          <w:i/>
        </w:rPr>
        <w:t xml:space="preserve"> </w:t>
      </w:r>
      <w:r w:rsidR="00221F89" w:rsidRPr="005D409F">
        <w:t xml:space="preserve">the </w:t>
      </w:r>
      <w:r w:rsidR="00D32601" w:rsidRPr="005D409F">
        <w:t xml:space="preserve">original </w:t>
      </w:r>
      <w:r w:rsidR="002268DE" w:rsidRPr="005D409F">
        <w:t xml:space="preserve">miRNA duplex </w:t>
      </w:r>
      <w:r w:rsidR="000F59FE" w:rsidRPr="005D409F">
        <w:t>is replace</w:t>
      </w:r>
      <w:r w:rsidR="00733F41" w:rsidRPr="005D409F">
        <w:t>d</w:t>
      </w:r>
      <w:r w:rsidR="000F59FE" w:rsidRPr="005D409F">
        <w:t xml:space="preserve"> </w:t>
      </w:r>
      <w:r w:rsidR="002268DE" w:rsidRPr="005D409F">
        <w:t xml:space="preserve">with </w:t>
      </w:r>
      <w:r w:rsidR="00013C59" w:rsidRPr="005D409F">
        <w:t xml:space="preserve">artificially </w:t>
      </w:r>
      <w:r w:rsidR="002268DE" w:rsidRPr="005D409F">
        <w:t xml:space="preserve">designed </w:t>
      </w:r>
      <w:r w:rsidR="00F91B9D" w:rsidRPr="005D409F">
        <w:t>miRNA</w:t>
      </w:r>
      <w:r w:rsidR="004A2D31" w:rsidRPr="005D409F">
        <w:t>s</w:t>
      </w:r>
      <w:r w:rsidR="00F91B9D" w:rsidRPr="005D409F">
        <w:t xml:space="preserve"> </w:t>
      </w:r>
      <w:r w:rsidR="00F6142E" w:rsidRPr="005D409F">
        <w:t xml:space="preserve">via </w:t>
      </w:r>
      <w:r w:rsidR="00E37783" w:rsidRPr="005D409F">
        <w:t>overlapping</w:t>
      </w:r>
      <w:r w:rsidR="00F6142E" w:rsidRPr="005D409F">
        <w:t xml:space="preserve"> PCR or other techniques</w:t>
      </w:r>
      <w:r w:rsidR="001B1C70" w:rsidRPr="005D409F">
        <w:t xml:space="preserve"> </w:t>
      </w:r>
      <w:r w:rsidR="001B1C70" w:rsidRPr="005D409F">
        <w:fldChar w:fldCharType="begin">
          <w:fldData xml:space="preserve">PEVuZE5vdGU+PENpdGU+PEF1dGhvcj5DYXJib25lbGw8L0F1dGhvcj48WWVhcj4yMDE1PC9ZZWFy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</w:fldData>
        </w:fldChar>
      </w:r>
      <w:r w:rsidR="001228A7" w:rsidRPr="005D409F">
        <w:instrText xml:space="preserve"> ADDIN EN.CITE </w:instrText>
      </w:r>
      <w:r w:rsidR="001228A7" w:rsidRPr="005D409F">
        <w:fldChar w:fldCharType="begin">
          <w:fldData xml:space="preserve">PEVuZE5vdGU+PENpdGU+PEF1dGhvcj5DYXJib25lbGw8L0F1dGhvcj48WWVhcj4yMDE1PC9ZZWFy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</w:fldData>
        </w:fldChar>
      </w:r>
      <w:r w:rsidR="001228A7" w:rsidRPr="005D409F">
        <w:instrText xml:space="preserve"> ADDIN EN.CITE.DATA </w:instrText>
      </w:r>
      <w:r w:rsidR="001228A7" w:rsidRPr="005D409F">
        <w:fldChar w:fldCharType="end"/>
      </w:r>
      <w:r w:rsidR="001B1C70" w:rsidRPr="005D409F">
        <w:fldChar w:fldCharType="separate"/>
      </w:r>
      <w:r w:rsidR="001228A7" w:rsidRPr="005D409F">
        <w:rPr>
          <w:noProof/>
        </w:rPr>
        <w:t>[96</w:t>
      </w:r>
      <w:r w:rsidR="006F29A7" w:rsidRPr="005D409F">
        <w:rPr>
          <w:noProof/>
        </w:rPr>
        <w:t>–</w:t>
      </w:r>
      <w:r w:rsidR="001228A7" w:rsidRPr="005D409F">
        <w:rPr>
          <w:noProof/>
        </w:rPr>
        <w:t>101]</w:t>
      </w:r>
      <w:r w:rsidR="001B1C70" w:rsidRPr="005D409F">
        <w:fldChar w:fldCharType="end"/>
      </w:r>
      <w:r w:rsidR="00F6142E" w:rsidRPr="005D409F">
        <w:t>.</w:t>
      </w:r>
    </w:p>
    <w:p w14:paraId="057FE80B" w14:textId="5AF1F94B" w:rsidR="00F6142E" w:rsidRPr="005D409F" w:rsidRDefault="00C12AB4" w:rsidP="00FD663F">
      <w:pPr>
        <w:pStyle w:val="Mdeck4heading2"/>
      </w:pPr>
      <w:r w:rsidRPr="005D409F">
        <w:t xml:space="preserve">4.3. </w:t>
      </w:r>
      <w:r w:rsidR="00912957" w:rsidRPr="005D409F">
        <w:t>V</w:t>
      </w:r>
      <w:r w:rsidR="00F6142E" w:rsidRPr="005D409F">
        <w:t>ector</w:t>
      </w:r>
      <w:r w:rsidR="00912957" w:rsidRPr="005D409F">
        <w:t xml:space="preserve"> construction </w:t>
      </w:r>
      <w:r w:rsidR="00083E8D" w:rsidRPr="005D409F">
        <w:t>and plant transformation</w:t>
      </w:r>
    </w:p>
    <w:p w14:paraId="66CAC170" w14:textId="683BB7C7" w:rsidR="002D4E14" w:rsidRPr="005D409F" w:rsidRDefault="00E9756B" w:rsidP="00B23C3B">
      <w:pPr>
        <w:pStyle w:val="Mdeck4textfirstlinezero"/>
        <w:rPr>
          <w:b/>
        </w:rPr>
      </w:pPr>
      <w:r w:rsidRPr="005D409F">
        <w:t>This step involves the use of t</w:t>
      </w:r>
      <w:r w:rsidR="00F6142E" w:rsidRPr="005D409F">
        <w:t xml:space="preserve">wo </w:t>
      </w:r>
      <w:r w:rsidRPr="005D409F">
        <w:t>type</w:t>
      </w:r>
      <w:r w:rsidR="00E37783" w:rsidRPr="005D409F">
        <w:t>s</w:t>
      </w:r>
      <w:r w:rsidR="00F6142E" w:rsidRPr="005D409F">
        <w:t xml:space="preserve"> of vectors</w:t>
      </w:r>
      <w:r w:rsidRPr="005D409F">
        <w:t xml:space="preserve">: a </w:t>
      </w:r>
      <w:r w:rsidR="00F6142E" w:rsidRPr="005D409F">
        <w:t xml:space="preserve">clone vector for </w:t>
      </w:r>
      <w:r w:rsidRPr="005D409F">
        <w:t xml:space="preserve">the </w:t>
      </w:r>
      <w:r w:rsidR="00F6142E" w:rsidRPr="005D409F">
        <w:t xml:space="preserve">amplification of </w:t>
      </w:r>
      <w:r w:rsidR="00AC601B" w:rsidRPr="005D409F">
        <w:t xml:space="preserve">the </w:t>
      </w:r>
      <w:r w:rsidR="00F6142E" w:rsidRPr="005D409F">
        <w:t>backbone</w:t>
      </w:r>
      <w:r w:rsidRPr="005D409F">
        <w:t xml:space="preserve">, </w:t>
      </w:r>
      <w:r w:rsidR="00F6142E" w:rsidRPr="005D409F">
        <w:t xml:space="preserve">and </w:t>
      </w:r>
      <w:r w:rsidRPr="005D409F">
        <w:t xml:space="preserve">an </w:t>
      </w:r>
      <w:r w:rsidR="00F6142E" w:rsidRPr="005D409F">
        <w:t xml:space="preserve">expression vector </w:t>
      </w:r>
      <w:r w:rsidRPr="005D409F">
        <w:t>for the</w:t>
      </w:r>
      <w:r w:rsidR="00F6142E" w:rsidRPr="005D409F">
        <w:t xml:space="preserve"> integration of amiRNA</w:t>
      </w:r>
      <w:r w:rsidR="00061C41" w:rsidRPr="005D409F">
        <w:t>s</w:t>
      </w:r>
      <w:r w:rsidR="006E2F26" w:rsidRPr="005D409F">
        <w:t xml:space="preserve"> expression cassette</w:t>
      </w:r>
      <w:r w:rsidR="00F6142E" w:rsidRPr="005D409F">
        <w:t xml:space="preserve"> </w:t>
      </w:r>
      <w:r w:rsidRPr="005D409F">
        <w:t>in</w:t>
      </w:r>
      <w:r w:rsidR="00F6142E" w:rsidRPr="005D409F">
        <w:t xml:space="preserve">to </w:t>
      </w:r>
      <w:r w:rsidR="008F03BA" w:rsidRPr="005D409F">
        <w:t xml:space="preserve">the </w:t>
      </w:r>
      <w:r w:rsidR="00F6142E" w:rsidRPr="005D409F">
        <w:t xml:space="preserve">plant </w:t>
      </w:r>
      <w:r w:rsidR="00C95BA4" w:rsidRPr="005D409F">
        <w:t xml:space="preserve">bioreactor </w:t>
      </w:r>
      <w:r w:rsidRPr="005D409F">
        <w:t xml:space="preserve">genome for </w:t>
      </w:r>
      <w:r w:rsidR="00C95BA4" w:rsidRPr="005D409F">
        <w:t>expression</w:t>
      </w:r>
      <w:r w:rsidR="00F249AD" w:rsidRPr="005D409F">
        <w:t xml:space="preserve"> </w:t>
      </w:r>
      <w:r w:rsidR="002472A3" w:rsidRPr="005D409F">
        <w:fldChar w:fldCharType="begin"/>
      </w:r>
      <w:r w:rsidR="001228A7" w:rsidRPr="005D409F">
        <w:instrText xml:space="preserve"> ADDIN EN.CITE &lt;EndNote&gt;&lt;Cite&gt;&lt;Author&gt;Li&lt;/Author&gt;&lt;Year&gt;2021&lt;/Year&gt;&lt;RecNum&gt;192&lt;/RecNum&gt;&lt;DisplayText&gt;[102]&lt;/DisplayText&gt;&lt;record&gt;&lt;rec-number&gt;192&lt;/rec-number&gt;&lt;foreign-keys&gt;&lt;key app="EN" db-id="eaxfprersdzda8epzt75pvzt5t0t9zsspevx" timestamp="1643078273"&gt;192&lt;/key&gt;&lt;/foreign-keys&gt;&lt;ref-type name="Journal Article"&gt;17&lt;/ref-type&gt;&lt;contributors&gt;&lt;authors&gt;&lt;author&gt;Li, Q.&lt;/author&gt;&lt;author&gt;Canton, M.&lt;/author&gt;&lt;author&gt;Wu, H.&lt;/author&gt;&lt;author&gt;Zhang, X.&lt;/author&gt;&lt;author&gt;Zale, J.&lt;/author&gt;&lt;author&gt;Mou, Z.&lt;/author&gt;&lt;/authors&gt;&lt;/contributors&gt;&lt;auth-address&gt;Department of Microbiology and Cell Science, University of Florida, Gainesville, FL, 32611, USA.&amp;#xD;Citrus Research and Education Center, University of Florida, 700 Experiment Station Road, Lake Alfred, FL, 33850, USA.&amp;#xD;Department of Microbiology and Cell Science, University of Florida, Gainesville, FL, 32611, USA. zhlmou@ufl.edu.&lt;/auth-address&gt;&lt;titles&gt;&lt;title&gt;Efficient artificial microRNA vectors for gene silencing in citrus&lt;/title&gt;&lt;secondary-title&gt;Plant Cell Rep&lt;/secondary-title&gt;&lt;/titles&gt;&lt;periodical&gt;&lt;full-title&gt;Plant Cell Rep&lt;/full-title&gt;&lt;/periodical&gt;&lt;pages&gt;2449-2452&lt;/pages&gt;&lt;volume&gt;40&lt;/volume&gt;&lt;number&gt;12&lt;/number&gt;&lt;edition&gt;2021/08/25&lt;/edition&gt;&lt;keywords&gt;&lt;keyword&gt;Citrus/*genetics&lt;/keyword&gt;&lt;keyword&gt;Gene Editing/methods&lt;/keyword&gt;&lt;keyword&gt;*Gene Silencing&lt;/keyword&gt;&lt;keyword&gt;Genetic Vectors/*genetics&lt;/keyword&gt;&lt;keyword&gt;MicroRNAs/*genetics&lt;/keyword&gt;&lt;keyword&gt;Oxidoreductases/genetics&lt;/keyword&gt;&lt;keyword&gt;Plant Proteins/genetics&lt;/keyword&gt;&lt;keyword&gt;Plant Shoots/genetics&lt;/keyword&gt;&lt;keyword&gt;Plants, Genetically Modified&lt;/keyword&gt;&lt;/keywords&gt;&lt;dates&gt;&lt;year&gt;2021&lt;/year&gt;&lt;pub-dates&gt;&lt;date&gt;Dec&lt;/date&gt;&lt;/pub-dates&gt;&lt;/dates&gt;&lt;isbn&gt;0721-7714&lt;/isbn&gt;&lt;accession-num&gt;34427747&lt;/accession-num&gt;&lt;urls&gt;&lt;/urls&gt;&lt;electronic-resource-num&gt;10.1007/s00299-021-02775-5&lt;/electronic-resource-num&gt;&lt;remote-database-provider&gt;NLM&lt;/remote-database-provider&gt;&lt;language&gt;eng&lt;/language&gt;&lt;/record&gt;&lt;/Cite&gt;&lt;/EndNote&gt;</w:instrText>
      </w:r>
      <w:r w:rsidR="002472A3" w:rsidRPr="005D409F">
        <w:fldChar w:fldCharType="separate"/>
      </w:r>
      <w:r w:rsidR="001228A7" w:rsidRPr="005D409F">
        <w:rPr>
          <w:noProof/>
        </w:rPr>
        <w:t>[102]</w:t>
      </w:r>
      <w:r w:rsidR="002472A3" w:rsidRPr="005D409F">
        <w:fldChar w:fldCharType="end"/>
      </w:r>
      <w:r w:rsidR="00C95BA4" w:rsidRPr="005D409F">
        <w:t>.</w:t>
      </w:r>
      <w:r w:rsidR="009B1D81" w:rsidRPr="005D409F">
        <w:t xml:space="preserve"> The WMD3 design platform</w:t>
      </w:r>
      <w:r w:rsidR="00016D3B" w:rsidRPr="005D409F">
        <w:t xml:space="preserve"> (</w:t>
      </w:r>
      <w:hyperlink r:id="rId10" w:history="1">
        <w:r w:rsidR="00016D3B" w:rsidRPr="005D409F">
          <w:rPr>
            <w:rStyle w:val="ae"/>
            <w:rFonts w:cs="Times New Roman"/>
            <w:color w:val="auto"/>
            <w:u w:val="none"/>
          </w:rPr>
          <w:t>http://wmd.weigelworld.org</w:t>
        </w:r>
      </w:hyperlink>
      <w:r w:rsidR="00016D3B" w:rsidRPr="005D409F">
        <w:t xml:space="preserve">) </w:t>
      </w:r>
      <w:r w:rsidR="00584342" w:rsidRPr="005D409F">
        <w:t>facilitates the</w:t>
      </w:r>
      <w:r w:rsidR="00CD3C84" w:rsidRPr="005D409F">
        <w:t xml:space="preserve"> automatic design of plant amiRNA sequences</w:t>
      </w:r>
      <w:r w:rsidR="009B1D81" w:rsidRPr="005D409F">
        <w:t xml:space="preserve"> </w:t>
      </w:r>
      <w:r w:rsidRPr="005D409F">
        <w:t xml:space="preserve">for vector </w:t>
      </w:r>
      <w:r w:rsidR="00CD3C84" w:rsidRPr="005D409F">
        <w:t>construction</w:t>
      </w:r>
      <w:r w:rsidR="009B1D81" w:rsidRPr="005D409F">
        <w:t xml:space="preserve">. </w:t>
      </w:r>
      <w:r w:rsidRPr="005D409F">
        <w:t>T</w:t>
      </w:r>
      <w:r w:rsidR="007E66CC" w:rsidRPr="005D409F">
        <w:t>his</w:t>
      </w:r>
      <w:r w:rsidR="009B1D81" w:rsidRPr="005D409F">
        <w:t xml:space="preserve"> platform also provides </w:t>
      </w:r>
      <w:r w:rsidRPr="005D409F">
        <w:t>several</w:t>
      </w:r>
      <w:r w:rsidR="009B1D81" w:rsidRPr="005D409F">
        <w:t xml:space="preserve"> vectors containing plant endogenous miRNA precursor sequences, such as </w:t>
      </w:r>
      <w:bookmarkStart w:id="9" w:name="OLE_LINK2"/>
      <w:bookmarkStart w:id="10" w:name="OLE_LINK7"/>
      <w:r w:rsidR="009B1D81" w:rsidRPr="005D409F">
        <w:rPr>
          <w:i/>
        </w:rPr>
        <w:t>pRS300</w:t>
      </w:r>
      <w:bookmarkEnd w:id="9"/>
      <w:bookmarkEnd w:id="10"/>
      <w:r w:rsidR="009B1D81" w:rsidRPr="005D409F">
        <w:rPr>
          <w:i/>
        </w:rPr>
        <w:t>, pNW55, pChamiRNA 2</w:t>
      </w:r>
      <w:r w:rsidRPr="005D409F">
        <w:rPr>
          <w:i/>
        </w:rPr>
        <w:t>,</w:t>
      </w:r>
      <w:r w:rsidR="009B1D81" w:rsidRPr="005D409F">
        <w:rPr>
          <w:i/>
        </w:rPr>
        <w:t xml:space="preserve"> and 3</w:t>
      </w:r>
      <w:r w:rsidR="009B1D81" w:rsidRPr="005D409F">
        <w:t xml:space="preserve">. </w:t>
      </w:r>
      <w:r w:rsidR="003E501E" w:rsidRPr="005D409F">
        <w:t>Three pairs of primers can be automatically designed</w:t>
      </w:r>
      <w:r w:rsidR="003E501E" w:rsidRPr="005D409F" w:rsidDel="00E9756B">
        <w:t xml:space="preserve"> </w:t>
      </w:r>
      <w:r w:rsidR="003E501E" w:rsidRPr="005D409F">
        <w:t>b</w:t>
      </w:r>
      <w:r w:rsidRPr="005D409F">
        <w:t>ased on</w:t>
      </w:r>
      <w:r w:rsidR="009B1D81" w:rsidRPr="005D409F">
        <w:t xml:space="preserve"> the </w:t>
      </w:r>
      <w:r w:rsidR="006D74CA" w:rsidRPr="005D409F">
        <w:t xml:space="preserve">selected amiRNA </w:t>
      </w:r>
      <w:r w:rsidR="00CD3C84" w:rsidRPr="005D409F">
        <w:t>sequence</w:t>
      </w:r>
      <w:r w:rsidR="000712A3" w:rsidRPr="005D409F">
        <w:t xml:space="preserve"> and </w:t>
      </w:r>
      <w:r w:rsidR="006D74CA" w:rsidRPr="005D409F">
        <w:t xml:space="preserve">its </w:t>
      </w:r>
      <w:r w:rsidR="000712A3" w:rsidRPr="005D409F">
        <w:t>flank</w:t>
      </w:r>
      <w:r w:rsidR="006D74CA" w:rsidRPr="005D409F">
        <w:t>ing</w:t>
      </w:r>
      <w:r w:rsidR="000712A3" w:rsidRPr="005D409F">
        <w:t xml:space="preserve"> sequence on the selected </w:t>
      </w:r>
      <w:r w:rsidR="00044455" w:rsidRPr="005D409F">
        <w:t xml:space="preserve">clone </w:t>
      </w:r>
      <w:r w:rsidR="000712A3" w:rsidRPr="005D409F">
        <w:t>vector</w:t>
      </w:r>
      <w:r w:rsidR="009B1D81" w:rsidRPr="005D409F">
        <w:t>.</w:t>
      </w:r>
      <w:r w:rsidR="000712A3" w:rsidRPr="005D409F">
        <w:t xml:space="preserve"> </w:t>
      </w:r>
      <w:r w:rsidR="006D74CA" w:rsidRPr="005D409F">
        <w:t xml:space="preserve">The pre-amiRNA is then </w:t>
      </w:r>
      <w:r w:rsidR="006D74CA" w:rsidRPr="005D409F">
        <w:rPr>
          <w:spacing w:val="-2"/>
        </w:rPr>
        <w:t>constructed u</w:t>
      </w:r>
      <w:r w:rsidR="00044455" w:rsidRPr="005D409F">
        <w:rPr>
          <w:spacing w:val="-2"/>
        </w:rPr>
        <w:t>sing the</w:t>
      </w:r>
      <w:r w:rsidR="006D74CA" w:rsidRPr="005D409F">
        <w:rPr>
          <w:spacing w:val="-2"/>
        </w:rPr>
        <w:t>se</w:t>
      </w:r>
      <w:r w:rsidR="00044455" w:rsidRPr="005D409F">
        <w:rPr>
          <w:spacing w:val="-2"/>
        </w:rPr>
        <w:t xml:space="preserve"> primer pairs and selected vectors</w:t>
      </w:r>
      <w:r w:rsidR="006D74CA" w:rsidRPr="005D409F">
        <w:rPr>
          <w:spacing w:val="-2"/>
        </w:rPr>
        <w:t xml:space="preserve"> through </w:t>
      </w:r>
      <w:r w:rsidR="002F2D2A" w:rsidRPr="005D409F">
        <w:rPr>
          <w:spacing w:val="-2"/>
        </w:rPr>
        <w:t>four rounds of PCR reaction</w:t>
      </w:r>
      <w:r w:rsidR="00F975AE" w:rsidRPr="005D409F">
        <w:rPr>
          <w:spacing w:val="-2"/>
        </w:rPr>
        <w:t>s</w:t>
      </w:r>
      <w:r w:rsidR="006D74CA" w:rsidRPr="005D409F">
        <w:rPr>
          <w:spacing w:val="-2"/>
        </w:rPr>
        <w:t>,</w:t>
      </w:r>
      <w:r w:rsidR="000712A3" w:rsidRPr="005D409F">
        <w:rPr>
          <w:spacing w:val="-2"/>
        </w:rPr>
        <w:t xml:space="preserve"> </w:t>
      </w:r>
      <w:r w:rsidR="00623371" w:rsidRPr="005D409F">
        <w:rPr>
          <w:spacing w:val="-2"/>
        </w:rPr>
        <w:t>and then cloned</w:t>
      </w:r>
      <w:r w:rsidR="009B1D81" w:rsidRPr="005D409F">
        <w:rPr>
          <w:spacing w:val="-2"/>
        </w:rPr>
        <w:t xml:space="preserve"> into a suitable plant expression vector </w:t>
      </w:r>
      <w:r w:rsidR="00F975AE" w:rsidRPr="005D409F">
        <w:rPr>
          <w:spacing w:val="-2"/>
        </w:rPr>
        <w:t>through</w:t>
      </w:r>
      <w:r w:rsidR="009B1D81" w:rsidRPr="005D409F">
        <w:rPr>
          <w:spacing w:val="-2"/>
        </w:rPr>
        <w:t xml:space="preserve"> restriction enzyme ligation</w:t>
      </w:r>
      <w:r w:rsidR="002F2D2A" w:rsidRPr="005D409F">
        <w:rPr>
          <w:spacing w:val="-2"/>
        </w:rPr>
        <w:t>.</w:t>
      </w:r>
      <w:r w:rsidR="009B1D81" w:rsidRPr="005D409F">
        <w:rPr>
          <w:spacing w:val="-2"/>
        </w:rPr>
        <w:t xml:space="preserve"> </w:t>
      </w:r>
      <w:r w:rsidR="002F2D2A" w:rsidRPr="005D409F">
        <w:rPr>
          <w:spacing w:val="-2"/>
        </w:rPr>
        <w:t>This approach</w:t>
      </w:r>
      <w:r w:rsidR="009B1D81" w:rsidRPr="005D409F">
        <w:rPr>
          <w:spacing w:val="-2"/>
        </w:rPr>
        <w:t xml:space="preserve"> </w:t>
      </w:r>
      <w:r w:rsidR="002F2D2A" w:rsidRPr="005D409F">
        <w:rPr>
          <w:spacing w:val="-2"/>
        </w:rPr>
        <w:t>optimize</w:t>
      </w:r>
      <w:r w:rsidR="006D74CA" w:rsidRPr="005D409F">
        <w:rPr>
          <w:spacing w:val="-2"/>
        </w:rPr>
        <w:t>s</w:t>
      </w:r>
      <w:r w:rsidR="009B1D81" w:rsidRPr="005D409F">
        <w:rPr>
          <w:spacing w:val="-2"/>
        </w:rPr>
        <w:t xml:space="preserve"> the steps</w:t>
      </w:r>
      <w:r w:rsidR="00F975AE" w:rsidRPr="005D409F">
        <w:rPr>
          <w:spacing w:val="-2"/>
        </w:rPr>
        <w:t xml:space="preserve"> involved </w:t>
      </w:r>
      <w:r w:rsidR="009B1D81" w:rsidRPr="005D409F">
        <w:rPr>
          <w:spacing w:val="-2"/>
        </w:rPr>
        <w:t>in the construction of traditional RNAi vector</w:t>
      </w:r>
      <w:r w:rsidR="001F5C1F" w:rsidRPr="005D409F">
        <w:rPr>
          <w:spacing w:val="-2"/>
        </w:rPr>
        <w:t>s</w:t>
      </w:r>
      <w:r w:rsidR="009B1D81" w:rsidRPr="005D409F">
        <w:rPr>
          <w:spacing w:val="-2"/>
        </w:rPr>
        <w:t xml:space="preserve">, </w:t>
      </w:r>
      <w:r w:rsidR="00584342" w:rsidRPr="005D409F">
        <w:rPr>
          <w:rFonts w:hint="eastAsia"/>
          <w:spacing w:val="-2"/>
        </w:rPr>
        <w:t>ther</w:t>
      </w:r>
      <w:r w:rsidR="00584342" w:rsidRPr="005D409F">
        <w:rPr>
          <w:spacing w:val="-2"/>
        </w:rPr>
        <w:t xml:space="preserve">eby </w:t>
      </w:r>
      <w:r w:rsidR="00F975AE" w:rsidRPr="005D409F">
        <w:rPr>
          <w:spacing w:val="-2"/>
        </w:rPr>
        <w:lastRenderedPageBreak/>
        <w:t>reducing</w:t>
      </w:r>
      <w:r w:rsidR="009B1D81" w:rsidRPr="005D409F">
        <w:rPr>
          <w:spacing w:val="-2"/>
        </w:rPr>
        <w:t xml:space="preserve"> the experimental period and improv</w:t>
      </w:r>
      <w:r w:rsidR="00F975AE" w:rsidRPr="005D409F">
        <w:rPr>
          <w:spacing w:val="-2"/>
        </w:rPr>
        <w:t xml:space="preserve">ing </w:t>
      </w:r>
      <w:r w:rsidR="009B1D81" w:rsidRPr="005D409F">
        <w:rPr>
          <w:spacing w:val="-2"/>
        </w:rPr>
        <w:t xml:space="preserve">the </w:t>
      </w:r>
      <w:r w:rsidR="00F975AE" w:rsidRPr="005D409F">
        <w:rPr>
          <w:spacing w:val="-2"/>
        </w:rPr>
        <w:t xml:space="preserve">experimental </w:t>
      </w:r>
      <w:r w:rsidR="009B1D81" w:rsidRPr="005D409F">
        <w:rPr>
          <w:spacing w:val="-2"/>
        </w:rPr>
        <w:t>accuracy</w:t>
      </w:r>
      <w:r w:rsidR="00F975AE" w:rsidRPr="005D409F">
        <w:rPr>
          <w:spacing w:val="-2"/>
        </w:rPr>
        <w:t xml:space="preserve"> </w:t>
      </w:r>
      <w:r w:rsidR="00137162" w:rsidRPr="005D409F">
        <w:rPr>
          <w:spacing w:val="-2"/>
        </w:rPr>
        <w:fldChar w:fldCharType="begin"/>
      </w:r>
      <w:r w:rsidR="001228A7" w:rsidRPr="005D409F">
        <w:rPr>
          <w:spacing w:val="-2"/>
        </w:rPr>
        <w:instrText xml:space="preserve"> ADDIN EN.CITE &lt;EndNote&gt;&lt;Cite&gt;&lt;Author&gt;Schwab&lt;/Author&gt;&lt;Year&gt;2006&lt;/Year&gt;&lt;RecNum&gt;556&lt;/RecNum&gt;&lt;DisplayText&gt;[103]&lt;/DisplayText&gt;&lt;record&gt;&lt;rec-number&gt;556&lt;/rec-number&gt;&lt;foreign-keys&gt;&lt;key app="EN" db-id="eaxfprersdzda8epzt75pvzt5t0t9zsspevx" timestamp="1703126198"&gt;556&lt;/key&gt;&lt;/foreign-keys&gt;&lt;ref-type name="Journal Article"&gt;17&lt;/ref-type&gt;&lt;contributors&gt;&lt;authors&gt;&lt;author&gt;Schwab, R.&lt;/author&gt;&lt;author&gt;Ossowski, S.&lt;/author&gt;&lt;author&gt;Riester, M.&lt;/author&gt;&lt;author&gt;Warthmann, N.&lt;/author&gt;&lt;author&gt;Weigel, D.&lt;/author&gt;&lt;/authors&gt;&lt;/contributors&gt;&lt;auth-address&gt;Department of Molecular Biology, Max Planck Institute for Developmental Biology, 72076 Tübingen, Germany.&lt;/auth-address&gt;&lt;titles&gt;&lt;title&gt;Highly specific gene silencing by artificial microRNAs in Arabidopsis&lt;/title&gt;&lt;secondary-title&gt;Plant Cell&lt;/secondary-title&gt;&lt;/titles&gt;&lt;periodical&gt;&lt;full-title&gt;Plant Cell&lt;/full-title&gt;&lt;/periodical&gt;&lt;pages&gt;1121-33&lt;/pages&gt;&lt;volume&gt;18&lt;/volume&gt;&lt;number&gt;5&lt;/number&gt;&lt;edition&gt;20060310&lt;/edition&gt;&lt;keywords&gt;&lt;keyword&gt;Arabidopsis/anatomy &amp;amp; histology/*genetics/metabolism&lt;/keyword&gt;&lt;keyword&gt;Base Pairing&lt;/keyword&gt;&lt;keyword&gt;*Gene Silencing&lt;/keyword&gt;&lt;keyword&gt;MicroRNAs/chemistry/metabolism/*physiology&lt;/keyword&gt;&lt;keyword&gt;Phenotype&lt;/keyword&gt;&lt;keyword&gt;RNA, Plant/chemistry/metabolism/*physiology&lt;/keyword&gt;&lt;keyword&gt;Sequence Analysis, RNA&lt;/keyword&gt;&lt;keyword&gt;Software&lt;/keyword&gt;&lt;/keywords&gt;&lt;dates&gt;&lt;year&gt;2006&lt;/year&gt;&lt;pub-dates&gt;&lt;date&gt;May&lt;/date&gt;&lt;/pub-dates&gt;&lt;/dates&gt;&lt;isbn&gt;1040-4651 (Print)&amp;#xD;1040-4651&lt;/isbn&gt;&lt;accession-num&gt;16531494&lt;/accession-num&gt;&lt;urls&gt;&lt;/urls&gt;&lt;custom2&gt;PMC1456875&lt;/custom2&gt;&lt;electronic-resource-num&gt;10.1105/tpc.105.039834&lt;/electronic-resource-num&gt;&lt;remote-database-provider&gt;NLM&lt;/remote-database-provider&gt;&lt;language&gt;eng&lt;/language&gt;&lt;/record&gt;&lt;/Cite&gt;&lt;/EndNote&gt;</w:instrText>
      </w:r>
      <w:r w:rsidR="00137162" w:rsidRPr="005D409F">
        <w:rPr>
          <w:spacing w:val="-2"/>
        </w:rPr>
        <w:fldChar w:fldCharType="separate"/>
      </w:r>
      <w:r w:rsidR="001228A7" w:rsidRPr="005D409F">
        <w:rPr>
          <w:noProof/>
          <w:spacing w:val="-2"/>
        </w:rPr>
        <w:t>[103]</w:t>
      </w:r>
      <w:r w:rsidR="00137162" w:rsidRPr="005D409F">
        <w:rPr>
          <w:spacing w:val="-2"/>
        </w:rPr>
        <w:fldChar w:fldCharType="end"/>
      </w:r>
      <w:r w:rsidR="009B1D81" w:rsidRPr="005D409F">
        <w:rPr>
          <w:spacing w:val="-2"/>
        </w:rPr>
        <w:t>.</w:t>
      </w:r>
      <w:r w:rsidR="009B1D81" w:rsidRPr="005D409F">
        <w:t xml:space="preserve"> </w:t>
      </w:r>
      <w:r w:rsidR="00584342" w:rsidRPr="005D409F">
        <w:t>In addition</w:t>
      </w:r>
      <w:r w:rsidR="00F975AE" w:rsidRPr="005D409F">
        <w:t xml:space="preserve">, </w:t>
      </w:r>
      <w:r w:rsidR="000119BF" w:rsidRPr="005D409F">
        <w:t xml:space="preserve">the </w:t>
      </w:r>
      <w:r w:rsidR="00F975AE" w:rsidRPr="005D409F">
        <w:t>r</w:t>
      </w:r>
      <w:r w:rsidR="009B1D81" w:rsidRPr="005D409F">
        <w:t xml:space="preserve">esearcher </w:t>
      </w:r>
      <w:r w:rsidR="00584342" w:rsidRPr="005D409F">
        <w:t xml:space="preserve">has recently </w:t>
      </w:r>
      <w:r w:rsidR="009B1D81" w:rsidRPr="005D409F">
        <w:t>developed two median vectors</w:t>
      </w:r>
      <w:r w:rsidR="00F975AE" w:rsidRPr="005D409F">
        <w:t>,</w:t>
      </w:r>
      <w:r w:rsidR="009B1D81" w:rsidRPr="005D409F">
        <w:t xml:space="preserve"> pAMIR395a and pAMIR319a</w:t>
      </w:r>
      <w:r w:rsidR="00F975AE" w:rsidRPr="005D409F">
        <w:t>,</w:t>
      </w:r>
      <w:r w:rsidR="009B1D81" w:rsidRPr="005D409F">
        <w:t xml:space="preserve"> </w:t>
      </w:r>
      <w:r w:rsidR="00F975AE" w:rsidRPr="005D409F">
        <w:t xml:space="preserve">which </w:t>
      </w:r>
      <w:r w:rsidR="009B1D81" w:rsidRPr="005D409F">
        <w:t>contain two restriction sites. An artificial miRNA construct can be obtained by inserting an artificial stem-loop</w:t>
      </w:r>
      <w:r w:rsidR="00F975AE" w:rsidRPr="005D409F">
        <w:t>,</w:t>
      </w:r>
      <w:r w:rsidR="009B1D81" w:rsidRPr="005D409F">
        <w:t xml:space="preserve"> produced from one PCR reaction into the corresponding median vector </w:t>
      </w:r>
      <w:r w:rsidR="0009665A" w:rsidRPr="005D409F">
        <w:fldChar w:fldCharType="begin"/>
      </w:r>
      <w:r w:rsidR="001228A7" w:rsidRPr="005D409F">
        <w:instrText xml:space="preserve"> ADDIN EN.CITE &lt;EndNote&gt;&lt;Cite&gt;&lt;Author&gt;Liang&lt;/Author&gt;&lt;Year&gt;2012&lt;/Year&gt;&lt;RecNum&gt;555&lt;/RecNum&gt;&lt;DisplayText&gt;[104]&lt;/DisplayText&gt;&lt;record&gt;&lt;rec-number&gt;555&lt;/rec-number&gt;&lt;foreign-keys&gt;&lt;key app="EN" db-id="eaxfprersdzda8epzt75pvzt5t0t9zsspevx" timestamp="1703126051"&gt;555&lt;/key&gt;&lt;/foreign-keys&gt;&lt;ref-type name="Journal Article"&gt;17&lt;/ref-type&gt;&lt;contributors&gt;&lt;authors&gt;&lt;author&gt;Liang, G.&lt;/author&gt;&lt;author&gt;He, H.&lt;/author&gt;&lt;author&gt;Li, Y.&lt;/author&gt;&lt;author&gt;Yu, D.&lt;/author&gt;&lt;/authors&gt;&lt;/contributors&gt;&lt;auth-address&gt;Key Laboratory of Tropical Forest Ecology, Xishuangbanna Tropical Botanical Garden, Chinese Academy of Sciences, Kunming 650223, Yunnan, China.&lt;/auth-address&gt;&lt;titles&gt;&lt;title&gt;A new strategy for construction of artificial miRNA vectors in Arabidopsis&lt;/title&gt;&lt;secondary-title&gt;Planta&lt;/secondary-title&gt;&lt;/titles&gt;&lt;periodical&gt;&lt;full-title&gt;Planta&lt;/full-title&gt;&lt;/periodical&gt;&lt;pages&gt;1421-9&lt;/pages&gt;&lt;volume&gt;235&lt;/volume&gt;&lt;number&gt;6&lt;/number&gt;&lt;edition&gt;20120217&lt;/edition&gt;&lt;keywords&gt;&lt;keyword&gt;Arabidopsis/*genetics&lt;/keyword&gt;&lt;keyword&gt;Arabidopsis Proteins/genetics/metabolism&lt;/keyword&gt;&lt;keyword&gt;Base Sequence&lt;/keyword&gt;&lt;keyword&gt;Gene Silencing&lt;/keyword&gt;&lt;keyword&gt;Genes, Plant/genetics&lt;/keyword&gt;&lt;keyword&gt;*Genetic Techniques&lt;/keyword&gt;&lt;keyword&gt;Genetic Vectors/*genetics&lt;/keyword&gt;&lt;keyword&gt;MicroRNAs/*genetics/metabolism&lt;/keyword&gt;&lt;keyword&gt;Molecular Sequence Data&lt;/keyword&gt;&lt;/keywords&gt;&lt;dates&gt;&lt;year&gt;2012&lt;/year&gt;&lt;pub-dates&gt;&lt;date&gt;Jun&lt;/date&gt;&lt;/pub-dates&gt;&lt;/dates&gt;&lt;isbn&gt;0032-0935&lt;/isbn&gt;&lt;accession-num&gt;22350768&lt;/accession-num&gt;&lt;urls&gt;&lt;/urls&gt;&lt;electronic-resource-num&gt;10.1007/s00425-012-1610-5&lt;/electronic-resource-num&gt;&lt;remote-database-provider&gt;NLM&lt;/remote-database-provider&gt;&lt;language&gt;eng&lt;/language&gt;&lt;/record&gt;&lt;/Cite&gt;&lt;/EndNote&gt;</w:instrText>
      </w:r>
      <w:r w:rsidR="0009665A" w:rsidRPr="005D409F">
        <w:fldChar w:fldCharType="separate"/>
      </w:r>
      <w:r w:rsidR="001228A7" w:rsidRPr="005D409F">
        <w:rPr>
          <w:noProof/>
        </w:rPr>
        <w:t>[104]</w:t>
      </w:r>
      <w:r w:rsidR="0009665A" w:rsidRPr="005D409F">
        <w:fldChar w:fldCharType="end"/>
      </w:r>
      <w:r w:rsidR="009B2499" w:rsidRPr="005D409F">
        <w:t>.</w:t>
      </w:r>
    </w:p>
    <w:p w14:paraId="07BBCE41" w14:textId="65BC1DA9" w:rsidR="00386007" w:rsidRPr="005D409F" w:rsidRDefault="00417EFA" w:rsidP="002D1887">
      <w:pPr>
        <w:pStyle w:val="Mdeck4text"/>
      </w:pPr>
      <w:r w:rsidRPr="005D409F">
        <w:rPr>
          <w:spacing w:val="-2"/>
          <w:szCs w:val="24"/>
        </w:rPr>
        <w:t xml:space="preserve">Successful integration of suitable vectors carrying </w:t>
      </w:r>
      <w:r w:rsidRPr="005D409F">
        <w:rPr>
          <w:rFonts w:hint="eastAsia"/>
          <w:spacing w:val="-2"/>
          <w:szCs w:val="24"/>
        </w:rPr>
        <w:t>ami</w:t>
      </w:r>
      <w:r w:rsidRPr="005D409F">
        <w:rPr>
          <w:spacing w:val="-2"/>
          <w:szCs w:val="24"/>
        </w:rPr>
        <w:t xml:space="preserve">RNAs into the genomes of transformed plants and efficient expression </w:t>
      </w:r>
      <w:r w:rsidR="00997A37" w:rsidRPr="005D409F">
        <w:rPr>
          <w:spacing w:val="-2"/>
          <w:szCs w:val="24"/>
        </w:rPr>
        <w:t xml:space="preserve">is also indispensable. </w:t>
      </w:r>
      <w:r w:rsidR="00F975AE" w:rsidRPr="005D409F">
        <w:rPr>
          <w:spacing w:val="-2"/>
          <w:szCs w:val="24"/>
        </w:rPr>
        <w:t>Thus f</w:t>
      </w:r>
      <w:r w:rsidR="001A3F6F" w:rsidRPr="005D409F">
        <w:rPr>
          <w:spacing w:val="-2"/>
          <w:szCs w:val="24"/>
        </w:rPr>
        <w:t>a</w:t>
      </w:r>
      <w:r w:rsidR="00F975AE" w:rsidRPr="005D409F">
        <w:rPr>
          <w:spacing w:val="-2"/>
          <w:szCs w:val="24"/>
        </w:rPr>
        <w:t>r, successful expression of amiRNA</w:t>
      </w:r>
      <w:r w:rsidR="00F5691C" w:rsidRPr="005D409F">
        <w:rPr>
          <w:spacing w:val="-2"/>
          <w:szCs w:val="24"/>
        </w:rPr>
        <w:t>s</w:t>
      </w:r>
      <w:r w:rsidR="00F975AE" w:rsidRPr="005D409F">
        <w:rPr>
          <w:spacing w:val="-2"/>
          <w:szCs w:val="24"/>
        </w:rPr>
        <w:t xml:space="preserve"> in </w:t>
      </w:r>
      <w:r w:rsidR="00584342" w:rsidRPr="005D409F">
        <w:rPr>
          <w:spacing w:val="-2"/>
          <w:szCs w:val="24"/>
        </w:rPr>
        <w:t xml:space="preserve">various </w:t>
      </w:r>
      <w:r w:rsidR="00F975AE" w:rsidRPr="005D409F">
        <w:rPr>
          <w:spacing w:val="-2"/>
          <w:szCs w:val="24"/>
        </w:rPr>
        <w:t>p</w:t>
      </w:r>
      <w:r w:rsidR="00F7365E" w:rsidRPr="005D409F">
        <w:rPr>
          <w:spacing w:val="-2"/>
          <w:szCs w:val="24"/>
        </w:rPr>
        <w:t>lants</w:t>
      </w:r>
      <w:r w:rsidR="00584342" w:rsidRPr="005D409F">
        <w:rPr>
          <w:spacing w:val="-2"/>
          <w:szCs w:val="24"/>
        </w:rPr>
        <w:t>,</w:t>
      </w:r>
      <w:r w:rsidR="00F7365E" w:rsidRPr="005D409F">
        <w:rPr>
          <w:spacing w:val="-2"/>
          <w:szCs w:val="24"/>
        </w:rPr>
        <w:t xml:space="preserve"> </w:t>
      </w:r>
      <w:r w:rsidR="00FB4FC1" w:rsidRPr="005D409F">
        <w:rPr>
          <w:spacing w:val="-2"/>
          <w:szCs w:val="24"/>
        </w:rPr>
        <w:t xml:space="preserve">including </w:t>
      </w:r>
      <w:r w:rsidR="00503E86" w:rsidRPr="005D409F">
        <w:rPr>
          <w:spacing w:val="-2"/>
          <w:szCs w:val="24"/>
        </w:rPr>
        <w:t xml:space="preserve">Arabidopsis </w:t>
      </w:r>
      <w:r w:rsidR="00503E86" w:rsidRPr="005D409F">
        <w:rPr>
          <w:spacing w:val="-2"/>
          <w:szCs w:val="24"/>
        </w:rPr>
        <w:fldChar w:fldCharType="begin">
          <w:fldData xml:space="preserve">PEVuZE5vdGU+PENpdGU+PEF1dGhvcj5TY2h3YWI8L0F1dGhvcj48WWVhcj4yMDA2PC9ZZWFyPjxS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</w:fldData>
        </w:fldChar>
      </w:r>
      <w:r w:rsidR="001228A7" w:rsidRPr="005D409F">
        <w:rPr>
          <w:spacing w:val="-2"/>
          <w:szCs w:val="24"/>
        </w:rPr>
        <w:instrText xml:space="preserve"> ADDIN EN.CITE </w:instrText>
      </w:r>
      <w:r w:rsidR="001228A7" w:rsidRPr="005D409F">
        <w:rPr>
          <w:spacing w:val="-2"/>
          <w:szCs w:val="24"/>
        </w:rPr>
        <w:fldChar w:fldCharType="begin">
          <w:fldData xml:space="preserve">PEVuZE5vdGU+PENpdGU+PEF1dGhvcj5TY2h3YWI8L0F1dGhvcj48WWVhcj4yMDA2PC9ZZWFyPjxS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</w:fldData>
        </w:fldChar>
      </w:r>
      <w:r w:rsidR="001228A7" w:rsidRPr="005D409F">
        <w:rPr>
          <w:spacing w:val="-2"/>
          <w:szCs w:val="24"/>
        </w:rPr>
        <w:instrText xml:space="preserve"> ADDIN EN.CITE.DATA </w:instrText>
      </w:r>
      <w:r w:rsidR="001228A7" w:rsidRPr="005D409F">
        <w:rPr>
          <w:spacing w:val="-2"/>
          <w:szCs w:val="24"/>
        </w:rPr>
      </w:r>
      <w:r w:rsidR="001228A7" w:rsidRPr="005D409F">
        <w:rPr>
          <w:spacing w:val="-2"/>
          <w:szCs w:val="24"/>
        </w:rPr>
        <w:fldChar w:fldCharType="end"/>
      </w:r>
      <w:r w:rsidR="00503E86" w:rsidRPr="005D409F">
        <w:rPr>
          <w:spacing w:val="-2"/>
          <w:szCs w:val="24"/>
        </w:rPr>
      </w:r>
      <w:r w:rsidR="00503E86" w:rsidRPr="005D409F">
        <w:rPr>
          <w:spacing w:val="-2"/>
          <w:szCs w:val="24"/>
        </w:rPr>
        <w:fldChar w:fldCharType="separate"/>
      </w:r>
      <w:r w:rsidR="006F29A7" w:rsidRPr="005D409F">
        <w:rPr>
          <w:spacing w:val="-2"/>
          <w:szCs w:val="24"/>
        </w:rPr>
        <w:t>[103,</w:t>
      </w:r>
      <w:r w:rsidR="001228A7" w:rsidRPr="005D409F">
        <w:rPr>
          <w:spacing w:val="-2"/>
          <w:szCs w:val="24"/>
        </w:rPr>
        <w:t>105]</w:t>
      </w:r>
      <w:r w:rsidR="00503E86" w:rsidRPr="005D409F">
        <w:rPr>
          <w:spacing w:val="-2"/>
          <w:szCs w:val="24"/>
        </w:rPr>
        <w:fldChar w:fldCharType="end"/>
      </w:r>
      <w:r w:rsidR="00F975AE" w:rsidRPr="005D409F">
        <w:rPr>
          <w:spacing w:val="-2"/>
          <w:szCs w:val="24"/>
        </w:rPr>
        <w:t>,</w:t>
      </w:r>
      <w:r w:rsidR="00503E86" w:rsidRPr="005D409F">
        <w:rPr>
          <w:spacing w:val="-2"/>
          <w:szCs w:val="24"/>
        </w:rPr>
        <w:t xml:space="preserve"> wheat </w:t>
      </w:r>
      <w:r w:rsidR="00503E86" w:rsidRPr="005D409F">
        <w:rPr>
          <w:spacing w:val="-2"/>
          <w:szCs w:val="24"/>
        </w:rPr>
        <w:fldChar w:fldCharType="begin"/>
      </w:r>
      <w:r w:rsidR="001228A7" w:rsidRPr="005D409F">
        <w:rPr>
          <w:spacing w:val="-2"/>
          <w:szCs w:val="24"/>
        </w:rPr>
        <w:instrText xml:space="preserve"> ADDIN EN.CITE &lt;EndNote&gt;&lt;Cite&gt;&lt;Author&gt;Fahim&lt;/Author&gt;&lt;Year&gt;2012&lt;/Year&gt;&lt;RecNum&gt;503&lt;/RecNum&gt;&lt;DisplayText&gt;[106]&lt;/DisplayText&gt;&lt;record&gt;&lt;rec-number&gt;503&lt;/rec-number&gt;&lt;foreign-keys&gt;&lt;key app="EN" db-id="eaxfprersdzda8epzt75pvzt5t0t9zsspevx" timestamp="1701311604"&gt;503&lt;/key&gt;&lt;/foreign-keys&gt;&lt;ref-type name="Journal Article"&gt;17&lt;/ref-type&gt;&lt;contributors&gt;&lt;authors&gt;&lt;author&gt;Fahim, M.&lt;/author&gt;&lt;author&gt;Millar, A. A.&lt;/author&gt;&lt;author&gt;Wood, C. C.&lt;/author&gt;&lt;author&gt;Larkin, P. J.&lt;/author&gt;&lt;/authors&gt;&lt;/contributors&gt;&lt;auth-address&gt;CSIRO Plant Industry, Canberra, ACT, Australia.&lt;/auth-address&gt;&lt;titles&gt;&lt;title&gt;Resistance to Wheat streak mosaic virus generated by expression of an artificial polycistronic microRNA in wheat&lt;/title&gt;&lt;secondary-title&gt;Plant Biotechnol J&lt;/secondary-title&gt;&lt;/titles&gt;&lt;periodical&gt;&lt;full-title&gt;Plant Biotechnol J&lt;/full-title&gt;&lt;/periodical&gt;&lt;pages&gt;150-63&lt;/pages&gt;&lt;volume&gt;10&lt;/volume&gt;&lt;number&gt;2&lt;/number&gt;&lt;edition&gt;20110905&lt;/edition&gt;&lt;keywords&gt;&lt;keyword&gt;Gene Expression Regulation, Plant&lt;/keyword&gt;&lt;keyword&gt;Genetic Engineering&lt;/keyword&gt;&lt;keyword&gt;MicroRNAs/*biosynthesis/genetics/immunology&lt;/keyword&gt;&lt;keyword&gt;Plant Diseases/genetics/immunology/virology&lt;/keyword&gt;&lt;keyword&gt;Plants, Genetically Modified&lt;/keyword&gt;&lt;keyword&gt;Potyviridae/*immunology&lt;/keyword&gt;&lt;keyword&gt;Triticum/*genetics/*immunology/virology&lt;/keyword&gt;&lt;/keywords&gt;&lt;dates&gt;&lt;year&gt;2012&lt;/year&gt;&lt;pub-dates&gt;&lt;date&gt;Feb&lt;/date&gt;&lt;/pub-dates&gt;&lt;/dates&gt;&lt;isbn&gt;1467-7644&lt;/isbn&gt;&lt;accession-num&gt;21895944&lt;/accession-num&gt;&lt;urls&gt;&lt;/urls&gt;&lt;electronic-resource-num&gt;10.1111/j.1467-7652.2011.00647.x&lt;/electronic-resource-num&gt;&lt;remote-database-provider&gt;NLM&lt;/remote-database-provider&gt;&lt;language&gt;eng&lt;/language&gt;&lt;/record&gt;&lt;/Cite&gt;&lt;/EndNote&gt;</w:instrText>
      </w:r>
      <w:r w:rsidR="00503E86" w:rsidRPr="005D409F">
        <w:rPr>
          <w:spacing w:val="-2"/>
          <w:szCs w:val="24"/>
        </w:rPr>
        <w:fldChar w:fldCharType="separate"/>
      </w:r>
      <w:r w:rsidR="001228A7" w:rsidRPr="005D409F">
        <w:rPr>
          <w:spacing w:val="-2"/>
          <w:szCs w:val="24"/>
        </w:rPr>
        <w:t>[106]</w:t>
      </w:r>
      <w:r w:rsidR="00503E86" w:rsidRPr="005D409F">
        <w:rPr>
          <w:spacing w:val="-2"/>
          <w:szCs w:val="24"/>
        </w:rPr>
        <w:fldChar w:fldCharType="end"/>
      </w:r>
      <w:r w:rsidR="00584342" w:rsidRPr="005D409F">
        <w:rPr>
          <w:spacing w:val="-2"/>
          <w:szCs w:val="24"/>
        </w:rPr>
        <w:t>,</w:t>
      </w:r>
      <w:r w:rsidR="00503E86" w:rsidRPr="005D409F">
        <w:rPr>
          <w:spacing w:val="-2"/>
          <w:szCs w:val="24"/>
        </w:rPr>
        <w:t xml:space="preserve"> petunia </w:t>
      </w:r>
      <w:r w:rsidR="00503E86" w:rsidRPr="005D409F">
        <w:rPr>
          <w:spacing w:val="-2"/>
          <w:szCs w:val="24"/>
        </w:rPr>
        <w:fldChar w:fldCharType="begin">
          <w:fldData xml:space="preserve">PEVuZE5vdGU+PENpdGU+PEF1dGhvcj5HdW88L0F1dGhvcj48WWVhcj4yMDE0PC9ZZWFyPjxSZWNO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</w:fldData>
        </w:fldChar>
      </w:r>
      <w:r w:rsidR="001228A7" w:rsidRPr="005D409F">
        <w:rPr>
          <w:spacing w:val="-2"/>
          <w:szCs w:val="24"/>
        </w:rPr>
        <w:instrText xml:space="preserve"> ADDIN EN.CITE </w:instrText>
      </w:r>
      <w:r w:rsidR="001228A7" w:rsidRPr="005D409F">
        <w:rPr>
          <w:spacing w:val="-2"/>
          <w:szCs w:val="24"/>
        </w:rPr>
        <w:fldChar w:fldCharType="begin">
          <w:fldData xml:space="preserve">PEVuZE5vdGU+PENpdGU+PEF1dGhvcj5HdW88L0F1dGhvcj48WWVhcj4yMDE0PC9ZZWFyPjxSZWNO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</w:fldData>
        </w:fldChar>
      </w:r>
      <w:r w:rsidR="001228A7" w:rsidRPr="005D409F">
        <w:rPr>
          <w:spacing w:val="-2"/>
          <w:szCs w:val="24"/>
        </w:rPr>
        <w:instrText xml:space="preserve"> ADDIN EN.CITE.DATA </w:instrText>
      </w:r>
      <w:r w:rsidR="001228A7" w:rsidRPr="005D409F">
        <w:rPr>
          <w:spacing w:val="-2"/>
          <w:szCs w:val="24"/>
        </w:rPr>
      </w:r>
      <w:r w:rsidR="001228A7" w:rsidRPr="005D409F">
        <w:rPr>
          <w:spacing w:val="-2"/>
          <w:szCs w:val="24"/>
        </w:rPr>
        <w:fldChar w:fldCharType="end"/>
      </w:r>
      <w:r w:rsidR="00503E86" w:rsidRPr="005D409F">
        <w:rPr>
          <w:spacing w:val="-2"/>
          <w:szCs w:val="24"/>
        </w:rPr>
      </w:r>
      <w:r w:rsidR="00503E86" w:rsidRPr="005D409F">
        <w:rPr>
          <w:spacing w:val="-2"/>
          <w:szCs w:val="24"/>
        </w:rPr>
        <w:fldChar w:fldCharType="separate"/>
      </w:r>
      <w:r w:rsidR="001228A7" w:rsidRPr="005D409F">
        <w:rPr>
          <w:spacing w:val="-2"/>
          <w:szCs w:val="24"/>
        </w:rPr>
        <w:t>[107]</w:t>
      </w:r>
      <w:r w:rsidR="00503E86" w:rsidRPr="005D409F">
        <w:rPr>
          <w:spacing w:val="-2"/>
          <w:szCs w:val="24"/>
        </w:rPr>
        <w:fldChar w:fldCharType="end"/>
      </w:r>
      <w:r w:rsidR="00F975AE" w:rsidRPr="005D409F">
        <w:rPr>
          <w:spacing w:val="-2"/>
          <w:szCs w:val="24"/>
        </w:rPr>
        <w:t>,</w:t>
      </w:r>
      <w:r w:rsidR="00503E86" w:rsidRPr="005D409F">
        <w:rPr>
          <w:spacing w:val="-2"/>
          <w:szCs w:val="24"/>
        </w:rPr>
        <w:t xml:space="preserve"> lettuce </w:t>
      </w:r>
      <w:r w:rsidR="00503E86" w:rsidRPr="005D409F">
        <w:rPr>
          <w:spacing w:val="-2"/>
          <w:szCs w:val="24"/>
        </w:rPr>
        <w:fldChar w:fldCharType="begin">
          <w:fldData xml:space="preserve">PEVuZE5vdGU+PENpdGU+PEF1dGhvcj5aaGFuZzwvQXV0aG9yPjxZZWFyPjIwMTk8L1llYXI+PFJl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</w:fldData>
        </w:fldChar>
      </w:r>
      <w:r w:rsidR="00F5290F" w:rsidRPr="005D409F">
        <w:rPr>
          <w:spacing w:val="-2"/>
          <w:szCs w:val="24"/>
        </w:rPr>
        <w:instrText xml:space="preserve"> ADDIN EN.CITE </w:instrText>
      </w:r>
      <w:r w:rsidR="00F5290F" w:rsidRPr="005D409F">
        <w:rPr>
          <w:spacing w:val="-2"/>
          <w:szCs w:val="24"/>
        </w:rPr>
        <w:fldChar w:fldCharType="begin">
          <w:fldData xml:space="preserve">PEVuZE5vdGU+PENpdGU+PEF1dGhvcj5aaGFuZzwvQXV0aG9yPjxZZWFyPjIwMTk8L1llYXI+PFJl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</w:fldData>
        </w:fldChar>
      </w:r>
      <w:r w:rsidR="00F5290F" w:rsidRPr="005D409F">
        <w:rPr>
          <w:spacing w:val="-2"/>
          <w:szCs w:val="24"/>
        </w:rPr>
        <w:instrText xml:space="preserve"> ADDIN EN.CITE.DATA </w:instrText>
      </w:r>
      <w:r w:rsidR="00F5290F" w:rsidRPr="005D409F">
        <w:rPr>
          <w:spacing w:val="-2"/>
          <w:szCs w:val="24"/>
        </w:rPr>
      </w:r>
      <w:r w:rsidR="00F5290F" w:rsidRPr="005D409F">
        <w:rPr>
          <w:spacing w:val="-2"/>
          <w:szCs w:val="24"/>
        </w:rPr>
        <w:fldChar w:fldCharType="end"/>
      </w:r>
      <w:r w:rsidR="00503E86" w:rsidRPr="005D409F">
        <w:rPr>
          <w:spacing w:val="-2"/>
          <w:szCs w:val="24"/>
        </w:rPr>
      </w:r>
      <w:r w:rsidR="00503E86" w:rsidRPr="005D409F">
        <w:rPr>
          <w:spacing w:val="-2"/>
          <w:szCs w:val="24"/>
        </w:rPr>
        <w:fldChar w:fldCharType="separate"/>
      </w:r>
      <w:r w:rsidR="00F5290F" w:rsidRPr="005D409F">
        <w:rPr>
          <w:spacing w:val="-2"/>
          <w:szCs w:val="24"/>
        </w:rPr>
        <w:t>[30]</w:t>
      </w:r>
      <w:r w:rsidR="00503E86" w:rsidRPr="005D409F">
        <w:rPr>
          <w:spacing w:val="-2"/>
          <w:szCs w:val="24"/>
        </w:rPr>
        <w:fldChar w:fldCharType="end"/>
      </w:r>
      <w:r w:rsidR="00F975AE" w:rsidRPr="005D409F">
        <w:rPr>
          <w:spacing w:val="-2"/>
          <w:szCs w:val="24"/>
        </w:rPr>
        <w:t>,</w:t>
      </w:r>
      <w:r w:rsidR="005C31DB" w:rsidRPr="005D409F">
        <w:rPr>
          <w:spacing w:val="-2"/>
          <w:szCs w:val="24"/>
        </w:rPr>
        <w:t xml:space="preserve"> tomato </w:t>
      </w:r>
      <w:r w:rsidR="005C31DB" w:rsidRPr="005D409F">
        <w:rPr>
          <w:spacing w:val="-2"/>
          <w:szCs w:val="24"/>
        </w:rPr>
        <w:fldChar w:fldCharType="begin">
          <w:fldData xml:space="preserve">PEVuZE5vdGU+PENpdGU+PEF1dGhvcj5Zb2dpbmRyYW48L0F1dGhvcj48WWVhcj4yMDIxPC9ZZWFy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</w:fldData>
        </w:fldChar>
      </w:r>
      <w:r w:rsidR="00A351F2" w:rsidRPr="005D409F">
        <w:rPr>
          <w:spacing w:val="-2"/>
          <w:szCs w:val="24"/>
        </w:rPr>
        <w:instrText xml:space="preserve"> ADDIN EN.CITE </w:instrText>
      </w:r>
      <w:r w:rsidR="00A351F2" w:rsidRPr="005D409F">
        <w:rPr>
          <w:spacing w:val="-2"/>
          <w:szCs w:val="24"/>
        </w:rPr>
        <w:fldChar w:fldCharType="begin">
          <w:fldData xml:space="preserve">PEVuZE5vdGU+PENpdGU+PEF1dGhvcj5Zb2dpbmRyYW48L0F1dGhvcj48WWVhcj4yMDIxPC9ZZWFy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</w:fldData>
        </w:fldChar>
      </w:r>
      <w:r w:rsidR="00A351F2" w:rsidRPr="005D409F">
        <w:rPr>
          <w:spacing w:val="-2"/>
          <w:szCs w:val="24"/>
        </w:rPr>
        <w:instrText xml:space="preserve"> ADDIN EN.CITE.DATA </w:instrText>
      </w:r>
      <w:r w:rsidR="00A351F2" w:rsidRPr="005D409F">
        <w:rPr>
          <w:spacing w:val="-2"/>
          <w:szCs w:val="24"/>
        </w:rPr>
      </w:r>
      <w:r w:rsidR="00A351F2" w:rsidRPr="005D409F">
        <w:rPr>
          <w:spacing w:val="-2"/>
          <w:szCs w:val="24"/>
        </w:rPr>
        <w:fldChar w:fldCharType="end"/>
      </w:r>
      <w:r w:rsidR="005C31DB" w:rsidRPr="005D409F">
        <w:rPr>
          <w:spacing w:val="-2"/>
          <w:szCs w:val="24"/>
        </w:rPr>
      </w:r>
      <w:r w:rsidR="005C31DB" w:rsidRPr="005D409F">
        <w:rPr>
          <w:spacing w:val="-2"/>
          <w:szCs w:val="24"/>
        </w:rPr>
        <w:fldChar w:fldCharType="separate"/>
      </w:r>
      <w:r w:rsidR="00A351F2" w:rsidRPr="005D409F">
        <w:rPr>
          <w:spacing w:val="-2"/>
          <w:szCs w:val="24"/>
        </w:rPr>
        <w:t>[39]</w:t>
      </w:r>
      <w:r w:rsidR="005C31DB" w:rsidRPr="005D409F">
        <w:rPr>
          <w:spacing w:val="-2"/>
          <w:szCs w:val="24"/>
        </w:rPr>
        <w:fldChar w:fldCharType="end"/>
      </w:r>
      <w:r w:rsidR="00F975AE" w:rsidRPr="005D409F">
        <w:rPr>
          <w:spacing w:val="-2"/>
          <w:szCs w:val="24"/>
        </w:rPr>
        <w:t>,</w:t>
      </w:r>
      <w:r w:rsidR="008C5B76" w:rsidRPr="005D409F">
        <w:rPr>
          <w:spacing w:val="-2"/>
          <w:szCs w:val="24"/>
        </w:rPr>
        <w:t xml:space="preserve"> </w:t>
      </w:r>
      <w:r w:rsidR="002733D0" w:rsidRPr="005D409F">
        <w:rPr>
          <w:spacing w:val="-2"/>
          <w:szCs w:val="24"/>
        </w:rPr>
        <w:t>tobacco</w:t>
      </w:r>
      <w:r w:rsidR="008C5B76" w:rsidRPr="005D409F">
        <w:rPr>
          <w:spacing w:val="-2"/>
          <w:szCs w:val="24"/>
        </w:rPr>
        <w:t xml:space="preserve"> </w:t>
      </w:r>
      <w:r w:rsidR="008C5B76" w:rsidRPr="005D409F">
        <w:rPr>
          <w:spacing w:val="-2"/>
          <w:szCs w:val="24"/>
        </w:rPr>
        <w:fldChar w:fldCharType="begin">
          <w:fldData xml:space="preserve">PEVuZE5vdGU+PENpdGU+PEF1dGhvcj5BaTwvQXV0aG9yPjxZZWFyPjIwMTE8L1llYXI+PFJlY051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</w:fldData>
        </w:fldChar>
      </w:r>
      <w:r w:rsidR="001228A7" w:rsidRPr="005D409F">
        <w:rPr>
          <w:spacing w:val="-2"/>
          <w:szCs w:val="24"/>
        </w:rPr>
        <w:instrText xml:space="preserve"> ADDIN EN.CITE </w:instrText>
      </w:r>
      <w:r w:rsidR="001228A7" w:rsidRPr="005D409F">
        <w:rPr>
          <w:spacing w:val="-2"/>
          <w:szCs w:val="24"/>
        </w:rPr>
        <w:fldChar w:fldCharType="begin">
          <w:fldData xml:space="preserve">PEVuZE5vdGU+PENpdGU+PEF1dGhvcj5BaTwvQXV0aG9yPjxZZWFyPjIwMTE8L1llYXI+PFJlY051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</w:fldData>
        </w:fldChar>
      </w:r>
      <w:r w:rsidR="001228A7" w:rsidRPr="005D409F">
        <w:rPr>
          <w:spacing w:val="-2"/>
          <w:szCs w:val="24"/>
        </w:rPr>
        <w:instrText xml:space="preserve"> ADDIN EN.CITE.DATA </w:instrText>
      </w:r>
      <w:r w:rsidR="001228A7" w:rsidRPr="005D409F">
        <w:rPr>
          <w:spacing w:val="-2"/>
          <w:szCs w:val="24"/>
        </w:rPr>
      </w:r>
      <w:r w:rsidR="001228A7" w:rsidRPr="005D409F">
        <w:rPr>
          <w:spacing w:val="-2"/>
          <w:szCs w:val="24"/>
        </w:rPr>
        <w:fldChar w:fldCharType="end"/>
      </w:r>
      <w:r w:rsidR="008C5B76" w:rsidRPr="005D409F">
        <w:rPr>
          <w:spacing w:val="-2"/>
          <w:szCs w:val="24"/>
        </w:rPr>
      </w:r>
      <w:r w:rsidR="008C5B76" w:rsidRPr="005D409F">
        <w:rPr>
          <w:spacing w:val="-2"/>
          <w:szCs w:val="24"/>
        </w:rPr>
        <w:fldChar w:fldCharType="separate"/>
      </w:r>
      <w:r w:rsidR="001228A7" w:rsidRPr="005D409F">
        <w:rPr>
          <w:spacing w:val="-2"/>
          <w:szCs w:val="24"/>
        </w:rPr>
        <w:t>[108]</w:t>
      </w:r>
      <w:r w:rsidR="008C5B76" w:rsidRPr="005D409F">
        <w:rPr>
          <w:spacing w:val="-2"/>
          <w:szCs w:val="24"/>
        </w:rPr>
        <w:fldChar w:fldCharType="end"/>
      </w:r>
      <w:r w:rsidR="00F975AE" w:rsidRPr="005D409F">
        <w:rPr>
          <w:spacing w:val="-2"/>
          <w:szCs w:val="24"/>
        </w:rPr>
        <w:t>, and</w:t>
      </w:r>
      <w:r w:rsidR="00730392" w:rsidRPr="005D409F">
        <w:rPr>
          <w:spacing w:val="-2"/>
          <w:szCs w:val="24"/>
        </w:rPr>
        <w:t xml:space="preserve"> jute </w:t>
      </w:r>
      <w:r w:rsidR="00730392" w:rsidRPr="005D409F">
        <w:rPr>
          <w:spacing w:val="-2"/>
          <w:szCs w:val="24"/>
        </w:rPr>
        <w:fldChar w:fldCharType="begin">
          <w:fldData xml:space="preserve">PEVuZE5vdGU+PENpdGU+PEF1dGhvcj5TaGFmcmluPC9BdXRob3I+PFllYXI+MjAxNTwvWWVhcj48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</w:fldData>
        </w:fldChar>
      </w:r>
      <w:r w:rsidR="001228A7" w:rsidRPr="005D409F">
        <w:rPr>
          <w:spacing w:val="-2"/>
          <w:szCs w:val="24"/>
        </w:rPr>
        <w:instrText xml:space="preserve"> ADDIN EN.CITE </w:instrText>
      </w:r>
      <w:r w:rsidR="001228A7" w:rsidRPr="005D409F">
        <w:rPr>
          <w:spacing w:val="-2"/>
          <w:szCs w:val="24"/>
        </w:rPr>
        <w:fldChar w:fldCharType="begin">
          <w:fldData xml:space="preserve">PEVuZE5vdGU+PENpdGU+PEF1dGhvcj5TaGFmcmluPC9BdXRob3I+PFllYXI+MjAxNTwvWWVhcj48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</w:fldData>
        </w:fldChar>
      </w:r>
      <w:r w:rsidR="001228A7" w:rsidRPr="005D409F">
        <w:rPr>
          <w:spacing w:val="-2"/>
          <w:szCs w:val="24"/>
        </w:rPr>
        <w:instrText xml:space="preserve"> ADDIN EN.CITE.DATA </w:instrText>
      </w:r>
      <w:r w:rsidR="001228A7" w:rsidRPr="005D409F">
        <w:rPr>
          <w:spacing w:val="-2"/>
          <w:szCs w:val="24"/>
        </w:rPr>
      </w:r>
      <w:r w:rsidR="001228A7" w:rsidRPr="005D409F">
        <w:rPr>
          <w:spacing w:val="-2"/>
          <w:szCs w:val="24"/>
        </w:rPr>
        <w:fldChar w:fldCharType="end"/>
      </w:r>
      <w:r w:rsidR="00730392" w:rsidRPr="005D409F">
        <w:rPr>
          <w:spacing w:val="-2"/>
          <w:szCs w:val="24"/>
        </w:rPr>
      </w:r>
      <w:r w:rsidR="00730392" w:rsidRPr="005D409F">
        <w:rPr>
          <w:spacing w:val="-2"/>
          <w:szCs w:val="24"/>
        </w:rPr>
        <w:fldChar w:fldCharType="separate"/>
      </w:r>
      <w:r w:rsidR="001228A7" w:rsidRPr="005D409F">
        <w:rPr>
          <w:spacing w:val="-2"/>
          <w:szCs w:val="24"/>
        </w:rPr>
        <w:t>[109]</w:t>
      </w:r>
      <w:r w:rsidR="00730392" w:rsidRPr="005D409F">
        <w:rPr>
          <w:spacing w:val="-2"/>
          <w:szCs w:val="24"/>
        </w:rPr>
        <w:fldChar w:fldCharType="end"/>
      </w:r>
      <w:r w:rsidR="00FB4FC1" w:rsidRPr="005D409F">
        <w:rPr>
          <w:spacing w:val="-2"/>
          <w:szCs w:val="24"/>
        </w:rPr>
        <w:t xml:space="preserve"> </w:t>
      </w:r>
      <w:r w:rsidR="00F975AE" w:rsidRPr="005D409F">
        <w:rPr>
          <w:spacing w:val="-2"/>
          <w:szCs w:val="24"/>
        </w:rPr>
        <w:t>have been</w:t>
      </w:r>
      <w:r w:rsidR="00FB4FC1" w:rsidRPr="005D409F">
        <w:rPr>
          <w:spacing w:val="-2"/>
          <w:szCs w:val="24"/>
        </w:rPr>
        <w:t xml:space="preserve"> reported</w:t>
      </w:r>
      <w:r w:rsidR="00E57813" w:rsidRPr="005D409F">
        <w:rPr>
          <w:spacing w:val="-2"/>
          <w:szCs w:val="24"/>
        </w:rPr>
        <w:t>.</w:t>
      </w:r>
      <w:r w:rsidR="00D96F21" w:rsidRPr="005D409F">
        <w:rPr>
          <w:spacing w:val="-2"/>
          <w:szCs w:val="24"/>
        </w:rPr>
        <w:t xml:space="preserve"> </w:t>
      </w:r>
      <w:r w:rsidR="00F975AE" w:rsidRPr="005D409F">
        <w:rPr>
          <w:spacing w:val="-2"/>
          <w:szCs w:val="24"/>
        </w:rPr>
        <w:t>The potential for</w:t>
      </w:r>
      <w:r w:rsidR="00595776" w:rsidRPr="005D409F">
        <w:rPr>
          <w:spacing w:val="-2"/>
          <w:szCs w:val="24"/>
        </w:rPr>
        <w:t xml:space="preserve"> t</w:t>
      </w:r>
      <w:r w:rsidR="00595776" w:rsidRPr="005D409F">
        <w:t>he</w:t>
      </w:r>
      <w:r w:rsidR="00F975AE" w:rsidRPr="005D409F">
        <w:t xml:space="preserve"> expression of amiRNAs in o</w:t>
      </w:r>
      <w:r w:rsidR="00D96F21" w:rsidRPr="005D409F">
        <w:t>ther types of horticultural or edible plants rem</w:t>
      </w:r>
      <w:r w:rsidR="00F975AE" w:rsidRPr="005D409F">
        <w:t>a</w:t>
      </w:r>
      <w:r w:rsidR="00D96F21" w:rsidRPr="005D409F">
        <w:t>in</w:t>
      </w:r>
      <w:r w:rsidR="00F975AE" w:rsidRPr="005D409F">
        <w:t xml:space="preserve">s to be </w:t>
      </w:r>
      <w:r w:rsidR="00D96F21" w:rsidRPr="005D409F">
        <w:t>explo</w:t>
      </w:r>
      <w:r w:rsidR="00296228" w:rsidRPr="005D409F">
        <w:t>r</w:t>
      </w:r>
      <w:r w:rsidR="00D96F21" w:rsidRPr="005D409F">
        <w:t>ed.</w:t>
      </w:r>
      <w:r w:rsidR="00E57813" w:rsidRPr="005D409F">
        <w:t xml:space="preserve"> </w:t>
      </w:r>
      <w:r w:rsidR="00584342" w:rsidRPr="005D409F">
        <w:t>Furthermore</w:t>
      </w:r>
      <w:r w:rsidR="00D96F21" w:rsidRPr="005D409F">
        <w:t xml:space="preserve">, </w:t>
      </w:r>
      <w:r w:rsidR="009B1D81" w:rsidRPr="005D409F">
        <w:t>to</w:t>
      </w:r>
      <w:r w:rsidR="00FB4FC1" w:rsidRPr="005D409F">
        <w:t xml:space="preserve"> </w:t>
      </w:r>
      <w:r w:rsidR="00F975AE" w:rsidRPr="005D409F">
        <w:t>meet</w:t>
      </w:r>
      <w:r w:rsidR="00FB4FC1" w:rsidRPr="005D409F">
        <w:t xml:space="preserve"> pharmaceutical </w:t>
      </w:r>
      <w:r w:rsidR="00E57813" w:rsidRPr="005D409F">
        <w:rPr>
          <w:spacing w:val="-2"/>
        </w:rPr>
        <w:t xml:space="preserve">application </w:t>
      </w:r>
      <w:r w:rsidR="00FB4FC1" w:rsidRPr="005D409F">
        <w:rPr>
          <w:spacing w:val="-2"/>
        </w:rPr>
        <w:t>requirement</w:t>
      </w:r>
      <w:r w:rsidR="00F975AE" w:rsidRPr="005D409F">
        <w:rPr>
          <w:spacing w:val="-2"/>
        </w:rPr>
        <w:t>s</w:t>
      </w:r>
      <w:r w:rsidR="00FB4FC1" w:rsidRPr="005D409F">
        <w:rPr>
          <w:spacing w:val="-2"/>
        </w:rPr>
        <w:t>,</w:t>
      </w:r>
      <w:r w:rsidR="00E57813" w:rsidRPr="005D409F">
        <w:rPr>
          <w:spacing w:val="-2"/>
        </w:rPr>
        <w:t xml:space="preserve"> the </w:t>
      </w:r>
      <w:r w:rsidR="00D96F21" w:rsidRPr="005D409F">
        <w:rPr>
          <w:spacing w:val="-2"/>
        </w:rPr>
        <w:t>production cost</w:t>
      </w:r>
      <w:r w:rsidR="00E57813" w:rsidRPr="005D409F">
        <w:rPr>
          <w:spacing w:val="-2"/>
        </w:rPr>
        <w:t xml:space="preserve"> and yield </w:t>
      </w:r>
      <w:r w:rsidR="008A41EF" w:rsidRPr="005D409F">
        <w:rPr>
          <w:spacing w:val="-2"/>
        </w:rPr>
        <w:t xml:space="preserve">of </w:t>
      </w:r>
      <w:r w:rsidR="00D96F21" w:rsidRPr="005D409F">
        <w:rPr>
          <w:spacing w:val="-2"/>
        </w:rPr>
        <w:t xml:space="preserve">amiRNAs also need </w:t>
      </w:r>
      <w:r w:rsidR="00372795" w:rsidRPr="005D409F">
        <w:rPr>
          <w:spacing w:val="-2"/>
        </w:rPr>
        <w:t xml:space="preserve">to be </w:t>
      </w:r>
      <w:r w:rsidR="002E6422" w:rsidRPr="005D409F">
        <w:rPr>
          <w:spacing w:val="-2"/>
        </w:rPr>
        <w:t>improved</w:t>
      </w:r>
      <w:r w:rsidR="00D96F21" w:rsidRPr="005D409F">
        <w:rPr>
          <w:spacing w:val="-2"/>
        </w:rPr>
        <w:t>.</w:t>
      </w:r>
    </w:p>
    <w:p w14:paraId="4DD1FE5D" w14:textId="4A87566E" w:rsidR="00D70993" w:rsidRPr="005D409F" w:rsidRDefault="00D3217C" w:rsidP="002E054A">
      <w:pPr>
        <w:pStyle w:val="Mdeck4heading2"/>
      </w:pPr>
      <w:r w:rsidRPr="005D409F">
        <w:t xml:space="preserve">4.4. </w:t>
      </w:r>
      <w:r w:rsidR="00055682" w:rsidRPr="005D409F">
        <w:t>Admin</w:t>
      </w:r>
      <w:r w:rsidR="00182864" w:rsidRPr="005D409F">
        <w:t>i</w:t>
      </w:r>
      <w:r w:rsidR="00055682" w:rsidRPr="005D409F">
        <w:t xml:space="preserve">stration </w:t>
      </w:r>
      <w:r w:rsidR="00D70993" w:rsidRPr="005D409F">
        <w:t xml:space="preserve">of amiRNA therapeutics </w:t>
      </w:r>
    </w:p>
    <w:p w14:paraId="56123C1D" w14:textId="63D4AFF3" w:rsidR="001B7FB9" w:rsidRPr="005D409F" w:rsidRDefault="001306FC" w:rsidP="003F2F45">
      <w:pPr>
        <w:pStyle w:val="Mdeck4textfirstlinezero"/>
      </w:pPr>
      <w:r w:rsidRPr="005D409F">
        <w:t xml:space="preserve">After </w:t>
      </w:r>
      <w:r w:rsidR="00DB11BB" w:rsidRPr="005D409F">
        <w:t xml:space="preserve">the </w:t>
      </w:r>
      <w:r w:rsidRPr="005D409F">
        <w:t xml:space="preserve">successful production of </w:t>
      </w:r>
      <w:r w:rsidR="002D1425" w:rsidRPr="005D409F">
        <w:t xml:space="preserve">amiRNAs </w:t>
      </w:r>
      <w:r w:rsidR="000B6A23" w:rsidRPr="005D409F">
        <w:t xml:space="preserve">in transgenic plants, </w:t>
      </w:r>
      <w:r w:rsidRPr="005D409F">
        <w:t xml:space="preserve">it is essential to prepare </w:t>
      </w:r>
      <w:r w:rsidR="004B6217" w:rsidRPr="005D409F">
        <w:t xml:space="preserve">appropriate </w:t>
      </w:r>
      <w:r w:rsidRPr="005D409F">
        <w:t xml:space="preserve">methods of </w:t>
      </w:r>
      <w:r w:rsidR="000B6A23" w:rsidRPr="005D409F">
        <w:t xml:space="preserve">therapeutic administration. </w:t>
      </w:r>
      <w:r w:rsidR="004B6217" w:rsidRPr="005D409F">
        <w:t>Currently</w:t>
      </w:r>
      <w:r w:rsidR="00D93481" w:rsidRPr="005D409F">
        <w:t xml:space="preserve">, clinically tested miRNA candidates are </w:t>
      </w:r>
      <w:r w:rsidRPr="005D409F">
        <w:t xml:space="preserve">mainly </w:t>
      </w:r>
      <w:r w:rsidR="00D93481" w:rsidRPr="005D409F">
        <w:t>administrated via skin or intravenous injection</w:t>
      </w:r>
      <w:r w:rsidR="004B6217" w:rsidRPr="005D409F">
        <w:t>, with inhalation administration being tested for certain</w:t>
      </w:r>
      <w:r w:rsidR="00D93481" w:rsidRPr="005D409F">
        <w:t xml:space="preserve"> respiratory diseases</w:t>
      </w:r>
      <w:r w:rsidR="00BD1F22" w:rsidRPr="005D409F">
        <w:t xml:space="preserve">. </w:t>
      </w:r>
      <w:r w:rsidRPr="005D409F">
        <w:t>A</w:t>
      </w:r>
      <w:r w:rsidR="004B6217" w:rsidRPr="005D409F">
        <w:t xml:space="preserve">dvanced administration techniques, </w:t>
      </w:r>
      <w:r w:rsidR="00BD1F22" w:rsidRPr="005D409F">
        <w:t>such as implanting miRNA therapeutics into a biodegradable 3D matrix</w:t>
      </w:r>
      <w:r w:rsidR="000C39FD" w:rsidRPr="005D409F">
        <w:t xml:space="preserve"> </w:t>
      </w:r>
      <w:r w:rsidR="001B7FB9" w:rsidRPr="005D409F">
        <w:t>and encapsulating</w:t>
      </w:r>
      <w:r w:rsidR="009B3F96" w:rsidRPr="005D409F">
        <w:t xml:space="preserve"> </w:t>
      </w:r>
      <w:r w:rsidR="004B6217" w:rsidRPr="005D409F">
        <w:t>them</w:t>
      </w:r>
      <w:r w:rsidR="009B3F96" w:rsidRPr="005D409F">
        <w:t xml:space="preserve"> into</w:t>
      </w:r>
      <w:r w:rsidR="008B1579" w:rsidRPr="005D409F">
        <w:t xml:space="preserve"> </w:t>
      </w:r>
      <w:r w:rsidRPr="005D409F">
        <w:t>a</w:t>
      </w:r>
      <w:r w:rsidR="009B3F96" w:rsidRPr="005D409F">
        <w:t xml:space="preserve"> lipid-like layer to enhance stability and permeability</w:t>
      </w:r>
      <w:r w:rsidRPr="005D409F">
        <w:t>,</w:t>
      </w:r>
      <w:r w:rsidR="00BD1F22" w:rsidRPr="005D409F">
        <w:t xml:space="preserve"> have been </w:t>
      </w:r>
      <w:r w:rsidR="004B6217" w:rsidRPr="005D409F">
        <w:t xml:space="preserve">extensively </w:t>
      </w:r>
      <w:r w:rsidR="00BD1F22" w:rsidRPr="005D409F">
        <w:t>reviewed</w:t>
      </w:r>
      <w:r w:rsidR="004B6217" w:rsidRPr="005D409F">
        <w:t xml:space="preserve"> in the context of miRNA clinical trials </w:t>
      </w:r>
      <w:r w:rsidR="00BD1F22" w:rsidRPr="005D409F">
        <w:fldChar w:fldCharType="begin"/>
      </w:r>
      <w:r w:rsidR="001228A7" w:rsidRPr="005D409F">
        <w:instrText xml:space="preserve"> ADDIN EN.CITE &lt;EndNote&gt;&lt;Cite&gt;&lt;Author&gt;Diener&lt;/Author&gt;&lt;Year&gt;2022&lt;/Year&gt;&lt;RecNum&gt;518&lt;/RecNum&gt;&lt;DisplayText&gt;[110]&lt;/DisplayText&gt;&lt;record&gt;&lt;rec-number&gt;518&lt;/rec-number&gt;&lt;foreign-keys&gt;&lt;key app="EN" db-id="eaxfprersdzda8epzt75pvzt5t0t9zsspevx" timestamp="1701400183"&gt;518&lt;/key&gt;&lt;/foreign-keys&gt;&lt;ref-type name="Journal Article"&gt;17&lt;/ref-type&gt;&lt;contributors&gt;&lt;authors&gt;&lt;author&gt;Diener, C.&lt;/author&gt;&lt;author&gt;Keller, A.&lt;/author&gt;&lt;author&gt;Meese, E.&lt;/author&gt;&lt;/authors&gt;&lt;/contributors&gt;&lt;auth-address&gt;Institute of Human Genetics, Medical Faculty, Saarland University, 66421 Homburg, Germany.&amp;#xD;Center for Bioinformatics, Medical Faculty, Saarland University, 66123 Saarbrücken, Germany; Department of Neurology and Neurological Sciences, Stanford University, School of Medicine, Stanford, CA 94305, USA. Electronic address: andreas.keller@ccb.uni-saarland.de.&lt;/auth-address&gt;&lt;titles&gt;&lt;title&gt;Emerging concepts of miRNA therapeutics: from cells to clinic&lt;/title&gt;&lt;secondary-title&gt;Trends Genet&lt;/secondary-title&gt;&lt;/titles&gt;&lt;periodical&gt;&lt;full-title&gt;Trends Genet&lt;/full-title&gt;&lt;/periodical&gt;&lt;pages&gt;613-626&lt;/pages&gt;&lt;volume&gt;38&lt;/volume&gt;&lt;number&gt;6&lt;/number&gt;&lt;edition&gt;20220315&lt;/edition&gt;&lt;keywords&gt;&lt;keyword&gt;Humans&lt;/keyword&gt;&lt;keyword&gt;*MicroRNAs/genetics/therapeutic use&lt;/keyword&gt;&lt;keyword&gt;Neoplasms/genetics&lt;/keyword&gt;&lt;keyword&gt;cell functional manipulations&lt;/keyword&gt;&lt;keyword&gt;clinical trials&lt;/keyword&gt;&lt;keyword&gt;microRNA&lt;/keyword&gt;&lt;keyword&gt;preclinical studies&lt;/keyword&gt;&lt;keyword&gt;therapeutics&lt;/keyword&gt;&lt;/keywords&gt;&lt;dates&gt;&lt;year&gt;2022&lt;/year&gt;&lt;pub-dates&gt;&lt;date&gt;Jun&lt;/date&gt;&lt;/pub-dates&gt;&lt;/dates&gt;&lt;isbn&gt;0168-9525 (Print)&amp;#xD;0168-9525&lt;/isbn&gt;&lt;accession-num&gt;35303998&lt;/accession-num&gt;&lt;urls&gt;&lt;/urls&gt;&lt;electronic-resource-num&gt;10.1016/j.tig.2022.02.006&lt;/electronic-resource-num&gt;&lt;remote-database-provider&gt;NLM&lt;/remote-database-provider&gt;&lt;language&gt;eng&lt;/language&gt;&lt;/record&gt;&lt;/Cite&gt;&lt;/EndNote&gt;</w:instrText>
      </w:r>
      <w:r w:rsidR="00BD1F22" w:rsidRPr="005D409F">
        <w:fldChar w:fldCharType="separate"/>
      </w:r>
      <w:r w:rsidR="001228A7" w:rsidRPr="005D409F">
        <w:rPr>
          <w:noProof/>
        </w:rPr>
        <w:t>[110]</w:t>
      </w:r>
      <w:r w:rsidR="00BD1F22" w:rsidRPr="005D409F">
        <w:fldChar w:fldCharType="end"/>
      </w:r>
      <w:r w:rsidR="00BD1F22" w:rsidRPr="005D409F">
        <w:t xml:space="preserve">. </w:t>
      </w:r>
      <w:r w:rsidR="001B7FB9" w:rsidRPr="005D409F">
        <w:t xml:space="preserve">Here, we </w:t>
      </w:r>
      <w:r w:rsidR="004B6217" w:rsidRPr="005D409F">
        <w:t xml:space="preserve">specifically </w:t>
      </w:r>
      <w:r w:rsidR="001B7FB9" w:rsidRPr="005D409F">
        <w:t xml:space="preserve">emphasize the </w:t>
      </w:r>
      <w:r w:rsidR="004B6217" w:rsidRPr="005D409F">
        <w:t>potential of</w:t>
      </w:r>
      <w:r w:rsidR="001B7FB9" w:rsidRPr="005D409F">
        <w:t xml:space="preserve"> edible administration</w:t>
      </w:r>
      <w:r w:rsidR="000A2708" w:rsidRPr="005D409F">
        <w:t xml:space="preserve"> based on the therapeutic effect of plant-derived miRNAs. A plethora of evidence demonstrate</w:t>
      </w:r>
      <w:r w:rsidR="004B6217" w:rsidRPr="005D409F">
        <w:t>s</w:t>
      </w:r>
      <w:r w:rsidR="000A2708" w:rsidRPr="005D409F">
        <w:t xml:space="preserve"> the cross-kingdom regulation of mammalian systems by </w:t>
      </w:r>
      <w:r w:rsidR="00D92A59" w:rsidRPr="005D409F">
        <w:t>plant-derived miRNA</w:t>
      </w:r>
      <w:r w:rsidR="004B6217" w:rsidRPr="005D409F">
        <w:t>s</w:t>
      </w:r>
      <w:r w:rsidRPr="005D409F">
        <w:t xml:space="preserve"> present in edible plants such as</w:t>
      </w:r>
      <w:r w:rsidR="004B6217" w:rsidRPr="005D409F">
        <w:t xml:space="preserve"> </w:t>
      </w:r>
      <w:r w:rsidR="00D92A59" w:rsidRPr="005D409F">
        <w:t>rice, honeysuckle, cabbage, fruit</w:t>
      </w:r>
      <w:r w:rsidR="00A336B5" w:rsidRPr="005D409F">
        <w:t>,</w:t>
      </w:r>
      <w:r w:rsidR="00D92A59" w:rsidRPr="005D409F">
        <w:t xml:space="preserve"> and others. The </w:t>
      </w:r>
      <w:r w:rsidRPr="005D409F">
        <w:t xml:space="preserve">consumed </w:t>
      </w:r>
      <w:r w:rsidR="00D92A59" w:rsidRPr="005D409F">
        <w:t>dosage</w:t>
      </w:r>
      <w:r w:rsidR="004B6217" w:rsidRPr="005D409F">
        <w:t xml:space="preserve"> </w:t>
      </w:r>
      <w:r w:rsidR="00D92A59" w:rsidRPr="005D409F">
        <w:t xml:space="preserve">is </w:t>
      </w:r>
      <w:r w:rsidR="00A336B5" w:rsidRPr="005D409F">
        <w:t>also</w:t>
      </w:r>
      <w:r w:rsidR="00D92A59" w:rsidRPr="005D409F">
        <w:t xml:space="preserve"> </w:t>
      </w:r>
      <w:r w:rsidRPr="005D409F">
        <w:t xml:space="preserve">considered </w:t>
      </w:r>
      <w:r w:rsidR="00D92A59" w:rsidRPr="005D409F">
        <w:fldChar w:fldCharType="begin"/>
      </w:r>
      <w:r w:rsidR="001228A7" w:rsidRPr="005D409F">
        <w:instrText xml:space="preserve"> ADDIN EN.CITE &lt;EndNote&gt;&lt;Cite&gt;&lt;Author&gt;Samad&lt;/Author&gt;&lt;Year&gt;2021&lt;/Year&gt;&lt;RecNum&gt;519&lt;/RecNum&gt;&lt;DisplayText&gt;[111]&lt;/DisplayText&gt;&lt;record&gt;&lt;rec-number&gt;519&lt;/rec-number&gt;&lt;foreign-keys&gt;&lt;key app="EN" db-id="eaxfprersdzda8epzt75pvzt5t0t9zsspevx" timestamp="1701412582"&gt;519&lt;/key&gt;&lt;/foreign-keys&gt;&lt;ref-type name="Journal Article"&gt;17&lt;/ref-type&gt;&lt;contributors&gt;&lt;authors&gt;&lt;author&gt;Samad, A. F. A.&lt;/author&gt;&lt;author&gt;Kamaroddin, M. F.&lt;/author&gt;&lt;author&gt;Sajad, M.&lt;/author&gt;&lt;/authors&gt;&lt;/contributors&gt;&lt;auth-address&gt;Department of Biosciences, Faculty of Science, Universiti Teknologi Malaysia, Skudai, Johor, Malaysia.&amp;#xD;Department of Plant Breeding and Genetics, University College of Agriculture and Environmental Sciences, The Islamia University of Bahawalpur, Punjab, Pakistan.&lt;/auth-address&gt;&lt;titles&gt;&lt;title&gt;Cross-Kingdom Regulation by Plant microRNAs Provides Novel Insight into Gene Regulation&lt;/title&gt;&lt;secondary-title&gt;Adv Nutr&lt;/secondary-title&gt;&lt;/titles&gt;&lt;periodical&gt;&lt;full-title&gt;Adv Nutr&lt;/full-title&gt;&lt;/periodical&gt;&lt;pages&gt;197-211&lt;/pages&gt;&lt;volume&gt;12&lt;/volume&gt;&lt;number&gt;1&lt;/number&gt;&lt;keywords&gt;&lt;keyword&gt;Animals&lt;/keyword&gt;&lt;keyword&gt;Diet&lt;/keyword&gt;&lt;keyword&gt;*Gene Expression Regulation, Plant&lt;/keyword&gt;&lt;keyword&gt;Humans&lt;/keyword&gt;&lt;keyword&gt;MicroRNAs/genetics&lt;/keyword&gt;&lt;keyword&gt;Plants/genetics&lt;/keyword&gt;&lt;keyword&gt;RNA, Plant/genetics&lt;/keyword&gt;&lt;keyword&gt;cross-kingdom&lt;/keyword&gt;&lt;keyword&gt;dietary therapy&lt;/keyword&gt;&lt;keyword&gt;microRNA (miRNA)&lt;/keyword&gt;&lt;keyword&gt;plant&lt;/keyword&gt;&lt;keyword&gt;post-transcriptional regulation&lt;/keyword&gt;&lt;/keywords&gt;&lt;dates&gt;&lt;year&gt;2021&lt;/year&gt;&lt;pub-dates&gt;&lt;date&gt;Feb 1&lt;/date&gt;&lt;/pub-dates&gt;&lt;/dates&gt;&lt;isbn&gt;2161-8313 (Print)&amp;#xD;2161-8313&lt;/isbn&gt;&lt;accession-num&gt;32862223&lt;/accession-num&gt;&lt;urls&gt;&lt;/urls&gt;&lt;custom2&gt;PMC7850022&lt;/custom2&gt;&lt;electronic-resource-num&gt;10.1093/advances/nmaa095&lt;/electronic-resource-num&gt;&lt;remote-database-provider&gt;NLM&lt;/remote-database-provider&gt;&lt;language&gt;eng&lt;/language&gt;&lt;/record&gt;&lt;/Cite&gt;&lt;/EndNote&gt;</w:instrText>
      </w:r>
      <w:r w:rsidR="00D92A59" w:rsidRPr="005D409F">
        <w:fldChar w:fldCharType="separate"/>
      </w:r>
      <w:r w:rsidR="001228A7" w:rsidRPr="005D409F">
        <w:rPr>
          <w:noProof/>
        </w:rPr>
        <w:t>[111]</w:t>
      </w:r>
      <w:r w:rsidR="00D92A59" w:rsidRPr="005D409F">
        <w:fldChar w:fldCharType="end"/>
      </w:r>
      <w:r w:rsidR="00D92A59" w:rsidRPr="005D409F">
        <w:t>.</w:t>
      </w:r>
      <w:r w:rsidR="00E57DC6" w:rsidRPr="005D409F">
        <w:t xml:space="preserve"> </w:t>
      </w:r>
      <w:r w:rsidR="004B6217" w:rsidRPr="005D409F">
        <w:t>In many</w:t>
      </w:r>
      <w:r w:rsidR="00E57DC6" w:rsidRPr="005D409F">
        <w:t xml:space="preserve"> cases,</w:t>
      </w:r>
      <w:r w:rsidR="00A336B5" w:rsidRPr="005D409F">
        <w:t xml:space="preserve"> subjects are </w:t>
      </w:r>
      <w:r w:rsidRPr="005D409F">
        <w:t xml:space="preserve">administrated </w:t>
      </w:r>
      <w:r w:rsidR="00A336B5" w:rsidRPr="005D409F">
        <w:t>with fresh food or miRNA</w:t>
      </w:r>
      <w:r w:rsidR="0098512E" w:rsidRPr="005D409F">
        <w:t>s</w:t>
      </w:r>
      <w:r w:rsidR="00A336B5" w:rsidRPr="005D409F">
        <w:t xml:space="preserve">-contained decoction to achieve a therapeutic effect. </w:t>
      </w:r>
      <w:r w:rsidR="004B6217" w:rsidRPr="005D409F">
        <w:t>N</w:t>
      </w:r>
      <w:r w:rsidR="00A336B5" w:rsidRPr="005D409F">
        <w:t>atural plant-derived miRNA</w:t>
      </w:r>
      <w:r w:rsidR="00A6275C" w:rsidRPr="005D409F">
        <w:t xml:space="preserve">s </w:t>
      </w:r>
      <w:r w:rsidR="004B6217" w:rsidRPr="005D409F">
        <w:t xml:space="preserve">have significant value due to their </w:t>
      </w:r>
      <w:r w:rsidR="00A6275C" w:rsidRPr="005D409F">
        <w:t xml:space="preserve">low toxicity, low dosage, and </w:t>
      </w:r>
      <w:r w:rsidR="004B6217" w:rsidRPr="005D409F">
        <w:t xml:space="preserve">greater </w:t>
      </w:r>
      <w:r w:rsidR="00A6275C" w:rsidRPr="005D409F">
        <w:t>acceptab</w:t>
      </w:r>
      <w:r w:rsidR="004B6217" w:rsidRPr="005D409F">
        <w:t>i</w:t>
      </w:r>
      <w:r w:rsidR="00A6275C" w:rsidRPr="005D409F">
        <w:t>l</w:t>
      </w:r>
      <w:r w:rsidR="004B6217" w:rsidRPr="005D409F">
        <w:t xml:space="preserve">ity, </w:t>
      </w:r>
      <w:r w:rsidRPr="005D409F">
        <w:t xml:space="preserve">unlike </w:t>
      </w:r>
      <w:r w:rsidR="004B6217" w:rsidRPr="005D409F">
        <w:t>chemically synthesized s</w:t>
      </w:r>
      <w:r w:rsidR="00055682" w:rsidRPr="005D409F">
        <w:t>i</w:t>
      </w:r>
      <w:r w:rsidR="004B6217" w:rsidRPr="005D409F">
        <w:t>RNAs</w:t>
      </w:r>
      <w:r w:rsidR="00A6275C" w:rsidRPr="005D409F">
        <w:t xml:space="preserve">. The stability and durability </w:t>
      </w:r>
      <w:r w:rsidRPr="005D409F">
        <w:t>of</w:t>
      </w:r>
      <w:r w:rsidRPr="005D409F" w:rsidDel="00055682">
        <w:t xml:space="preserve"> </w:t>
      </w:r>
      <w:r w:rsidRPr="005D409F">
        <w:t xml:space="preserve">plant-derived miRNAs </w:t>
      </w:r>
      <w:r w:rsidR="00055682" w:rsidRPr="005D409F">
        <w:t>are preferred</w:t>
      </w:r>
      <w:r w:rsidR="00055682" w:rsidRPr="005D409F" w:rsidDel="00055682">
        <w:t xml:space="preserve"> </w:t>
      </w:r>
      <w:r w:rsidR="00055682" w:rsidRPr="005D409F">
        <w:t>characteristics</w:t>
      </w:r>
      <w:r w:rsidR="00A6275C" w:rsidRPr="005D409F">
        <w:t xml:space="preserve">. </w:t>
      </w:r>
      <w:r w:rsidR="00B25A07" w:rsidRPr="005D409F">
        <w:t>Notably</w:t>
      </w:r>
      <w:r w:rsidR="00A6275C" w:rsidRPr="005D409F">
        <w:t xml:space="preserve">, relevant research in </w:t>
      </w:r>
      <w:r w:rsidR="00430EA6" w:rsidRPr="005D409F">
        <w:t xml:space="preserve">Chinese </w:t>
      </w:r>
      <w:r w:rsidR="00844DBA" w:rsidRPr="005D409F">
        <w:t xml:space="preserve">traditional </w:t>
      </w:r>
      <w:r w:rsidR="00A6275C" w:rsidRPr="005D409F">
        <w:t>medical herbs</w:t>
      </w:r>
      <w:r w:rsidR="00055682" w:rsidRPr="005D409F">
        <w:t xml:space="preserve"> has revealed </w:t>
      </w:r>
      <w:r w:rsidR="00B25A07" w:rsidRPr="005D409F">
        <w:t xml:space="preserve">that </w:t>
      </w:r>
      <w:r w:rsidR="00685289" w:rsidRPr="005D409F">
        <w:t xml:space="preserve">millions of plant-derived </w:t>
      </w:r>
      <w:r w:rsidR="00055682" w:rsidRPr="005D409F">
        <w:t xml:space="preserve">single-stranded RNAs </w:t>
      </w:r>
      <w:r w:rsidR="00685289" w:rsidRPr="005D409F">
        <w:t xml:space="preserve">and hundreds of lipids </w:t>
      </w:r>
      <w:r w:rsidR="00055682" w:rsidRPr="005D409F">
        <w:t>remain</w:t>
      </w:r>
      <w:r w:rsidR="00685289" w:rsidRPr="005D409F">
        <w:t xml:space="preserve"> stable in decoctions after</w:t>
      </w:r>
      <w:r w:rsidR="00055682" w:rsidRPr="005D409F">
        <w:t xml:space="preserve"> boil</w:t>
      </w:r>
      <w:r w:rsidR="00B3350C" w:rsidRPr="005D409F">
        <w:t>ing</w:t>
      </w:r>
      <w:r w:rsidR="00055682" w:rsidRPr="005D409F">
        <w:t xml:space="preserve"> for </w:t>
      </w:r>
      <w:r w:rsidR="00685289" w:rsidRPr="005D409F">
        <w:t xml:space="preserve">thirty to sixty minutes </w:t>
      </w:r>
      <w:r w:rsidR="00685289" w:rsidRPr="005D409F">
        <w:fldChar w:fldCharType="begin">
          <w:fldData xml:space="preserve">PEVuZE5vdGU+PENpdGU+PEF1dGhvcj5IdWFuZzwvQXV0aG9yPjxZZWFyPjIwMTk8L1llYXI+PFJl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</w:fldData>
        </w:fldChar>
      </w:r>
      <w:r w:rsidR="001228A7" w:rsidRPr="005D409F">
        <w:instrText xml:space="preserve"> ADDIN EN.CITE </w:instrText>
      </w:r>
      <w:r w:rsidR="001228A7" w:rsidRPr="005D409F">
        <w:fldChar w:fldCharType="begin">
          <w:fldData xml:space="preserve">PEVuZE5vdGU+PENpdGU+PEF1dGhvcj5IdWFuZzwvQXV0aG9yPjxZZWFyPjIwMTk8L1llYXI+PFJl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</w:fldData>
        </w:fldChar>
      </w:r>
      <w:r w:rsidR="001228A7" w:rsidRPr="005D409F">
        <w:instrText xml:space="preserve"> ADDIN EN.CITE.DATA </w:instrText>
      </w:r>
      <w:r w:rsidR="001228A7" w:rsidRPr="005D409F">
        <w:fldChar w:fldCharType="end"/>
      </w:r>
      <w:r w:rsidR="00685289" w:rsidRPr="005D409F">
        <w:fldChar w:fldCharType="separate"/>
      </w:r>
      <w:r w:rsidR="001228A7" w:rsidRPr="005D409F">
        <w:rPr>
          <w:noProof/>
        </w:rPr>
        <w:t>[112]</w:t>
      </w:r>
      <w:r w:rsidR="00685289" w:rsidRPr="005D409F">
        <w:fldChar w:fldCharType="end"/>
      </w:r>
      <w:r w:rsidR="00685289" w:rsidRPr="005D409F">
        <w:t>.</w:t>
      </w:r>
      <w:r w:rsidR="00844DBA" w:rsidRPr="005D409F">
        <w:t xml:space="preserve"> </w:t>
      </w:r>
      <w:r w:rsidR="002915CC" w:rsidRPr="005D409F">
        <w:t xml:space="preserve">Growing </w:t>
      </w:r>
      <w:r w:rsidR="00055682" w:rsidRPr="005D409F">
        <w:t xml:space="preserve">evidence </w:t>
      </w:r>
      <w:r w:rsidR="002915CC" w:rsidRPr="005D409F">
        <w:t>suggest</w:t>
      </w:r>
      <w:r w:rsidR="00055682" w:rsidRPr="005D409F">
        <w:t>s</w:t>
      </w:r>
      <w:r w:rsidR="002915CC" w:rsidRPr="005D409F">
        <w:t xml:space="preserve"> that </w:t>
      </w:r>
      <w:r w:rsidR="00055682" w:rsidRPr="005D409F">
        <w:t xml:space="preserve">certain </w:t>
      </w:r>
      <w:r w:rsidR="002915CC" w:rsidRPr="005D409F">
        <w:t xml:space="preserve">herbal </w:t>
      </w:r>
      <w:r w:rsidR="00055682" w:rsidRPr="005D409F">
        <w:t xml:space="preserve">sRNAs </w:t>
      </w:r>
      <w:r w:rsidR="002915CC" w:rsidRPr="005D409F">
        <w:t xml:space="preserve">can be orally administrated with </w:t>
      </w:r>
      <w:r w:rsidR="00845E25" w:rsidRPr="005D409F">
        <w:t xml:space="preserve">herb </w:t>
      </w:r>
      <w:r w:rsidR="002915CC" w:rsidRPr="005D409F">
        <w:t>decoction</w:t>
      </w:r>
      <w:r w:rsidR="00845E25" w:rsidRPr="005D409F">
        <w:t xml:space="preserve"> or medical decoctosome mimic (comprised of lipids, chemical compounds, proteins, and sRNAs), </w:t>
      </w:r>
      <w:r w:rsidR="00055682" w:rsidRPr="005D409F">
        <w:t xml:space="preserve">effectively </w:t>
      </w:r>
      <w:r w:rsidR="00845E25" w:rsidRPr="005D409F">
        <w:t xml:space="preserve">ameliorating various </w:t>
      </w:r>
      <w:r w:rsidR="009523F9" w:rsidRPr="005D409F">
        <w:t>disease</w:t>
      </w:r>
      <w:r w:rsidR="006D7CE3" w:rsidRPr="005D409F">
        <w:t>s</w:t>
      </w:r>
      <w:r w:rsidR="009523F9" w:rsidRPr="005D409F">
        <w:t xml:space="preserve"> </w:t>
      </w:r>
      <w:r w:rsidR="009523F9" w:rsidRPr="005D409F">
        <w:fldChar w:fldCharType="begin">
          <w:fldData xml:space="preserve">PEVuZE5vdGU+PENpdGU+PEF1dGhvcj5KaTwvQXV0aG9yPjxZZWFyPjIwMTk8L1llYXI+PFJlY051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=
</w:fldData>
        </w:fldChar>
      </w:r>
      <w:r w:rsidR="001228A7" w:rsidRPr="005D409F">
        <w:instrText xml:space="preserve"> ADDIN EN.CITE </w:instrText>
      </w:r>
      <w:r w:rsidR="001228A7" w:rsidRPr="005D409F">
        <w:fldChar w:fldCharType="begin">
          <w:fldData xml:space="preserve">PEVuZE5vdGU+PENpdGU+PEF1dGhvcj5KaTwvQXV0aG9yPjxZZWFyPjIwMTk8L1llYXI+PFJlY051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=
</w:fldData>
        </w:fldChar>
      </w:r>
      <w:r w:rsidR="001228A7" w:rsidRPr="005D409F">
        <w:instrText xml:space="preserve"> ADDIN EN.CITE.DATA </w:instrText>
      </w:r>
      <w:r w:rsidR="001228A7" w:rsidRPr="005D409F">
        <w:fldChar w:fldCharType="end"/>
      </w:r>
      <w:r w:rsidR="009523F9" w:rsidRPr="005D409F">
        <w:fldChar w:fldCharType="separate"/>
      </w:r>
      <w:r w:rsidR="001228A7" w:rsidRPr="005D409F">
        <w:rPr>
          <w:noProof/>
        </w:rPr>
        <w:t>[113</w:t>
      </w:r>
      <w:r w:rsidR="006F29A7" w:rsidRPr="005D409F">
        <w:rPr>
          <w:noProof/>
        </w:rPr>
        <w:t>–</w:t>
      </w:r>
      <w:r w:rsidR="001228A7" w:rsidRPr="005D409F">
        <w:rPr>
          <w:noProof/>
        </w:rPr>
        <w:t>116]</w:t>
      </w:r>
      <w:r w:rsidR="009523F9" w:rsidRPr="005D409F">
        <w:fldChar w:fldCharType="end"/>
      </w:r>
      <w:r w:rsidR="009523F9" w:rsidRPr="005D409F">
        <w:t>.</w:t>
      </w:r>
      <w:r w:rsidR="002915CC" w:rsidRPr="005D409F">
        <w:t xml:space="preserve"> </w:t>
      </w:r>
    </w:p>
    <w:p w14:paraId="209C4DDD" w14:textId="5046AEA4" w:rsidR="000E3FC0" w:rsidRPr="005D409F" w:rsidRDefault="00CE1F77" w:rsidP="00A413E0">
      <w:pPr>
        <w:pStyle w:val="Mdeck4heading1"/>
      </w:pPr>
      <w:r w:rsidRPr="005D409F">
        <w:t xml:space="preserve">5. </w:t>
      </w:r>
      <w:r w:rsidR="00AC3D9F" w:rsidRPr="005D409F">
        <w:t xml:space="preserve">Challenges and </w:t>
      </w:r>
      <w:r w:rsidR="00FD22F5" w:rsidRPr="005D409F">
        <w:t xml:space="preserve">strategies </w:t>
      </w:r>
      <w:r w:rsidR="00560AD2" w:rsidRPr="005D409F">
        <w:t xml:space="preserve">of </w:t>
      </w:r>
      <w:r w:rsidR="00A71EA5" w:rsidRPr="005D409F">
        <w:t xml:space="preserve">deploying </w:t>
      </w:r>
      <w:r w:rsidR="00560AD2" w:rsidRPr="005D409F">
        <w:t>amiRNA</w:t>
      </w:r>
      <w:r w:rsidR="00FD22F5" w:rsidRPr="005D409F">
        <w:t>s</w:t>
      </w:r>
    </w:p>
    <w:p w14:paraId="54B12BB6" w14:textId="682C3167" w:rsidR="00BD6030" w:rsidRPr="005D409F" w:rsidRDefault="00F54A2C" w:rsidP="00A413E0">
      <w:pPr>
        <w:pStyle w:val="Mdeck4textfirstlinezero"/>
      </w:pPr>
      <w:r w:rsidRPr="005D409F">
        <w:t>As mention</w:t>
      </w:r>
      <w:r w:rsidR="00B65EF9" w:rsidRPr="005D409F">
        <w:t>ed</w:t>
      </w:r>
      <w:r w:rsidRPr="005D409F">
        <w:t xml:space="preserve"> </w:t>
      </w:r>
      <w:r w:rsidR="00F50EE7" w:rsidRPr="005D409F">
        <w:t>earlier</w:t>
      </w:r>
      <w:r w:rsidRPr="005D409F">
        <w:t>, t</w:t>
      </w:r>
      <w:r w:rsidR="00336D90" w:rsidRPr="005D409F">
        <w:t xml:space="preserve">he </w:t>
      </w:r>
      <w:r w:rsidR="001355DF" w:rsidRPr="005D409F">
        <w:t>application</w:t>
      </w:r>
      <w:r w:rsidR="00336D90" w:rsidRPr="005D409F">
        <w:t xml:space="preserve"> of </w:t>
      </w:r>
      <w:r w:rsidR="001355DF" w:rsidRPr="005D409F">
        <w:t>amiRNA</w:t>
      </w:r>
      <w:r w:rsidR="0098512E" w:rsidRPr="005D409F">
        <w:t>s</w:t>
      </w:r>
      <w:r w:rsidR="001355DF" w:rsidRPr="005D409F">
        <w:t xml:space="preserve"> still faces </w:t>
      </w:r>
      <w:r w:rsidR="00F40289" w:rsidRPr="005D409F">
        <w:t>several</w:t>
      </w:r>
      <w:r w:rsidR="001355DF" w:rsidRPr="005D409F">
        <w:t xml:space="preserve"> key challenges, </w:t>
      </w:r>
      <w:r w:rsidR="0085746D" w:rsidRPr="005D409F">
        <w:t>includ</w:t>
      </w:r>
      <w:r w:rsidR="001355DF" w:rsidRPr="005D409F">
        <w:t>ing</w:t>
      </w:r>
      <w:r w:rsidR="0085746D" w:rsidRPr="005D409F">
        <w:t xml:space="preserve"> design, delivery, tissue specificity, target gene effectiveness, safety, production cost, and off-target prediction. </w:t>
      </w:r>
      <w:r w:rsidR="001355DF" w:rsidRPr="005D409F">
        <w:t>Achieving high specificity and</w:t>
      </w:r>
      <w:r w:rsidR="0085746D" w:rsidRPr="005D409F">
        <w:t xml:space="preserve"> optimal expression levels</w:t>
      </w:r>
      <w:r w:rsidR="001355DF" w:rsidRPr="005D409F">
        <w:t xml:space="preserve"> is crucial through design optimization</w:t>
      </w:r>
      <w:r w:rsidR="0085746D" w:rsidRPr="005D409F">
        <w:t xml:space="preserve">. Overcoming delivery barriers, ensuring stability and </w:t>
      </w:r>
      <w:r w:rsidR="0085746D" w:rsidRPr="005D409F">
        <w:lastRenderedPageBreak/>
        <w:t xml:space="preserve">cellular uptake, and achieving tissue-specific delivery are necessary for successful application. The differences in </w:t>
      </w:r>
      <w:r w:rsidR="00F40289" w:rsidRPr="005D409F">
        <w:t xml:space="preserve">the </w:t>
      </w:r>
      <w:r w:rsidR="0085746D" w:rsidRPr="005D409F">
        <w:t xml:space="preserve">effectiveness of different target genes and potential adverse effects should also be considered. Improving the scalability and cost-effectiveness of production methods, simplifying synthesis and delivery processes, and enhancing the accuracy of off-target prediction tools are important challenges </w:t>
      </w:r>
      <w:r w:rsidR="00F40289" w:rsidRPr="005D409F">
        <w:t xml:space="preserve">currently </w:t>
      </w:r>
      <w:r w:rsidR="0085746D" w:rsidRPr="005D409F">
        <w:t>faced</w:t>
      </w:r>
      <w:r w:rsidR="00F40289" w:rsidRPr="005D409F">
        <w:t>.</w:t>
      </w:r>
    </w:p>
    <w:p w14:paraId="258F18EB" w14:textId="7293D7BB" w:rsidR="00BD6030" w:rsidRPr="005D409F" w:rsidRDefault="008152E2" w:rsidP="009C1CFC">
      <w:pPr>
        <w:pStyle w:val="Mdeck4text"/>
      </w:pPr>
      <w:r w:rsidRPr="005D409F">
        <w:t>Nevertheless, amiRNA</w:t>
      </w:r>
      <w:r w:rsidR="0098512E" w:rsidRPr="005D409F">
        <w:t>s</w:t>
      </w:r>
      <w:r w:rsidRPr="005D409F">
        <w:t xml:space="preserve"> ha</w:t>
      </w:r>
      <w:r w:rsidR="0098512E" w:rsidRPr="005D409F">
        <w:t>ve</w:t>
      </w:r>
      <w:r w:rsidRPr="005D409F">
        <w:t xml:space="preserve"> emerged as promising regulators in the treatment of </w:t>
      </w:r>
      <w:r w:rsidR="00F40289" w:rsidRPr="005D409F">
        <w:t>various</w:t>
      </w:r>
      <w:r w:rsidRPr="005D409F">
        <w:t xml:space="preserve"> human disease</w:t>
      </w:r>
      <w:r w:rsidR="008355B3" w:rsidRPr="005D409F">
        <w:t>s</w:t>
      </w:r>
      <w:r w:rsidR="00F40289" w:rsidRPr="005D409F">
        <w:t>.</w:t>
      </w:r>
      <w:r w:rsidR="000730E9" w:rsidRPr="005D409F">
        <w:t xml:space="preserve"> </w:t>
      </w:r>
      <w:r w:rsidR="00F40289" w:rsidRPr="005D409F">
        <w:t>T</w:t>
      </w:r>
      <w:r w:rsidR="000730E9" w:rsidRPr="005D409F">
        <w:t>he strength of amiRNA</w:t>
      </w:r>
      <w:r w:rsidR="00887232" w:rsidRPr="005D409F">
        <w:t>s</w:t>
      </w:r>
      <w:r w:rsidR="000730E9" w:rsidRPr="005D409F">
        <w:t xml:space="preserve"> lies in </w:t>
      </w:r>
      <w:r w:rsidR="0093320E" w:rsidRPr="005D409F">
        <w:t>their</w:t>
      </w:r>
      <w:r w:rsidR="000730E9" w:rsidRPr="005D409F">
        <w:t xml:space="preserve"> ability to precisely regulate the expression of disease-associated genes, </w:t>
      </w:r>
      <w:r w:rsidR="00FC20A8" w:rsidRPr="005D409F">
        <w:t xml:space="preserve">thereby </w:t>
      </w:r>
      <w:r w:rsidR="000730E9" w:rsidRPr="005D409F">
        <w:t>improving efficacy and reducing side effects</w:t>
      </w:r>
      <w:r w:rsidRPr="005D409F">
        <w:t>. It</w:t>
      </w:r>
      <w:r w:rsidR="00BD6030" w:rsidRPr="005D409F">
        <w:t xml:space="preserve"> offer</w:t>
      </w:r>
      <w:r w:rsidRPr="005D409F">
        <w:t>s</w:t>
      </w:r>
      <w:r w:rsidR="00BD6030" w:rsidRPr="005D409F">
        <w:t xml:space="preserve"> opportunities </w:t>
      </w:r>
      <w:r w:rsidRPr="005D409F">
        <w:t>for</w:t>
      </w:r>
      <w:r w:rsidR="00BD6030" w:rsidRPr="005D409F">
        <w:t xml:space="preserve"> personalized medicine, disease treatment, regenerative medicine,</w:t>
      </w:r>
      <w:r w:rsidRPr="005D409F">
        <w:t xml:space="preserve"> anti</w:t>
      </w:r>
      <w:r w:rsidR="00BD6030" w:rsidRPr="005D409F">
        <w:t xml:space="preserve">viral </w:t>
      </w:r>
      <w:r w:rsidRPr="005D409F">
        <w:t>therapy</w:t>
      </w:r>
      <w:r w:rsidR="00BD6030" w:rsidRPr="005D409F">
        <w:t xml:space="preserve">, and cancer </w:t>
      </w:r>
      <w:r w:rsidRPr="005D409F">
        <w:t>treatment</w:t>
      </w:r>
      <w:r w:rsidR="00BD6030" w:rsidRPr="005D409F">
        <w:t xml:space="preserve">. Customized </w:t>
      </w:r>
      <w:r w:rsidRPr="005D409F">
        <w:t>ami</w:t>
      </w:r>
      <w:r w:rsidR="00BD6030" w:rsidRPr="005D409F">
        <w:t>RNAs have the potential for highly targeted and individualized therapeutic interventions, enabling precision medicine tailor</w:t>
      </w:r>
      <w:r w:rsidR="000730E9" w:rsidRPr="005D409F">
        <w:t>ed to specific genetic profiles</w:t>
      </w:r>
      <w:r w:rsidR="00BD6030" w:rsidRPr="005D409F">
        <w:t xml:space="preserve">. </w:t>
      </w:r>
      <w:r w:rsidR="00FC20A8" w:rsidRPr="005D409F">
        <w:t xml:space="preserve">Furthermore, </w:t>
      </w:r>
      <w:r w:rsidR="00BD6030" w:rsidRPr="005D409F">
        <w:t>amiRNA</w:t>
      </w:r>
      <w:r w:rsidR="00F5691C" w:rsidRPr="005D409F">
        <w:t>s</w:t>
      </w:r>
      <w:r w:rsidR="00BD6030" w:rsidRPr="005D409F">
        <w:t xml:space="preserve"> show promise in regenerative medicine by guiding cellular differentiation and tissue regeneration. It also offers </w:t>
      </w:r>
      <w:r w:rsidR="00A00823" w:rsidRPr="005D409F">
        <w:t xml:space="preserve">the </w:t>
      </w:r>
      <w:r w:rsidR="00BD6030" w:rsidRPr="005D409F">
        <w:t xml:space="preserve">potential </w:t>
      </w:r>
      <w:r w:rsidR="00B4032D" w:rsidRPr="005D409F">
        <w:t>to combat</w:t>
      </w:r>
      <w:r w:rsidR="00BD6030" w:rsidRPr="005D409F">
        <w:t xml:space="preserve"> viral infections by targetin</w:t>
      </w:r>
      <w:r w:rsidR="00F54A2C" w:rsidRPr="005D409F">
        <w:t>g specific viral genes. In</w:t>
      </w:r>
      <w:r w:rsidR="00BD6030" w:rsidRPr="005D409F">
        <w:t xml:space="preserve"> cancer </w:t>
      </w:r>
      <w:r w:rsidR="00F54A2C" w:rsidRPr="005D409F">
        <w:t>treatment</w:t>
      </w:r>
      <w:r w:rsidR="00BD6030" w:rsidRPr="005D409F">
        <w:t xml:space="preserve">, targeted intervention becomes possible, enabling more effective and personalized treatments with fewer side effects. </w:t>
      </w:r>
      <w:r w:rsidR="00FC20A8" w:rsidRPr="005D409F">
        <w:t xml:space="preserve">In addition, </w:t>
      </w:r>
      <w:r w:rsidR="00BD6030" w:rsidRPr="005D409F">
        <w:t>amiRNA</w:t>
      </w:r>
      <w:r w:rsidR="00887232" w:rsidRPr="005D409F">
        <w:t>s</w:t>
      </w:r>
      <w:r w:rsidR="00BD6030" w:rsidRPr="005D409F">
        <w:t xml:space="preserve"> hold potential in cardiovascular medicine for the development </w:t>
      </w:r>
      <w:r w:rsidR="00BD6030" w:rsidRPr="005D409F">
        <w:rPr>
          <w:spacing w:val="-3"/>
        </w:rPr>
        <w:t xml:space="preserve">of more targeted and effective therapies for heart-related conditions. </w:t>
      </w:r>
      <w:r w:rsidR="00FC20A8" w:rsidRPr="005D409F">
        <w:rPr>
          <w:spacing w:val="-3"/>
        </w:rPr>
        <w:t>T</w:t>
      </w:r>
      <w:r w:rsidR="00BD6030" w:rsidRPr="005D409F">
        <w:rPr>
          <w:spacing w:val="-3"/>
        </w:rPr>
        <w:t>he application of amiRNA</w:t>
      </w:r>
      <w:r w:rsidR="00887232" w:rsidRPr="005D409F">
        <w:rPr>
          <w:spacing w:val="-3"/>
        </w:rPr>
        <w:t>s</w:t>
      </w:r>
      <w:r w:rsidR="00BD6030" w:rsidRPr="005D409F">
        <w:rPr>
          <w:spacing w:val="-3"/>
        </w:rPr>
        <w:t xml:space="preserve"> for genetic disorder</w:t>
      </w:r>
      <w:r w:rsidR="00D80655" w:rsidRPr="005D409F">
        <w:rPr>
          <w:spacing w:val="-3"/>
        </w:rPr>
        <w:t>s</w:t>
      </w:r>
      <w:r w:rsidR="00BD6030" w:rsidRPr="005D409F">
        <w:rPr>
          <w:spacing w:val="-3"/>
        </w:rPr>
        <w:t xml:space="preserve"> offers a new avenue for gene therapies to address inherited diseases.</w:t>
      </w:r>
      <w:r w:rsidR="00BD6030" w:rsidRPr="005D409F">
        <w:t xml:space="preserve"> </w:t>
      </w:r>
    </w:p>
    <w:p w14:paraId="21909182" w14:textId="395DCFF0" w:rsidR="000730E9" w:rsidRPr="005D409F" w:rsidRDefault="000730E9" w:rsidP="00911028">
      <w:pPr>
        <w:pStyle w:val="Mdeck4text"/>
      </w:pPr>
      <w:r w:rsidRPr="005D409F">
        <w:t>In summary, amiRNA</w:t>
      </w:r>
      <w:r w:rsidR="00887232" w:rsidRPr="005D409F">
        <w:t>s</w:t>
      </w:r>
      <w:r w:rsidRPr="005D409F">
        <w:t xml:space="preserve"> demonstrate tremendous potential and application prospects in multiple medical field</w:t>
      </w:r>
      <w:r w:rsidR="00912957" w:rsidRPr="005D409F">
        <w:t>s</w:t>
      </w:r>
      <w:r w:rsidRPr="005D409F">
        <w:t>. With ongoing research and technological advancements, amiRNA</w:t>
      </w:r>
      <w:r w:rsidR="001228A7" w:rsidRPr="005D409F">
        <w:t>s</w:t>
      </w:r>
      <w:r w:rsidRPr="005D409F">
        <w:t xml:space="preserve"> </w:t>
      </w:r>
      <w:r w:rsidR="001228A7" w:rsidRPr="005D409F">
        <w:t>are</w:t>
      </w:r>
      <w:r w:rsidRPr="005D409F">
        <w:t xml:space="preserve"> expected to play an increasing</w:t>
      </w:r>
      <w:r w:rsidR="006735F6" w:rsidRPr="005D409F">
        <w:t>ly</w:t>
      </w:r>
      <w:r w:rsidRPr="005D409F">
        <w:t xml:space="preserve"> important role in the future medical </w:t>
      </w:r>
      <w:r w:rsidR="006735F6" w:rsidRPr="005D409F">
        <w:t>field</w:t>
      </w:r>
      <w:r w:rsidRPr="005D409F">
        <w:t xml:space="preserve">, benefiting human health and quality of life. </w:t>
      </w:r>
    </w:p>
    <w:p w14:paraId="2A63F26B" w14:textId="2E9DD4B2" w:rsidR="00A8697B" w:rsidRPr="005D409F" w:rsidRDefault="00A8697B" w:rsidP="00ED366C">
      <w:pPr>
        <w:pStyle w:val="Mdeck4heading1"/>
      </w:pPr>
      <w:r w:rsidRPr="005D409F">
        <w:t>Acknowledg</w:t>
      </w:r>
      <w:r w:rsidR="002E4700" w:rsidRPr="005D409F">
        <w:t>e</w:t>
      </w:r>
      <w:r w:rsidRPr="005D409F">
        <w:t>ment</w:t>
      </w:r>
      <w:r w:rsidR="002E4700" w:rsidRPr="005D409F">
        <w:t>s</w:t>
      </w:r>
    </w:p>
    <w:p w14:paraId="5757CF1B" w14:textId="07A0D7D8" w:rsidR="00A8697B" w:rsidRPr="005D409F" w:rsidRDefault="00A8697B" w:rsidP="00ED366C">
      <w:pPr>
        <w:pStyle w:val="Mdeck4textfirstlinezero"/>
      </w:pPr>
      <w:bookmarkStart w:id="11" w:name="OLE_LINK70"/>
      <w:bookmarkStart w:id="12" w:name="OLE_LINK71"/>
      <w:r w:rsidRPr="005D409F">
        <w:t>This work was supported by grants from the National Key Research and Development Program of China (2018YFA0507101).</w:t>
      </w:r>
      <w:bookmarkEnd w:id="11"/>
      <w:bookmarkEnd w:id="12"/>
      <w:r w:rsidRPr="005D409F">
        <w:t xml:space="preserve"> We thank the National Key Laboratory of Pharmaceutical Biotechnology </w:t>
      </w:r>
      <w:r w:rsidR="000470E5" w:rsidRPr="005D409F">
        <w:rPr>
          <w:rFonts w:hint="eastAsia"/>
        </w:rPr>
        <w:t>and</w:t>
      </w:r>
      <w:r w:rsidRPr="005D409F">
        <w:t xml:space="preserve"> B323 laboratory (Nanjing University) for the helpful discussion. </w:t>
      </w:r>
    </w:p>
    <w:p w14:paraId="72BCB553" w14:textId="6FEDA190" w:rsidR="00323946" w:rsidRPr="005D409F" w:rsidRDefault="00A8697B" w:rsidP="00ED366C">
      <w:pPr>
        <w:pStyle w:val="Mdeck4heading1"/>
      </w:pPr>
      <w:r w:rsidRPr="005D409F">
        <w:t>Conflicts of interests</w:t>
      </w:r>
    </w:p>
    <w:p w14:paraId="2EFF0588" w14:textId="5765AD78" w:rsidR="00A8697B" w:rsidRPr="005D409F" w:rsidRDefault="00A8697B" w:rsidP="00ED366C">
      <w:pPr>
        <w:pStyle w:val="Mdeck4textfirstlinezero"/>
        <w:rPr>
          <w:b/>
          <w:sz w:val="28"/>
        </w:rPr>
      </w:pPr>
      <w:r w:rsidRPr="005D409F">
        <w:t>The authors declare no conflict of interest.</w:t>
      </w:r>
    </w:p>
    <w:p w14:paraId="3316E3D3" w14:textId="25BA5F02" w:rsidR="00080E95" w:rsidRPr="005D409F" w:rsidRDefault="00A8697B" w:rsidP="00ED366C">
      <w:pPr>
        <w:pStyle w:val="Mdeck4heading1"/>
      </w:pPr>
      <w:r w:rsidRPr="005D409F">
        <w:t>Authors’ contribution</w:t>
      </w:r>
    </w:p>
    <w:p w14:paraId="009578A0" w14:textId="03921279" w:rsidR="00006FCD" w:rsidRPr="005D409F" w:rsidRDefault="00006FCD" w:rsidP="00ED366C">
      <w:pPr>
        <w:pStyle w:val="Mdeck4textfirstlinezero"/>
      </w:pPr>
      <w:r w:rsidRPr="005D409F">
        <w:t>Conceptualization</w:t>
      </w:r>
      <w:r w:rsidR="00B1513A" w:rsidRPr="005D409F">
        <w:t xml:space="preserve"> and supervision</w:t>
      </w:r>
      <w:r w:rsidR="007B739A" w:rsidRPr="005D409F">
        <w:t xml:space="preserve">, </w:t>
      </w:r>
      <w:r w:rsidR="006B01F9" w:rsidRPr="005D409F">
        <w:t>Z</w:t>
      </w:r>
      <w:r w:rsidRPr="005D409F">
        <w:t>.</w:t>
      </w:r>
      <w:r w:rsidR="006B01F9" w:rsidRPr="005D409F">
        <w:t>H</w:t>
      </w:r>
      <w:r w:rsidRPr="005D409F">
        <w:t>.; investigation,</w:t>
      </w:r>
      <w:r w:rsidR="003404F1" w:rsidRPr="005D409F">
        <w:t xml:space="preserve"> </w:t>
      </w:r>
      <w:r w:rsidRPr="005D409F">
        <w:t>X.</w:t>
      </w:r>
      <w:r w:rsidR="006B01F9" w:rsidRPr="005D409F">
        <w:t>L</w:t>
      </w:r>
      <w:r w:rsidRPr="005D409F">
        <w:t>.</w:t>
      </w:r>
      <w:r w:rsidR="006B01F9" w:rsidRPr="005D409F">
        <w:t xml:space="preserve"> and Y.W.</w:t>
      </w:r>
      <w:r w:rsidRPr="005D409F">
        <w:t>;</w:t>
      </w:r>
      <w:r w:rsidR="002B5EC7" w:rsidRPr="005D409F">
        <w:t xml:space="preserve"> project administration</w:t>
      </w:r>
      <w:r w:rsidRPr="005D409F">
        <w:t>,</w:t>
      </w:r>
      <w:r w:rsidR="003404F1" w:rsidRPr="005D409F">
        <w:t xml:space="preserve"> </w:t>
      </w:r>
      <w:r w:rsidR="006B01F9" w:rsidRPr="005D409F">
        <w:t>Z</w:t>
      </w:r>
      <w:r w:rsidRPr="005D409F">
        <w:t>.</w:t>
      </w:r>
      <w:r w:rsidR="006B01F9" w:rsidRPr="005D409F">
        <w:t>H</w:t>
      </w:r>
      <w:r w:rsidRPr="005D409F">
        <w:t>.;</w:t>
      </w:r>
      <w:r w:rsidR="00B1513A" w:rsidRPr="005D409F">
        <w:rPr>
          <w:rFonts w:eastAsia="微软雅黑"/>
          <w:color w:val="191B1F"/>
          <w:sz w:val="23"/>
          <w:szCs w:val="23"/>
          <w:shd w:val="clear" w:color="auto" w:fill="FFFFFF"/>
        </w:rPr>
        <w:t xml:space="preserve"> </w:t>
      </w:r>
      <w:r w:rsidR="002B5EC7" w:rsidRPr="005D409F">
        <w:t>original draft preparation</w:t>
      </w:r>
      <w:r w:rsidR="007B739A" w:rsidRPr="005D409F">
        <w:t xml:space="preserve">, </w:t>
      </w:r>
      <w:r w:rsidR="002B5EC7" w:rsidRPr="005D409F">
        <w:t>X.L</w:t>
      </w:r>
      <w:r w:rsidR="00634B4F" w:rsidRPr="005D409F">
        <w:t>.</w:t>
      </w:r>
      <w:r w:rsidR="002B5EC7" w:rsidRPr="005D409F">
        <w:t xml:space="preserve">; editing </w:t>
      </w:r>
      <w:r w:rsidR="002B5EC7" w:rsidRPr="005D409F">
        <w:rPr>
          <w:rFonts w:hint="eastAsia"/>
        </w:rPr>
        <w:t>and</w:t>
      </w:r>
      <w:r w:rsidR="002B5EC7" w:rsidRPr="005D409F">
        <w:t xml:space="preserve"> d</w:t>
      </w:r>
      <w:r w:rsidR="00B1513A" w:rsidRPr="005D409F">
        <w:t>ata curation,</w:t>
      </w:r>
      <w:r w:rsidR="007B739A" w:rsidRPr="005D409F">
        <w:t xml:space="preserve"> </w:t>
      </w:r>
      <w:r w:rsidR="00B1513A" w:rsidRPr="005D409F">
        <w:t>Y.W</w:t>
      </w:r>
      <w:r w:rsidRPr="005D409F">
        <w:t xml:space="preserve">. </w:t>
      </w:r>
      <w:r w:rsidR="00634B4F" w:rsidRPr="005D409F">
        <w:t>funding acquisition</w:t>
      </w:r>
      <w:r w:rsidR="007B739A" w:rsidRPr="005D409F">
        <w:t>,</w:t>
      </w:r>
      <w:r w:rsidR="00634B4F" w:rsidRPr="005D409F">
        <w:t xml:space="preserve"> Z.H. </w:t>
      </w:r>
      <w:r w:rsidRPr="005D409F">
        <w:t>All authors have read and agreed to the published version of the manuscript.</w:t>
      </w:r>
    </w:p>
    <w:p w14:paraId="15DB61FC" w14:textId="7282935C" w:rsidR="007A56E0" w:rsidRPr="005D409F" w:rsidRDefault="007A56E0" w:rsidP="007A56E0">
      <w:pPr>
        <w:pStyle w:val="Mdeck4text"/>
        <w:ind w:firstLine="0"/>
      </w:pPr>
    </w:p>
    <w:p w14:paraId="0B1D7982" w14:textId="4F68FC2D" w:rsidR="007A56E0" w:rsidRPr="005D409F" w:rsidRDefault="007A56E0" w:rsidP="007A56E0">
      <w:pPr>
        <w:pStyle w:val="Mdeck4text"/>
        <w:ind w:firstLine="0"/>
      </w:pPr>
    </w:p>
    <w:p w14:paraId="099F3B1E" w14:textId="77777777" w:rsidR="00DA3664" w:rsidRPr="005D409F" w:rsidRDefault="00DA3664" w:rsidP="007A56E0">
      <w:pPr>
        <w:pStyle w:val="Mdeck4text"/>
        <w:ind w:firstLine="0"/>
      </w:pPr>
    </w:p>
    <w:p w14:paraId="78B27E4E" w14:textId="385FC51E" w:rsidR="007A56E0" w:rsidRPr="005D409F" w:rsidRDefault="007A56E0" w:rsidP="007A56E0">
      <w:pPr>
        <w:pStyle w:val="Mdeck4heading1"/>
        <w:rPr>
          <w:rFonts w:eastAsiaTheme="minorEastAsia"/>
        </w:rPr>
      </w:pPr>
      <w:r w:rsidRPr="005D409F">
        <w:rPr>
          <w:rFonts w:eastAsiaTheme="minorEastAsia" w:hint="eastAsia"/>
        </w:rPr>
        <w:lastRenderedPageBreak/>
        <w:t>Appendix</w:t>
      </w:r>
    </w:p>
    <w:p w14:paraId="1E621774" w14:textId="38EBFED7" w:rsidR="007A56E0" w:rsidRPr="005D409F" w:rsidRDefault="007A56E0" w:rsidP="007A56E0">
      <w:pPr>
        <w:pStyle w:val="Mdeck6figurecaption"/>
        <w:jc w:val="center"/>
      </w:pPr>
      <w:r w:rsidRPr="005D409F">
        <w:rPr>
          <w:b/>
        </w:rPr>
        <w:t>Table A1.</w:t>
      </w:r>
      <w:r w:rsidRPr="005D409F">
        <w:t xml:space="preserve"> Plant-derived miRNA</w:t>
      </w:r>
      <w:r w:rsidR="00812F38" w:rsidRPr="005D409F">
        <w:t>s</w:t>
      </w:r>
      <w:r w:rsidRPr="005D409F">
        <w:t xml:space="preserve"> with therapeutic efficacy.</w:t>
      </w:r>
    </w:p>
    <w:tbl>
      <w:tblPr>
        <w:tblStyle w:val="a7"/>
        <w:tblW w:w="0" w:type="auto"/>
        <w:tblBorders>
          <w:top w:val="single" w:sz="12" w:space="0" w:color="000000"/>
          <w:left w:val="none" w:sz="0" w:space="0" w:color="auto"/>
          <w:bottom w:val="single" w:sz="12" w:space="0" w:color="000000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1701"/>
        <w:gridCol w:w="2126"/>
        <w:gridCol w:w="1843"/>
        <w:gridCol w:w="1076"/>
      </w:tblGrid>
      <w:tr w:rsidR="007A56E0" w:rsidRPr="005D409F" w14:paraId="0BF2DC1D" w14:textId="77777777" w:rsidTr="00061091">
        <w:trPr>
          <w:trHeight w:val="524"/>
        </w:trPr>
        <w:tc>
          <w:tcPr>
            <w:tcW w:w="1560" w:type="dxa"/>
            <w:tcBorders>
              <w:top w:val="single" w:sz="12" w:space="0" w:color="000000"/>
              <w:bottom w:val="single" w:sz="8" w:space="0" w:color="000000"/>
            </w:tcBorders>
            <w:shd w:val="clear" w:color="auto" w:fill="auto"/>
            <w:vAlign w:val="center"/>
          </w:tcPr>
          <w:p w14:paraId="342A915D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 xml:space="preserve">Plant </w:t>
            </w:r>
            <w:r w:rsidRPr="005D409F">
              <w:rPr>
                <w:rFonts w:ascii="Times New Roman" w:eastAsia="Times New Roman" w:hAnsi="Times New Roman" w:cs="Times New Roman" w:hint="eastAsia"/>
                <w:b/>
                <w:color w:val="000000"/>
                <w:sz w:val="18"/>
                <w:szCs w:val="18"/>
              </w:rPr>
              <w:t>m</w:t>
            </w:r>
            <w:r w:rsidRPr="005D409F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iRNAs</w:t>
            </w:r>
          </w:p>
        </w:tc>
        <w:tc>
          <w:tcPr>
            <w:tcW w:w="1701" w:type="dxa"/>
            <w:tcBorders>
              <w:top w:val="single" w:sz="12" w:space="0" w:color="000000"/>
              <w:bottom w:val="single" w:sz="8" w:space="0" w:color="000000"/>
            </w:tcBorders>
            <w:shd w:val="clear" w:color="auto" w:fill="auto"/>
            <w:vAlign w:val="center"/>
          </w:tcPr>
          <w:p w14:paraId="601764F1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D</w:t>
            </w:r>
            <w:r w:rsidRPr="005D409F">
              <w:rPr>
                <w:rFonts w:ascii="Times New Roman" w:eastAsia="Times New Roman" w:hAnsi="Times New Roman" w:cs="Times New Roman" w:hint="eastAsia"/>
                <w:b/>
                <w:color w:val="000000"/>
                <w:sz w:val="18"/>
                <w:szCs w:val="18"/>
              </w:rPr>
              <w:t>erived</w:t>
            </w:r>
            <w:r w:rsidRPr="005D409F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 xml:space="preserve"> from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8" w:space="0" w:color="000000"/>
            </w:tcBorders>
            <w:shd w:val="clear" w:color="auto" w:fill="auto"/>
            <w:vAlign w:val="center"/>
          </w:tcPr>
          <w:p w14:paraId="7C884850" w14:textId="77777777" w:rsidR="007A56E0" w:rsidRPr="005D409F" w:rsidRDefault="007A56E0" w:rsidP="00061091">
            <w:pPr>
              <w:adjustRightInd w:val="0"/>
              <w:snapToGrid w:val="0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bookmarkStart w:id="13" w:name="OLE_LINK1"/>
            <w:r w:rsidRPr="005D409F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T</w:t>
            </w:r>
            <w:bookmarkEnd w:id="13"/>
            <w:r w:rsidRPr="005D409F">
              <w:rPr>
                <w:rFonts w:ascii="Times New Roman" w:eastAsia="Times New Roman" w:hAnsi="Times New Roman" w:cs="Times New Roman" w:hint="eastAsia"/>
                <w:b/>
                <w:color w:val="000000"/>
                <w:sz w:val="18"/>
                <w:szCs w:val="18"/>
              </w:rPr>
              <w:t>argets</w:t>
            </w:r>
            <w:r w:rsidRPr="005D409F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 xml:space="preserve"> or pathways </w:t>
            </w:r>
            <w:r w:rsidRPr="005D409F">
              <w:rPr>
                <w:rFonts w:ascii="Times New Roman" w:eastAsia="Times New Roman" w:hAnsi="Times New Roman" w:cs="Times New Roman" w:hint="eastAsia"/>
                <w:b/>
                <w:color w:val="000000"/>
                <w:sz w:val="18"/>
                <w:szCs w:val="18"/>
              </w:rPr>
              <w:t>of</w:t>
            </w:r>
            <w:r w:rsidRPr="005D409F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 xml:space="preserve"> regulation</w:t>
            </w:r>
          </w:p>
        </w:tc>
        <w:tc>
          <w:tcPr>
            <w:tcW w:w="1843" w:type="dxa"/>
            <w:tcBorders>
              <w:top w:val="single" w:sz="12" w:space="0" w:color="000000"/>
              <w:bottom w:val="single" w:sz="8" w:space="0" w:color="000000"/>
            </w:tcBorders>
            <w:shd w:val="clear" w:color="auto" w:fill="auto"/>
            <w:vAlign w:val="center"/>
          </w:tcPr>
          <w:p w14:paraId="134B324E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 w:hint="eastAsia"/>
                <w:b/>
                <w:color w:val="000000"/>
                <w:sz w:val="18"/>
                <w:szCs w:val="18"/>
              </w:rPr>
              <w:t>D</w:t>
            </w:r>
            <w:r w:rsidRPr="005D409F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isease</w:t>
            </w:r>
          </w:p>
        </w:tc>
        <w:tc>
          <w:tcPr>
            <w:tcW w:w="1076" w:type="dxa"/>
            <w:tcBorders>
              <w:top w:val="single" w:sz="12" w:space="0" w:color="000000"/>
              <w:bottom w:val="single" w:sz="8" w:space="0" w:color="000000"/>
            </w:tcBorders>
            <w:shd w:val="clear" w:color="auto" w:fill="auto"/>
            <w:vAlign w:val="center"/>
          </w:tcPr>
          <w:p w14:paraId="46D59CF2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Years</w:t>
            </w:r>
          </w:p>
        </w:tc>
      </w:tr>
      <w:tr w:rsidR="007A56E0" w:rsidRPr="005D409F" w14:paraId="092F1258" w14:textId="77777777" w:rsidTr="00061091">
        <w:trPr>
          <w:trHeight w:val="458"/>
        </w:trPr>
        <w:tc>
          <w:tcPr>
            <w:tcW w:w="1560" w:type="dxa"/>
            <w:tcBorders>
              <w:top w:val="single" w:sz="8" w:space="0" w:color="000000"/>
            </w:tcBorders>
            <w:shd w:val="clear" w:color="auto" w:fill="auto"/>
            <w:vAlign w:val="center"/>
          </w:tcPr>
          <w:p w14:paraId="7EF30319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bookmarkStart w:id="14" w:name="OLE_LINK3"/>
            <w:r w:rsidRPr="005D409F">
              <w:rPr>
                <w:rFonts w:ascii="Times New Roman" w:eastAsia="Times New Roman" w:hAnsi="Times New Roman" w:cs="Times New Roman" w:hint="eastAsia"/>
                <w:color w:val="000000"/>
                <w:sz w:val="18"/>
                <w:szCs w:val="18"/>
              </w:rPr>
              <w:t>m</w:t>
            </w:r>
            <w:bookmarkEnd w:id="14"/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iR2911</w:t>
            </w:r>
          </w:p>
        </w:tc>
        <w:tc>
          <w:tcPr>
            <w:tcW w:w="1701" w:type="dxa"/>
            <w:tcBorders>
              <w:top w:val="single" w:sz="8" w:space="0" w:color="000000"/>
            </w:tcBorders>
            <w:shd w:val="clear" w:color="auto" w:fill="auto"/>
            <w:vAlign w:val="center"/>
          </w:tcPr>
          <w:p w14:paraId="4BCAC99F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bookmarkStart w:id="15" w:name="OLE_LINK4"/>
            <w:r w:rsidRPr="005D409F">
              <w:rPr>
                <w:rFonts w:ascii="Times New Roman" w:eastAsia="Times New Roman" w:hAnsi="Times New Roman" w:cs="Times New Roman" w:hint="eastAsia"/>
                <w:color w:val="000000"/>
                <w:sz w:val="18"/>
                <w:szCs w:val="18"/>
              </w:rPr>
              <w:t>H</w:t>
            </w:r>
            <w:bookmarkEnd w:id="15"/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oneysuckle</w:t>
            </w:r>
          </w:p>
        </w:tc>
        <w:tc>
          <w:tcPr>
            <w:tcW w:w="2126" w:type="dxa"/>
            <w:tcBorders>
              <w:top w:val="single" w:sz="8" w:space="0" w:color="000000"/>
            </w:tcBorders>
            <w:shd w:val="clear" w:color="auto" w:fill="auto"/>
            <w:vAlign w:val="center"/>
          </w:tcPr>
          <w:p w14:paraId="3DA5B633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H1N1;H5N1;H7N9 </w:t>
            </w:r>
          </w:p>
        </w:tc>
        <w:tc>
          <w:tcPr>
            <w:tcW w:w="1843" w:type="dxa"/>
            <w:tcBorders>
              <w:top w:val="single" w:sz="8" w:space="0" w:color="000000"/>
            </w:tcBorders>
            <w:shd w:val="clear" w:color="auto" w:fill="auto"/>
            <w:vAlign w:val="center"/>
          </w:tcPr>
          <w:p w14:paraId="194B896A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Influenza viruses</w:t>
            </w:r>
          </w:p>
        </w:tc>
        <w:tc>
          <w:tcPr>
            <w:tcW w:w="1076" w:type="dxa"/>
            <w:tcBorders>
              <w:top w:val="single" w:sz="8" w:space="0" w:color="000000"/>
            </w:tcBorders>
            <w:shd w:val="clear" w:color="auto" w:fill="auto"/>
            <w:vAlign w:val="center"/>
          </w:tcPr>
          <w:p w14:paraId="01E3548B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2015 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aaG91PC9BdXRob3I+PFllYXI+MjAxNTwvWWVhcj48UmVj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</w:fldData>
              </w:fldChar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aaG91PC9BdXRob3I+PFllYXI+MjAxNTwvWWVhcj48UmVj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</w:fldData>
              </w:fldChar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D409F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[26]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7A56E0" w:rsidRPr="005D409F" w14:paraId="71842E2D" w14:textId="77777777" w:rsidTr="00061091">
        <w:trPr>
          <w:trHeight w:val="571"/>
        </w:trPr>
        <w:tc>
          <w:tcPr>
            <w:tcW w:w="1560" w:type="dxa"/>
            <w:shd w:val="clear" w:color="auto" w:fill="auto"/>
            <w:vAlign w:val="center"/>
          </w:tcPr>
          <w:p w14:paraId="6DDF7623" w14:textId="194A69AF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oeu-sR34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0C40814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Olea europaea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6B76BD0E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IRT1 and BCL2 protein</w:t>
            </w:r>
            <w:r w:rsidRPr="005D409F" w:rsidDel="00ED475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53FC177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 w:hint="eastAsia"/>
                <w:color w:val="000000"/>
                <w:sz w:val="18"/>
                <w:szCs w:val="18"/>
              </w:rPr>
              <w:t>T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umor</w:t>
            </w:r>
            <w:r w:rsidRPr="005D409F" w:rsidDel="00EE57E6">
              <w:rPr>
                <w:rFonts w:ascii="Times New Roman" w:eastAsia="Times New Roman" w:hAnsi="Times New Roman" w:cs="Times New Roman" w:hint="eastAsia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1076" w:type="dxa"/>
            <w:shd w:val="clear" w:color="auto" w:fill="auto"/>
            <w:vAlign w:val="center"/>
          </w:tcPr>
          <w:p w14:paraId="39EDC3FA" w14:textId="5527660D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2018 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NaW51dG9sbzwvQXV0aG9yPjxZZWFyPjIwMTg8L1llYXI+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NaW51dG9sbzwvQXV0aG9yPjxZZWFyPjIwMTg8L1llYXI+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1228A7" w:rsidRPr="005D409F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[117]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7A56E0" w:rsidRPr="005D409F" w14:paraId="46BBACC2" w14:textId="77777777" w:rsidTr="00061091">
        <w:trPr>
          <w:trHeight w:val="552"/>
        </w:trPr>
        <w:tc>
          <w:tcPr>
            <w:tcW w:w="1560" w:type="dxa"/>
            <w:shd w:val="clear" w:color="auto" w:fill="auto"/>
            <w:vAlign w:val="center"/>
          </w:tcPr>
          <w:p w14:paraId="76EC64D0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bookmarkStart w:id="16" w:name="OLE_LINK5"/>
            <w:r w:rsidRPr="005D409F">
              <w:rPr>
                <w:rFonts w:ascii="Times New Roman" w:eastAsia="Times New Roman" w:hAnsi="Times New Roman" w:cs="Times New Roman" w:hint="eastAsia"/>
                <w:color w:val="000000"/>
                <w:sz w:val="18"/>
                <w:szCs w:val="18"/>
              </w:rPr>
              <w:t>m</w:t>
            </w:r>
            <w:bookmarkEnd w:id="16"/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iR291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5E47220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</w:rPr>
              <w:t>Honeysuckle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07FB2B7E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P1 gene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9C02989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bookmarkStart w:id="17" w:name="OLE_LINK8"/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Enterovirus 71</w:t>
            </w:r>
            <w:bookmarkEnd w:id="17"/>
          </w:p>
        </w:tc>
        <w:tc>
          <w:tcPr>
            <w:tcW w:w="1076" w:type="dxa"/>
            <w:shd w:val="clear" w:color="auto" w:fill="auto"/>
            <w:vAlign w:val="center"/>
          </w:tcPr>
          <w:p w14:paraId="6C063F6A" w14:textId="683A56CB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2018 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MaTwvQXV0aG9yPjxZZWFyPjIwMTg8L1llYXI+PFJlY051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MaTwvQXV0aG9yPjxZZWFyPjIwMTg8L1llYXI+PFJlY051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1228A7" w:rsidRPr="005D409F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[118]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7A56E0" w:rsidRPr="005D409F" w14:paraId="5B29C979" w14:textId="77777777" w:rsidTr="00061091">
        <w:trPr>
          <w:trHeight w:val="716"/>
        </w:trPr>
        <w:tc>
          <w:tcPr>
            <w:tcW w:w="1560" w:type="dxa"/>
            <w:shd w:val="clear" w:color="auto" w:fill="auto"/>
            <w:vAlign w:val="center"/>
          </w:tcPr>
          <w:p w14:paraId="28DF7402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do-miR7267-3p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F7228ED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Ginger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7998C869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bookmarkStart w:id="18" w:name="OLE_LINK9"/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LGG monooxygenase ycnE</w:t>
            </w:r>
            <w:bookmarkEnd w:id="18"/>
          </w:p>
        </w:tc>
        <w:tc>
          <w:tcPr>
            <w:tcW w:w="1843" w:type="dxa"/>
            <w:shd w:val="clear" w:color="auto" w:fill="auto"/>
            <w:vAlign w:val="center"/>
          </w:tcPr>
          <w:p w14:paraId="754D6CD0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olitis</w:t>
            </w:r>
          </w:p>
        </w:tc>
        <w:tc>
          <w:tcPr>
            <w:tcW w:w="1076" w:type="dxa"/>
            <w:shd w:val="clear" w:color="auto" w:fill="auto"/>
            <w:vAlign w:val="center"/>
          </w:tcPr>
          <w:p w14:paraId="36544D64" w14:textId="55AE0508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2018 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UZW5nPC9BdXRob3I+PFllYXI+MjAxODwvWWVhcj48UmVj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UZW5nPC9BdXRob3I+PFllYXI+MjAxODwvWWVhcj48UmVj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1228A7" w:rsidRPr="005D409F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[119]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7A56E0" w:rsidRPr="005D409F" w14:paraId="57FBE1CC" w14:textId="77777777" w:rsidTr="00061091">
        <w:trPr>
          <w:trHeight w:val="712"/>
        </w:trPr>
        <w:tc>
          <w:tcPr>
            <w:tcW w:w="1560" w:type="dxa"/>
            <w:shd w:val="clear" w:color="auto" w:fill="auto"/>
            <w:vAlign w:val="center"/>
          </w:tcPr>
          <w:p w14:paraId="6D23001F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HJT-sRNA-m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2C884F1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Hong Jing Tian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11A1101C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α</w:t>
            </w:r>
            <w:r w:rsidRPr="005D409F">
              <w:rPr>
                <w:rFonts w:ascii="Times New Roman" w:eastAsia="Times New Roman" w:hAnsi="Times New Roman" w:cs="Times New Roman" w:hint="eastAsia"/>
                <w:color w:val="000000"/>
                <w:sz w:val="18"/>
                <w:szCs w:val="18"/>
              </w:rPr>
              <w:t>-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MA, fibronectin, and COL3A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AF3ADB4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Pulmonary fibrosis</w:t>
            </w:r>
          </w:p>
        </w:tc>
        <w:tc>
          <w:tcPr>
            <w:tcW w:w="1076" w:type="dxa"/>
            <w:shd w:val="clear" w:color="auto" w:fill="auto"/>
            <w:vAlign w:val="center"/>
          </w:tcPr>
          <w:p w14:paraId="215BC0B0" w14:textId="22324EB9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2019 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EdTwvQXV0aG9yPjxZZWFyPjIwMTk8L1llYXI+PFJlY051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EdTwvQXV0aG9yPjxZZWFyPjIwMTk8L1llYXI+PFJlY051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1228A7" w:rsidRPr="005D409F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[120]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7A56E0" w:rsidRPr="005D409F" w14:paraId="001F3B76" w14:textId="77777777" w:rsidTr="00061091">
        <w:trPr>
          <w:trHeight w:val="451"/>
        </w:trPr>
        <w:tc>
          <w:tcPr>
            <w:tcW w:w="1560" w:type="dxa"/>
            <w:shd w:val="clear" w:color="auto" w:fill="auto"/>
            <w:vAlign w:val="center"/>
          </w:tcPr>
          <w:p w14:paraId="75124259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 w:hint="eastAsia"/>
                <w:color w:val="000000"/>
                <w:sz w:val="18"/>
                <w:szCs w:val="18"/>
              </w:rPr>
              <w:t>m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iR291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888381B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bookmarkStart w:id="19" w:name="OLE_LINK6"/>
            <w:r w:rsidRPr="005D409F">
              <w:rPr>
                <w:rFonts w:ascii="Times New Roman" w:eastAsia="Times New Roman" w:hAnsi="Times New Roman" w:cs="Times New Roman" w:hint="eastAsia"/>
                <w:color w:val="000000"/>
                <w:sz w:val="18"/>
                <w:szCs w:val="18"/>
              </w:rPr>
              <w:t>H</w:t>
            </w:r>
            <w:bookmarkEnd w:id="19"/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oneysuckle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7CDD53AC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IE62 gene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1DFF4F4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aricella-zoster virus</w:t>
            </w:r>
          </w:p>
        </w:tc>
        <w:tc>
          <w:tcPr>
            <w:tcW w:w="1076" w:type="dxa"/>
            <w:shd w:val="clear" w:color="auto" w:fill="auto"/>
            <w:vAlign w:val="center"/>
          </w:tcPr>
          <w:p w14:paraId="17C51E11" w14:textId="26EA0072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2019 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IdWFuZzwvQXV0aG9yPjxZZWFyPjIwMTk8L1llYXI+PFJl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IdWFuZzwvQXV0aG9yPjxZZWFyPjIwMTk8L1llYXI+PFJl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1228A7" w:rsidRPr="005D409F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[121]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7A56E0" w:rsidRPr="005D409F" w14:paraId="030AF983" w14:textId="77777777" w:rsidTr="00061091">
        <w:tc>
          <w:tcPr>
            <w:tcW w:w="1560" w:type="dxa"/>
            <w:shd w:val="clear" w:color="auto" w:fill="auto"/>
            <w:vAlign w:val="center"/>
          </w:tcPr>
          <w:p w14:paraId="4938C3B5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 w:hint="eastAsia"/>
                <w:color w:val="000000"/>
                <w:sz w:val="18"/>
                <w:szCs w:val="18"/>
              </w:rPr>
              <w:t>m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iR156c;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br/>
              <w:t>miR159a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1B8C62E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Juglans regia, Juglans californica, Corylus avellana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4897A941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NF receptor superfamily member 1a (Tnfrsf1a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D44F495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Inflammation</w:t>
            </w:r>
          </w:p>
        </w:tc>
        <w:tc>
          <w:tcPr>
            <w:tcW w:w="1076" w:type="dxa"/>
            <w:shd w:val="clear" w:color="auto" w:fill="auto"/>
            <w:vAlign w:val="center"/>
          </w:tcPr>
          <w:p w14:paraId="5967ED64" w14:textId="3557AC90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2019 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BcXVpbGFubzwvQXV0aG9yPjxZZWFyPjIwMTk8L1llYXI+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BcXVpbGFubzwvQXV0aG9yPjxZZWFyPjIwMTk8L1llYXI+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1228A7" w:rsidRPr="005D409F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[122]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7A56E0" w:rsidRPr="005D409F" w14:paraId="2D421703" w14:textId="77777777" w:rsidTr="00061091">
        <w:trPr>
          <w:trHeight w:val="458"/>
        </w:trPr>
        <w:tc>
          <w:tcPr>
            <w:tcW w:w="1560" w:type="dxa"/>
            <w:shd w:val="clear" w:color="auto" w:fill="auto"/>
            <w:vAlign w:val="center"/>
          </w:tcPr>
          <w:p w14:paraId="5712C472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iR167e-5p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607298E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Moringa oleifera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5BD1D26C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β -catenin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B826F06" w14:textId="77777777" w:rsidR="007A56E0" w:rsidRPr="005D409F" w:rsidRDefault="007A56E0" w:rsidP="00061091">
            <w:pPr>
              <w:pStyle w:val="1"/>
              <w:shd w:val="clear" w:color="auto" w:fill="FFFFFF"/>
              <w:adjustRightInd w:val="0"/>
              <w:snapToGrid w:val="0"/>
              <w:spacing w:beforeAutospacing="0" w:afterAutospacing="0"/>
              <w:jc w:val="center"/>
              <w:outlineLvl w:val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kern w:val="2"/>
                <w:sz w:val="18"/>
                <w:szCs w:val="18"/>
              </w:rPr>
              <w:t>Enterocyte proliferation</w:t>
            </w:r>
          </w:p>
        </w:tc>
        <w:tc>
          <w:tcPr>
            <w:tcW w:w="1076" w:type="dxa"/>
            <w:shd w:val="clear" w:color="auto" w:fill="auto"/>
            <w:vAlign w:val="center"/>
          </w:tcPr>
          <w:p w14:paraId="75EA0155" w14:textId="44B74DB9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2019 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MaTwvQXV0aG9yPjxZZWFyPjIwMTk8L1llYXI+PFJlY051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MaTwvQXV0aG9yPjxZZWFyPjIwMTk8L1llYXI+PFJlY051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1228A7" w:rsidRPr="005D409F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[123]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7A56E0" w:rsidRPr="005D409F" w14:paraId="4E8F9A97" w14:textId="77777777" w:rsidTr="00061091">
        <w:trPr>
          <w:trHeight w:val="730"/>
        </w:trPr>
        <w:tc>
          <w:tcPr>
            <w:tcW w:w="1560" w:type="dxa"/>
            <w:shd w:val="clear" w:color="auto" w:fill="auto"/>
            <w:vAlign w:val="center"/>
          </w:tcPr>
          <w:p w14:paraId="5B798EC0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tr-miR-5754; gma-miR-499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1665296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Medicago truncatula</w:t>
            </w:r>
          </w:p>
          <w:p w14:paraId="2D7B217B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 w:hint="eastAsia"/>
                <w:color w:val="000000"/>
                <w:sz w:val="18"/>
                <w:szCs w:val="18"/>
              </w:rPr>
              <w:t>S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oybean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67C02F1E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LncRNA MALAT1 and NEAT1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2DC7E05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ancer cell proliferation</w:t>
            </w:r>
          </w:p>
        </w:tc>
        <w:tc>
          <w:tcPr>
            <w:tcW w:w="1076" w:type="dxa"/>
            <w:shd w:val="clear" w:color="auto" w:fill="auto"/>
            <w:vAlign w:val="center"/>
          </w:tcPr>
          <w:p w14:paraId="6FDB63C6" w14:textId="7C38473D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2020 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Marzano&lt;/Author&gt;&lt;Year&gt;2020&lt;/Year&gt;&lt;RecNum&gt;589&lt;/RecNum&gt;&lt;DisplayText&gt;[124]&lt;/DisplayText&gt;&lt;record&gt;&lt;rec-number&gt;589&lt;/rec-number&gt;&lt;foreign-keys&gt;&lt;key app="EN" db-id="eaxfprersdzda8epzt75pvzt5t0t9zsspevx" timestamp="1703664446"&gt;589&lt;/key&gt;&lt;/foreign-keys&gt;&lt;ref-type name="Journal Article"&gt;17&lt;/ref-type&gt;&lt;contributors&gt;&lt;authors&gt;&lt;author&gt;Marzano, F.&lt;/author&gt;&lt;author&gt;Caratozzolo, M. F.&lt;/author&gt;&lt;author&gt;Consiglio, A.&lt;/author&gt;&lt;author&gt;Licciulli, F.&lt;/author&gt;&lt;author&gt;Liuni, S.&lt;/author&gt;&lt;author&gt;Sbisà, E.&lt;/author&gt;&lt;author&gt;D&amp;apos;Elia, D.&lt;/author&gt;&lt;author&gt;Tullo, A.&lt;/author&gt;&lt;author&gt;Catalano, D.&lt;/author&gt;&lt;/authors&gt;&lt;/contributors&gt;&lt;auth-address&gt;Department of Biomedical Sciences, Institute of Biomembranes, Bioenergetics and Molecular Biotechnologies, Bari, Italy.&amp;#xD;Department of Biomedical Sciences, Institute for Biomedical Technologies, Bari, Italy.&lt;/auth-address&gt;&lt;titles&gt;&lt;title&gt;Plant miRNAs Reduce Cancer Cell Proliferation by Targeting MALAT1 and NEAT1: A Beneficial Cross-Kingdom Interaction&lt;/title&gt;&lt;secondary-title&gt;Front Genet&lt;/secondary-title&gt;&lt;/titles&gt;&lt;periodical&gt;&lt;full-title&gt;Front Genet&lt;/full-title&gt;&lt;/periodical&gt;&lt;pages&gt;552490&lt;/pages&gt;&lt;volume&gt;11&lt;/volume&gt;&lt;edition&gt;20200918&lt;/edition&gt;&lt;keywords&gt;&lt;keyword&gt;Malat1&lt;/keyword&gt;&lt;keyword&gt;Neat1&lt;/keyword&gt;&lt;keyword&gt;cancer&lt;/keyword&gt;&lt;keyword&gt;long non-coding&lt;/keyword&gt;&lt;keyword&gt;nutrition&lt;/keyword&gt;&lt;keyword&gt;plant miRNA&lt;/keyword&gt;&lt;/keywords&gt;&lt;dates&gt;&lt;year&gt;2020&lt;/year&gt;&lt;/dates&gt;&lt;isbn&gt;1664-8021 (Print)&amp;#xD;1664-8021&lt;/isbn&gt;&lt;accession-num&gt;33193626&lt;/accession-num&gt;&lt;urls&gt;&lt;/urls&gt;&lt;custom2&gt;PMC7531330&lt;/custom2&gt;&lt;electronic-resource-num&gt;10.3389/fgene.2020.552490&lt;/electronic-resource-num&gt;&lt;remote-database-provider&gt;NLM&lt;/remote-database-provider&gt;&lt;language&gt;eng&lt;/language&gt;&lt;/record&gt;&lt;/Cite&gt;&lt;/EndNote&gt;</w:instrTex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1228A7" w:rsidRPr="005D409F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[124]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7A56E0" w:rsidRPr="005D409F" w14:paraId="5E3847DD" w14:textId="77777777" w:rsidTr="00061091">
        <w:trPr>
          <w:trHeight w:val="571"/>
        </w:trPr>
        <w:tc>
          <w:tcPr>
            <w:tcW w:w="1560" w:type="dxa"/>
            <w:shd w:val="clear" w:color="auto" w:fill="auto"/>
            <w:vAlign w:val="center"/>
          </w:tcPr>
          <w:p w14:paraId="762A6FD7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iR291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51174E7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Honeysuckle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19BEAE0B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ARS-CoV-2 genome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3279398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ARS-CoV-2</w:t>
            </w:r>
          </w:p>
        </w:tc>
        <w:tc>
          <w:tcPr>
            <w:tcW w:w="1076" w:type="dxa"/>
            <w:shd w:val="clear" w:color="auto" w:fill="auto"/>
            <w:vAlign w:val="center"/>
          </w:tcPr>
          <w:p w14:paraId="6055FF84" w14:textId="2A7A1AD2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2020 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aaG91PC9BdXRob3I+PFllYXI+MjAyMDwvWWVhcj48UmVj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aaG91PC9BdXRob3I+PFllYXI+MjAyMDwvWWVhcj48UmVj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1228A7" w:rsidRPr="005D409F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[125]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7A56E0" w:rsidRPr="005D409F" w14:paraId="4F007667" w14:textId="77777777" w:rsidTr="00061091">
        <w:trPr>
          <w:trHeight w:val="571"/>
        </w:trPr>
        <w:tc>
          <w:tcPr>
            <w:tcW w:w="1560" w:type="dxa"/>
            <w:shd w:val="clear" w:color="auto" w:fill="auto"/>
            <w:vAlign w:val="center"/>
          </w:tcPr>
          <w:p w14:paraId="3029CC1E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gma-miR159a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E8864C7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 w:hint="eastAsia"/>
                <w:color w:val="000000"/>
                <w:sz w:val="18"/>
                <w:szCs w:val="18"/>
              </w:rPr>
              <w:t>S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oybean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618F03E0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CF7 gene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694A38F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olon cancer and colitis</w:t>
            </w:r>
          </w:p>
        </w:tc>
        <w:tc>
          <w:tcPr>
            <w:tcW w:w="1076" w:type="dxa"/>
            <w:shd w:val="clear" w:color="auto" w:fill="auto"/>
            <w:vAlign w:val="center"/>
          </w:tcPr>
          <w:p w14:paraId="4F53701A" w14:textId="4997E7E9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2021 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MaXU8L0F1dGhvcj48WWVhcj4yMDIxPC9ZZWFyPjxSZWNO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MaXU8L0F1dGhvcj48WWVhcj4yMDIxPC9ZZWFyPjxSZWNO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1228A7" w:rsidRPr="005D409F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[126]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7A56E0" w:rsidRPr="005D409F" w14:paraId="66E9850C" w14:textId="77777777" w:rsidTr="00061091">
        <w:trPr>
          <w:trHeight w:val="571"/>
        </w:trPr>
        <w:tc>
          <w:tcPr>
            <w:tcW w:w="1560" w:type="dxa"/>
            <w:shd w:val="clear" w:color="auto" w:fill="auto"/>
            <w:vAlign w:val="center"/>
          </w:tcPr>
          <w:p w14:paraId="5FCB28E7" w14:textId="2329CE6F" w:rsidR="007A56E0" w:rsidRPr="005D409F" w:rsidRDefault="00F9495E" w:rsidP="00061091">
            <w:pPr>
              <w:pStyle w:val="1"/>
              <w:shd w:val="clear" w:color="auto" w:fill="FFFFFF"/>
              <w:adjustRightInd w:val="0"/>
              <w:snapToGrid w:val="0"/>
              <w:spacing w:beforeAutospacing="0" w:afterAutospacing="0"/>
              <w:jc w:val="center"/>
              <w:outlineLvl w:val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 w:hint="eastAsia"/>
                <w:b w:val="0"/>
                <w:bCs w:val="0"/>
                <w:color w:val="000000"/>
                <w:kern w:val="2"/>
                <w:sz w:val="18"/>
                <w:szCs w:val="18"/>
              </w:rPr>
              <w:t>r</w:t>
            </w:r>
            <w:r w:rsidR="007A56E0" w:rsidRPr="005D409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kern w:val="2"/>
                <w:sz w:val="18"/>
                <w:szCs w:val="18"/>
              </w:rPr>
              <w:t>gl-exomiR-797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FED1DCE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i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Rehmanniae radix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169D334B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GPR161-mediated Hedgehog pathway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7C5745A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Lipopolysaccharide-induced acute lung injury and gut dysbiosis</w:t>
            </w:r>
          </w:p>
        </w:tc>
        <w:tc>
          <w:tcPr>
            <w:tcW w:w="1076" w:type="dxa"/>
            <w:shd w:val="clear" w:color="auto" w:fill="auto"/>
            <w:vAlign w:val="center"/>
          </w:tcPr>
          <w:p w14:paraId="5D0D6BB2" w14:textId="22414A6B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2023 </w:t>
            </w:r>
            <w:r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RaXU8L0F1dGhvcj48WWVhcj4yMDIzPC9ZZWFyPjxSZWNO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</w:fldData>
              </w:fldChar>
            </w:r>
            <w:r w:rsidR="001228A7"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1228A7"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RaXU8L0F1dGhvcj48WWVhcj4yMDIzPC9ZZWFyPjxSZWNO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</w:fldData>
              </w:fldChar>
            </w:r>
            <w:r w:rsidR="001228A7"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1228A7"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1228A7"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1228A7" w:rsidRPr="005D409F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</w:rPr>
              <w:t>[127]</w:t>
            </w:r>
            <w:r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7A56E0" w:rsidRPr="005D409F" w14:paraId="4C3BC2F2" w14:textId="77777777" w:rsidTr="00061091">
        <w:trPr>
          <w:trHeight w:val="700"/>
        </w:trPr>
        <w:tc>
          <w:tcPr>
            <w:tcW w:w="1560" w:type="dxa"/>
            <w:shd w:val="clear" w:color="auto" w:fill="auto"/>
            <w:vAlign w:val="center"/>
          </w:tcPr>
          <w:p w14:paraId="27A20117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nanovesicles contained miRNA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D10A022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Yam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51DBE47C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MP-2/p-p38-dependent Runx2 pathway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BD9425C" w14:textId="77777777" w:rsidR="007A56E0" w:rsidRPr="005D409F" w:rsidRDefault="007A56E0" w:rsidP="00061091">
            <w:pPr>
              <w:pStyle w:val="1"/>
              <w:adjustRightInd w:val="0"/>
              <w:snapToGrid w:val="0"/>
              <w:spacing w:before="0" w:beforeAutospacing="0" w:after="0" w:afterAutospacing="0"/>
              <w:jc w:val="center"/>
              <w:outlineLvl w:val="0"/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Theme="minorEastAsia" w:hAnsi="Times New Roman" w:cs="Times New Roman"/>
                <w:b w:val="0"/>
                <w:color w:val="000000"/>
                <w:sz w:val="18"/>
                <w:szCs w:val="18"/>
              </w:rPr>
              <w:t>Osteoporosis</w:t>
            </w:r>
          </w:p>
        </w:tc>
        <w:tc>
          <w:tcPr>
            <w:tcW w:w="1076" w:type="dxa"/>
            <w:shd w:val="clear" w:color="auto" w:fill="auto"/>
            <w:vAlign w:val="center"/>
          </w:tcPr>
          <w:p w14:paraId="58D3B10A" w14:textId="78D06BD2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2023 </w:t>
            </w:r>
            <w:r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Id2FuZzwvQXV0aG9yPjxZZWFyPjIwMjM8L1llYXI+PFJl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=
</w:fldData>
              </w:fldChar>
            </w:r>
            <w:r w:rsidR="001228A7"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1228A7"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Id2FuZzwvQXV0aG9yPjxZZWFyPjIwMjM8L1llYXI+PFJl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=
</w:fldData>
              </w:fldChar>
            </w:r>
            <w:r w:rsidR="001228A7"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1228A7"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1228A7"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1228A7" w:rsidRPr="005D409F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</w:rPr>
              <w:t>[128]</w:t>
            </w:r>
            <w:r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7A56E0" w:rsidRPr="005D409F" w14:paraId="3092D4C2" w14:textId="77777777" w:rsidTr="00061091">
        <w:trPr>
          <w:trHeight w:val="852"/>
        </w:trPr>
        <w:tc>
          <w:tcPr>
            <w:tcW w:w="1560" w:type="dxa"/>
            <w:shd w:val="clear" w:color="auto" w:fill="auto"/>
            <w:vAlign w:val="center"/>
          </w:tcPr>
          <w:p w14:paraId="2BB2907D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XKC-sRNA-h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C5DC554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Xia Ku Cao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34681104" w14:textId="0AA02925" w:rsidR="007A56E0" w:rsidRPr="005D409F" w:rsidRDefault="00C37ED6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</w:t>
            </w:r>
            <w:r w:rsidR="007A56E0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ngiotensin-converting enzyme inhibitors (</w:t>
            </w:r>
            <w:r w:rsidR="007A56E0" w:rsidRPr="005D409F">
              <w:rPr>
                <w:rFonts w:ascii="Times New Roman" w:eastAsia="Times New Roman" w:hAnsi="Times New Roman" w:cs="Times New Roman" w:hint="eastAsia"/>
                <w:color w:val="000000"/>
                <w:sz w:val="18"/>
                <w:szCs w:val="18"/>
              </w:rPr>
              <w:t>ACE</w:t>
            </w:r>
            <w:r w:rsidR="007A56E0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76196B4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ngiotensin II-induced hypertension</w:t>
            </w:r>
          </w:p>
        </w:tc>
        <w:tc>
          <w:tcPr>
            <w:tcW w:w="1076" w:type="dxa"/>
            <w:shd w:val="clear" w:color="auto" w:fill="auto"/>
            <w:vAlign w:val="center"/>
          </w:tcPr>
          <w:p w14:paraId="15DF3F79" w14:textId="157AC0A8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2023 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UYW5nPC9BdXRob3I+PFllYXI+MjAyMzwvWWVhcj48UmVj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UYW5nPC9BdXRob3I+PFllYXI+MjAyMzwvWWVhcj48UmVj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</w:fldData>
              </w:fldCha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="001228A7"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1228A7" w:rsidRPr="005D409F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[115]</w:t>
            </w: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7A56E0" w:rsidRPr="005D409F" w14:paraId="2252D558" w14:textId="77777777" w:rsidTr="00061091">
        <w:trPr>
          <w:trHeight w:val="674"/>
        </w:trPr>
        <w:tc>
          <w:tcPr>
            <w:tcW w:w="1560" w:type="dxa"/>
            <w:shd w:val="clear" w:color="auto" w:fill="auto"/>
            <w:vAlign w:val="center"/>
          </w:tcPr>
          <w:p w14:paraId="0BF8DB1D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B</w:t>
            </w:r>
            <w:r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ZL-</w:t>
            </w:r>
            <w:r w:rsidRPr="005D409F"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s</w:t>
            </w:r>
            <w:r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NA-2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4FAA9B2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an Zhi Lian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7F4CFA69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LR4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72F8BCD" w14:textId="77777777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Injury induced by bacterial lipopolysaccharide and SARS-CoV-2</w:t>
            </w:r>
          </w:p>
        </w:tc>
        <w:tc>
          <w:tcPr>
            <w:tcW w:w="1076" w:type="dxa"/>
            <w:shd w:val="clear" w:color="auto" w:fill="auto"/>
            <w:vAlign w:val="center"/>
          </w:tcPr>
          <w:p w14:paraId="0613027B" w14:textId="03AD19A3" w:rsidR="007A56E0" w:rsidRPr="005D409F" w:rsidRDefault="007A56E0" w:rsidP="00061091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2023 </w:t>
            </w:r>
            <w:r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aaGFvPC9BdXRob3I+PFllYXI+MjAyMzwvWWVhcj48UmVj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</w:fldData>
              </w:fldChar>
            </w:r>
            <w:r w:rsidR="001228A7"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1228A7"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aaGFvPC9BdXRob3I+PFllYXI+MjAyMzwvWWVhcj48UmVj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</w:fldData>
              </w:fldChar>
            </w:r>
            <w:r w:rsidR="001228A7"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1228A7"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1228A7"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1228A7" w:rsidRPr="005D409F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</w:rPr>
              <w:t>[114]</w:t>
            </w:r>
            <w:r w:rsidRPr="005D409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</w:tbl>
    <w:p w14:paraId="517E40FA" w14:textId="77777777" w:rsidR="0049017F" w:rsidRPr="005D409F" w:rsidRDefault="0049017F" w:rsidP="0049017F">
      <w:pPr>
        <w:pStyle w:val="Mdeck4heading1"/>
      </w:pPr>
      <w:r w:rsidRPr="005D409F">
        <w:rPr>
          <w:rFonts w:hint="eastAsia"/>
        </w:rPr>
        <w:t>R</w:t>
      </w:r>
      <w:r w:rsidRPr="005D409F">
        <w:t>eferences</w:t>
      </w:r>
    </w:p>
    <w:p w14:paraId="738F8F88" w14:textId="469579A1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480" w:hangingChars="200" w:hanging="480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sz w:val="24"/>
          <w:szCs w:val="24"/>
        </w:rPr>
        <w:fldChar w:fldCharType="begin"/>
      </w:r>
      <w:r w:rsidRPr="005D409F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5D409F">
        <w:rPr>
          <w:rFonts w:ascii="Times New Roman" w:hAnsi="Times New Roman" w:cs="Times New Roman"/>
          <w:sz w:val="24"/>
          <w:szCs w:val="24"/>
        </w:rPr>
        <w:fldChar w:fldCharType="separate"/>
      </w:r>
      <w:r w:rsidRPr="005D409F">
        <w:rPr>
          <w:rFonts w:ascii="Times New Roman" w:hAnsi="Times New Roman" w:cs="Times New Roman"/>
          <w:noProof/>
          <w:sz w:val="24"/>
          <w:szCs w:val="24"/>
        </w:rPr>
        <w:t>Fire A, Xu S, Montgomery MK, Kostas SA, Driver SE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Potent and specific genetic interference by double-stranded RNA in Caenorhabditis elegan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ature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1998, 391(6669): 806–811.</w:t>
      </w:r>
    </w:p>
    <w:p w14:paraId="65825701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480" w:hangingChars="200" w:hanging="480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Carthew RW</w:t>
      </w:r>
      <w:r w:rsidRPr="005D409F">
        <w:rPr>
          <w:rFonts w:ascii="Times New Roman" w:hAnsi="Times New Roman" w:cs="Times New Roman" w:hint="eastAsia"/>
          <w:noProof/>
          <w:sz w:val="24"/>
          <w:szCs w:val="24"/>
        </w:rPr>
        <w:t xml:space="preserve">, 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Sontheimer EJ. Origins and Mechanisms of miRNAs and siRNA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Cell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09, 136(4): 642–655.</w:t>
      </w:r>
    </w:p>
    <w:p w14:paraId="5450B248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480" w:hangingChars="200" w:hanging="480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Chen X, Rechavi O. Plant and animal small RNA communications between cells and organism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at. Rev. Mol. Cell Bio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2, 23(3): 185–203.</w:t>
      </w:r>
    </w:p>
    <w:p w14:paraId="36D443BB" w14:textId="6F67F625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lastRenderedPageBreak/>
        <w:t>Liu H, Lei C, He Q, Pan Z, Xiao D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Nuclear functions of mammalian MicroRNAs in gene regulation, immunity and cancer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Mol. Cancer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8, 17(1): 64.</w:t>
      </w:r>
    </w:p>
    <w:p w14:paraId="08373308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Almeida R, Allshire RC. RNA silencing and genome regulation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Trends Cell Biol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05, 15(5): 251–258.</w:t>
      </w:r>
    </w:p>
    <w:p w14:paraId="48AD6211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Friedman RC, Farh KK, Burge CB, Bartel DP. Most mammalian mRNAs are conserved targets of microRNA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Genome Res</w:t>
      </w:r>
      <w:r w:rsidRPr="005D409F">
        <w:rPr>
          <w:rFonts w:ascii="Times New Roman" w:hAnsi="Times New Roman" w:cs="Times New Roman"/>
          <w:noProof/>
          <w:sz w:val="24"/>
          <w:szCs w:val="24"/>
        </w:rPr>
        <w:t>. 2009, 19(1): 92–105.</w:t>
      </w:r>
    </w:p>
    <w:p w14:paraId="3E980DCD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Gebert LFR, MacRae IJ. Regulation of microRNA function in animal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at. Rev. Mol. Cell Bio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9, 20(1): 21–37.</w:t>
      </w:r>
    </w:p>
    <w:p w14:paraId="6A565354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Chitwood DH, Timmermans MC. Small RNAs are on the move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ature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0, 467(7314): 415–419.</w:t>
      </w:r>
    </w:p>
    <w:p w14:paraId="0CC79FE6" w14:textId="52FC0721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Zhang L, Hou D, Chen X, Li D, Zhu L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Exogenous plant MIR168a specifically targets mammalian LDLRAP1: evidence of cross-kingdom regulation by microRNA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Cell Res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2, 22(1): 107–126.</w:t>
      </w:r>
    </w:p>
    <w:p w14:paraId="614E00FC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Kim G, LeBlanc ML, Wafula EK, DePamphilis CW, Westwood JH. Genomic-scale exchange of mRNA between a parasitic plant and its host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Science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4, 345(6198): 808–811.</w:t>
      </w:r>
    </w:p>
    <w:p w14:paraId="0888B9DD" w14:textId="05CB981C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Shahid S, Kim G, Johnson NR, Wafula E, Wang F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MicroRNAs from the parasitic plant Cuscuta campestris target host messenger RNA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ature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8, 553(7686): 82–85.</w:t>
      </w:r>
    </w:p>
    <w:p w14:paraId="004EFF7F" w14:textId="6E97212B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Zhu K, Liu M, Fu Z, Zhou Z, Kong Y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Plant microRNAs in larval food regulate honeybee caste development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LoS Genet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7, 13(8): e1006946.</w:t>
      </w:r>
    </w:p>
    <w:p w14:paraId="71AC650E" w14:textId="6122193E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Betti F, Ladera-Carmona MJ, Weits DA, Ferri G, Iacopino S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Exogenous miRNAs induce post-transcriptional gene silencing in plant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at. Plants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1, 7(10):1379–1388.</w:t>
      </w:r>
    </w:p>
    <w:p w14:paraId="7DADB395" w14:textId="0F59EC3D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Weiberg A, Wang M, Lin FM, Zhao H, Zhang Z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Fungal small RNAs suppress plant immunity by hijacking host RNA interference pathway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Science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3, 342(6154): 118–123.</w:t>
      </w:r>
    </w:p>
    <w:p w14:paraId="0BCF6021" w14:textId="29B11F16" w:rsidR="0049017F" w:rsidRPr="00270586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10" w:hangingChars="220" w:hanging="510"/>
        <w:rPr>
          <w:rFonts w:ascii="Times New Roman" w:hAnsi="Times New Roman" w:cs="Times New Roman"/>
          <w:noProof/>
          <w:spacing w:val="-4"/>
          <w:sz w:val="24"/>
          <w:szCs w:val="24"/>
        </w:rPr>
      </w:pPr>
      <w:r w:rsidRPr="00270586">
        <w:rPr>
          <w:rFonts w:ascii="Times New Roman" w:hAnsi="Times New Roman" w:cs="Times New Roman"/>
          <w:noProof/>
          <w:spacing w:val="-4"/>
          <w:sz w:val="24"/>
          <w:szCs w:val="24"/>
        </w:rPr>
        <w:t>Cai Q, Qiao L, Wang M, He B, Lin FM,</w:t>
      </w:r>
      <w:r w:rsidR="000C30E6" w:rsidRPr="00270586">
        <w:rPr>
          <w:rFonts w:ascii="Times New Roman" w:hAnsi="Times New Roman" w:cs="Times New Roman"/>
          <w:i/>
          <w:noProof/>
          <w:spacing w:val="-4"/>
          <w:sz w:val="24"/>
          <w:szCs w:val="24"/>
        </w:rPr>
        <w:t xml:space="preserve"> et al.</w:t>
      </w:r>
      <w:r w:rsidRPr="00270586">
        <w:rPr>
          <w:rFonts w:ascii="Times New Roman" w:hAnsi="Times New Roman" w:cs="Times New Roman"/>
          <w:noProof/>
          <w:spacing w:val="-4"/>
          <w:sz w:val="24"/>
          <w:szCs w:val="24"/>
        </w:rPr>
        <w:t xml:space="preserve"> Plants send small RNAs in extracellular vesicles to fungal pathogen to silence virulence genes. </w:t>
      </w:r>
      <w:r w:rsidRPr="00270586">
        <w:rPr>
          <w:rFonts w:ascii="Times New Roman" w:hAnsi="Times New Roman" w:cs="Times New Roman"/>
          <w:i/>
          <w:noProof/>
          <w:spacing w:val="-4"/>
          <w:sz w:val="24"/>
          <w:szCs w:val="24"/>
        </w:rPr>
        <w:t>Science</w:t>
      </w:r>
      <w:r w:rsidR="00270586" w:rsidRPr="00270586">
        <w:rPr>
          <w:rFonts w:ascii="Times New Roman" w:hAnsi="Times New Roman" w:cs="Times New Roman"/>
          <w:noProof/>
          <w:spacing w:val="-4"/>
          <w:sz w:val="24"/>
          <w:szCs w:val="24"/>
        </w:rPr>
        <w:t xml:space="preserve"> 2018, 360(6393):</w:t>
      </w:r>
      <w:r w:rsidRPr="00270586">
        <w:rPr>
          <w:rFonts w:ascii="Times New Roman" w:hAnsi="Times New Roman" w:cs="Times New Roman"/>
          <w:noProof/>
          <w:spacing w:val="-4"/>
          <w:sz w:val="24"/>
          <w:szCs w:val="24"/>
        </w:rPr>
        <w:t>1126–1129.</w:t>
      </w:r>
    </w:p>
    <w:p w14:paraId="2DA7955A" w14:textId="49D3C263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Zhang J, Li S, Li L, Li M, Guo C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Exosome and Exosomal MicroRNA: Trafficking, Sorting, and Function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Genom. Proteom. Bioinf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5, 13(1): 17–24.</w:t>
      </w:r>
    </w:p>
    <w:p w14:paraId="11195C7D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Cui J, Shu J. Circulating microRNA trafficking and regulation: computational principles and practice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Brief. Bioinform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0, 21(4): 1313–1326.</w:t>
      </w:r>
    </w:p>
    <w:p w14:paraId="14FDE322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Chen X, Rechavi O. Plant and animal small RNA communications between cells and organism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at. Rev. Mol. Cell Bio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2, 23(3):185–203.</w:t>
      </w:r>
    </w:p>
    <w:p w14:paraId="6AFF39E9" w14:textId="3DD51C02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Wong-Bajracharya J, Singan VR, Monti R, Plett KL, Ng V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The ectomycorrhizal fungus Pisolithus microcarpus encodes a microRNA involved in cross-kingdom gene silencing during symbiosi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roc. Natl. Acad. Sci. U.S.A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2. 119(3): e2103527119.</w:t>
      </w:r>
    </w:p>
    <w:p w14:paraId="5C5D8013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Rupaimoole R, Slack FJ. MicroRNA therapeutics: towards a new era for the management of cancer and other disease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at. Rev. Drug Discov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7, 16(3):203–222.</w:t>
      </w:r>
    </w:p>
    <w:p w14:paraId="0A07506B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Hosseinahli N, Aghapour M, Duijf PH, Baradaran B. Treating cancer with microRNA replacement therapy: A literature review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J. Cel. Physio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8, 233(8): 5574–5588.</w:t>
      </w:r>
    </w:p>
    <w:p w14:paraId="55A4C17B" w14:textId="33A05351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Dávalos A, Pinilla L, de Las Hazas MC, Pinto-Hernández P, Barbé F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Dietary microRNAs and cancer: A new therapeutic approach?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Semin. Cancer Bio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1, 73: 19–29.</w:t>
      </w:r>
    </w:p>
    <w:p w14:paraId="2C9F76C2" w14:textId="28A9150E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Liang G, Zhu Y, Sun B, Shao Y, Jing A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Assessing the survival of exogenous plant microRNA in mice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Food Sci. Nutr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4, 2(4): 380–388.</w:t>
      </w:r>
    </w:p>
    <w:p w14:paraId="7C9BB99A" w14:textId="799990A0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Luo Y, Wang P, Wang X, Wang Y, Mu Z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Detection of dietetically absorbed maize-derived microRNAs in pig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Sci. Rep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7, 7(1): 645.</w:t>
      </w:r>
    </w:p>
    <w:p w14:paraId="7D2C53EF" w14:textId="3FFB5CEA" w:rsidR="0049017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Li Y, Li W, Fu C, Song Y, Fu Q. Lonicerae japonicae flos and Lonicerae flos: a systematic review of ethnopharmacology, phytochemistry and pharmacology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hytochem. Rev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9, 19: 1–61.</w:t>
      </w:r>
    </w:p>
    <w:p w14:paraId="292861A3" w14:textId="77777777" w:rsidR="00270586" w:rsidRPr="005D409F" w:rsidRDefault="00270586" w:rsidP="00270586">
      <w:pPr>
        <w:pStyle w:val="EndNoteBibliography"/>
        <w:adjustRightInd w:val="0"/>
        <w:snapToGrid w:val="0"/>
        <w:spacing w:line="240" w:lineRule="atLeast"/>
        <w:ind w:left="528"/>
        <w:rPr>
          <w:rFonts w:ascii="Times New Roman" w:hAnsi="Times New Roman" w:cs="Times New Roman"/>
          <w:noProof/>
          <w:sz w:val="24"/>
          <w:szCs w:val="24"/>
        </w:rPr>
      </w:pPr>
    </w:p>
    <w:p w14:paraId="289CF5EE" w14:textId="134E42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lastRenderedPageBreak/>
        <w:t>Zhou Z, Li X, Liu J, Dong L, Chen Q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Honeysuckle-encoded atypical microRNA2911 directly targets influenza A viruse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Cell Res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5, 25(1): 39–49.</w:t>
      </w:r>
    </w:p>
    <w:p w14:paraId="289379EA" w14:textId="3C5877EB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Zhou LK, Zhou Z, Jiang XM, Zheng Y, Chen X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Absorbed plant MIR2911 in honeysuckle decoction inhibits SARS-CoV-2 replication and accelerates the negative conversion of infected patient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Cell Discov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0. 6(1): 54.</w:t>
      </w:r>
    </w:p>
    <w:p w14:paraId="3CB8C04D" w14:textId="28FD3E0D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Chin AR, Fong MY, Somlo G, Wu J, Swiderski P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Cross-kingdom inhibition of breast cancer growth by plant miR159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Cell Res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6, 26(2): 217–228.</w:t>
      </w:r>
    </w:p>
    <w:p w14:paraId="16B62FF4" w14:textId="16423DBC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Hou D, He F, Ma L, Cao M, Zhou Z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The potential atheroprotective role of plant MIR156a as a repressor of monocyte recruitment on inflamed human endothelial cell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J. Nutr. Biochem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8, 57: 197–205.</w:t>
      </w:r>
    </w:p>
    <w:p w14:paraId="665A5F48" w14:textId="064713F1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Zhang S, Sang X, Hou D, Chen J, Gu H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Plant-derived RNAi therapeutics: A strategic inhibitor of HBsAg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Biomaterials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9, 210: 83–93.</w:t>
      </w:r>
    </w:p>
    <w:p w14:paraId="34063D7A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Li D, Yang J, Liu J, Wu W, He K. A Timely Review of Cross-Kingdom Regulation of Plant-Derived MicroRNA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Front. Genet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1, 12: 613197.</w:t>
      </w:r>
      <w:r w:rsidRPr="005D409F">
        <w:rPr>
          <w:rFonts w:ascii="Arial" w:hAnsi="Arial" w:cs="Arial"/>
          <w:color w:val="222222"/>
          <w:szCs w:val="20"/>
          <w:shd w:val="clear" w:color="auto" w:fill="FFFFFF"/>
        </w:rPr>
        <w:t xml:space="preserve"> </w:t>
      </w:r>
    </w:p>
    <w:p w14:paraId="6E712F82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Chen Q, Zhang F, Dong L, Wu H, Xu J. SIDT1-dependent absorption in the stomach mediates host uptake of dietary and orally administered microRNA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Cell Res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1, 31(3): 247–258.</w:t>
      </w:r>
    </w:p>
    <w:p w14:paraId="0738854B" w14:textId="6FD4B254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Zheng L, Yang T, Guo H, Qi C, Lu Y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Cryo-EM structures of human SID-1 transmembrane family proteins and implications for their low-pH-dependent RNA transport activity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Cell Res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4, 34(1):80–83.</w:t>
      </w:r>
    </w:p>
    <w:p w14:paraId="1E5E337D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Kotowska-Zimmer A, Pewinska M, Olejniczak M. Artificial miRNAs as therapeutic tools: Challenges and opportunitie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Wiley Interdiscip. Rev. RNA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1, 12(4): e1640.</w:t>
      </w:r>
    </w:p>
    <w:p w14:paraId="1EEA0074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Cisneros AE, Carbonell A. Artificial Small RNA-Based Silencing Tools for Antiviral Resistance in Plant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lants (Basel)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0. 9(6):669.</w:t>
      </w:r>
    </w:p>
    <w:p w14:paraId="122024E8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Zhang B, Wang Q. MicroRNA-based biotechnology for plant improvement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J. Cell Physio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5, 230(1): 1–15.</w:t>
      </w:r>
    </w:p>
    <w:p w14:paraId="763485AF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Wyrzykowska A, Pieczynski M, Szweykowska-Kulinska Z. Construction of Artificial miRNAs to Prevent Drought Stress in Solanum tuberosum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Methods Mol. Bio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6, 1398: 271–290.</w:t>
      </w:r>
    </w:p>
    <w:p w14:paraId="57F98D9F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Cisneros AE, de la Torre-Montaña A, Carbonell A. Systemic silencing of an endogenous plant gene by two classes of mobile 21-nucleotide artificial small RNA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lant J</w:t>
      </w:r>
      <w:r w:rsidRPr="005D409F">
        <w:rPr>
          <w:rFonts w:ascii="Times New Roman" w:hAnsi="Times New Roman" w:cs="Times New Roman"/>
          <w:noProof/>
          <w:sz w:val="24"/>
          <w:szCs w:val="24"/>
        </w:rPr>
        <w:t>. 2022, 110(4): 1166–1181.</w:t>
      </w:r>
    </w:p>
    <w:p w14:paraId="1BBB0121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Yogindran S, Rajam MV. Host-derived artificial miRNA-mediated silencing of ecdysone receptor gene provides enhanced resistance to Helicoverpa armigera in tomato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Genomics 2021</w:t>
      </w:r>
      <w:r w:rsidRPr="005D409F">
        <w:rPr>
          <w:rFonts w:ascii="Times New Roman" w:hAnsi="Times New Roman" w:cs="Times New Roman"/>
          <w:noProof/>
          <w:sz w:val="24"/>
          <w:szCs w:val="24"/>
        </w:rPr>
        <w:t>, 113(1): 736–747.</w:t>
      </w:r>
    </w:p>
    <w:p w14:paraId="702705D5" w14:textId="4DCA400B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Xie Q, Yu Q, Jobe TO, Pham A, Ge C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An amiRNA screen uncovers redundant CBF and ERF34/35 transcription factors that differentially regulate arsenite and cadmium response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lant Cell Environ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1, 44(5): 1692–1706.</w:t>
      </w:r>
    </w:p>
    <w:p w14:paraId="2417BB16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Zand Karimi H, Innes RW. Molecular mechanisms underlying host-induced gene silencing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lant Cell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2. 34(9): 3183–3199.</w:t>
      </w:r>
    </w:p>
    <w:p w14:paraId="3D70F476" w14:textId="6307C5D4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Niu QW, Lin SS, Reyes JL, Chen KC, Wu HW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Expression of artificial microRNAs in transgenic Arabidopsis thaliana confers virus resistance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at. Biotechno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06, 24(11): 1420–1428.</w:t>
      </w:r>
    </w:p>
    <w:p w14:paraId="315F38EC" w14:textId="3C3D3C12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Zhang Y, Nasser V, Pisanty O, Omary M, Wulff N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A transportome-scale amiRNA-based screen identifies redundant roles of Arabidopsis ABCB6 and ABCB20 in auxin transport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at. Commun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8, 9(1): 4204.</w:t>
      </w:r>
    </w:p>
    <w:p w14:paraId="2D177859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More P, Agarwal P, Anand A, Sanan-Mishra N, Agarwal PK. Artificial miRNA mediated resistance in tobacco against Jatropha leaf curl Gujarat virus by targeting RNA silencing suppressor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Sci Rep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1, 11(1): 890.</w:t>
      </w:r>
    </w:p>
    <w:p w14:paraId="7870B429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Gu Z, Huang C, Li F, Zhou X. A versatile system for functional analysis of genes and microRNAs in cotton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lant Biotechnol. J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4, 12(5): 638–649.</w:t>
      </w:r>
    </w:p>
    <w:p w14:paraId="16BC9430" w14:textId="1436412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lastRenderedPageBreak/>
        <w:t>Pfister EL, Chase KO, Sun H, Kennington LA, Conroy F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Safe and Efficient Silencing with a Pol II, but Not a Pol lII, Promoter Expressing an Artificial miRNA Targeting Human Huntingtin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Mol. Ther. Nucleic Acids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7, 7: 324–334.</w:t>
      </w:r>
    </w:p>
    <w:p w14:paraId="5B8DC2B0" w14:textId="006E3B01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Kotowska-Zimmer A, Przybyl L, Pewinska M, Suszynska-Zajczyk J, Wronka D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A CAG repeat-targeting artificial miRNA lowers the mutant huntingtin level in the YAC128 model of Huntington's disease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Mol. Ther. Nucleic Acids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2, 28: 702–715.</w:t>
      </w:r>
    </w:p>
    <w:p w14:paraId="6872BE30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Cuciniello R, Filosa S, Crispi S. Novel approaches in cancer treatment: preclinical and clinical development of small non-coding RNA therapeutic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J. Exp. Clin. Cancer Res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1, 40(1): 383.</w:t>
      </w:r>
    </w:p>
    <w:p w14:paraId="14F738FE" w14:textId="1FDA53EE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Wedge ME, Jennings VA, Crupi MJ, Poutou J, Jamieson T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Virally programmed extracellular vesicles sensitize cancer cells to oncolytic virus and small molecule therapy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at. Commun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2, 13(1): 1898.</w:t>
      </w:r>
    </w:p>
    <w:p w14:paraId="6B521DEB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Jiang Y, Zhao Y, He F, Wang H. Artificial MicroRNA-Mediated Tgfbr2 and Pdgfrb Co-Silencing Ameliorates Carbon Tetrachloride-Induced Hepatic Fibrosis in Mice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Hum. Gene. Ther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9, 30(2): 179–196.</w:t>
      </w:r>
    </w:p>
    <w:p w14:paraId="4852C2AC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Saha A, Bhagyawant SS, Parida M, Dash PK. Vector-delivered artificial miRNA effectively inhibited replication of Chikungunya viru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Antiviral Res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6, 134: 42–49.</w:t>
      </w:r>
    </w:p>
    <w:p w14:paraId="2A031588" w14:textId="15D29EA4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Wen K, Wang H, Chen Y, Yang H, Zheng Z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A new self-attenuated therapeutic influenza vaccine that uses host cell-restricted attenuation by artificial microRNA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Int. J. Pharm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2, 612: 121325.</w:t>
      </w:r>
    </w:p>
    <w:p w14:paraId="535DBC1A" w14:textId="4C1CBC00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Brusson M, Chalumeau A, Martinucci P, Romano O, Felix T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Novel lentiviral vectors for gene therapy of sickle cell disease combining gene addition and gene silencing strategie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Mol. Ther. Nucleic Acids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3, 32: 229–246.</w:t>
      </w:r>
    </w:p>
    <w:p w14:paraId="4E06060A" w14:textId="056539F6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Mao Y, Wang X, Hu W, Li A, Li Y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Long-term and efficient inhibition of hepatitis B virus replication by AAV8-delivered artificial microRNA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Antiviral Res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2, 204: 105366.</w:t>
      </w:r>
    </w:p>
    <w:p w14:paraId="58228A3E" w14:textId="176D4805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Huang J, Mei H, Tang Z, Li J, Zhang X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Triple-amiRNA VEGFRs inhibition in pancreatic cancer improves the efficacy of chemotherapy through EMT regulation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J. Control. Release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7. 245: 1–14.</w:t>
      </w:r>
    </w:p>
    <w:p w14:paraId="7DF9B137" w14:textId="3952DA4C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Acunzo M, Romano G, Nigita G, Veneziano D, Fattore L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Selective targeting of point-mutated KRAS through artificial microRNA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roc. Natl. Acad. Sci. U.S.A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7, 114(21): e4203-e4212.</w:t>
      </w:r>
    </w:p>
    <w:p w14:paraId="7A5770C8" w14:textId="608D74B0" w:rsidR="0049017F" w:rsidRPr="005D409F" w:rsidRDefault="00C74B40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Sharma AK, Sharma MK. Plants as bioreactors: recent developments and emerging opportunities.</w:t>
      </w:r>
      <w:r w:rsidR="0049017F" w:rsidRPr="005D409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9017F" w:rsidRPr="005D409F">
        <w:rPr>
          <w:rFonts w:ascii="Times New Roman" w:hAnsi="Times New Roman" w:cs="Times New Roman"/>
          <w:i/>
          <w:noProof/>
          <w:sz w:val="24"/>
          <w:szCs w:val="24"/>
        </w:rPr>
        <w:t>Biotechnol</w:t>
      </w:r>
      <w:r w:rsidRPr="005D409F">
        <w:rPr>
          <w:rFonts w:ascii="Times New Roman" w:hAnsi="Times New Roman" w:cs="Times New Roman" w:hint="eastAsia"/>
          <w:i/>
          <w:noProof/>
          <w:sz w:val="24"/>
          <w:szCs w:val="24"/>
        </w:rPr>
        <w:t>.</w:t>
      </w:r>
      <w:r w:rsidR="0049017F" w:rsidRPr="005D409F">
        <w:rPr>
          <w:rFonts w:ascii="Times New Roman" w:hAnsi="Times New Roman" w:cs="Times New Roman"/>
          <w:i/>
          <w:noProof/>
          <w:sz w:val="24"/>
          <w:szCs w:val="24"/>
        </w:rPr>
        <w:t xml:space="preserve"> Adv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="0049017F" w:rsidRPr="005D409F">
        <w:rPr>
          <w:rFonts w:ascii="Times New Roman" w:hAnsi="Times New Roman" w:cs="Times New Roman"/>
          <w:noProof/>
          <w:sz w:val="24"/>
          <w:szCs w:val="24"/>
        </w:rPr>
        <w:t xml:space="preserve"> 2009</w:t>
      </w:r>
      <w:r w:rsidRPr="005D409F">
        <w:rPr>
          <w:rFonts w:ascii="Times New Roman" w:hAnsi="Times New Roman" w:cs="Times New Roman"/>
          <w:noProof/>
          <w:sz w:val="24"/>
          <w:szCs w:val="24"/>
        </w:rPr>
        <w:t>,</w:t>
      </w:r>
      <w:r w:rsidR="0049017F" w:rsidRPr="005D409F">
        <w:rPr>
          <w:rFonts w:ascii="Times New Roman" w:hAnsi="Times New Roman" w:cs="Times New Roman"/>
          <w:noProof/>
          <w:sz w:val="24"/>
          <w:szCs w:val="24"/>
        </w:rPr>
        <w:t xml:space="preserve"> 27(6): 811</w:t>
      </w:r>
      <w:r w:rsidRPr="005D409F">
        <w:rPr>
          <w:rFonts w:ascii="Times New Roman" w:hAnsi="Times New Roman" w:cs="Times New Roman"/>
          <w:noProof/>
          <w:sz w:val="24"/>
          <w:szCs w:val="24"/>
        </w:rPr>
        <w:t>–</w:t>
      </w:r>
      <w:r w:rsidR="0049017F" w:rsidRPr="005D409F">
        <w:rPr>
          <w:rFonts w:ascii="Times New Roman" w:hAnsi="Times New Roman" w:cs="Times New Roman"/>
          <w:noProof/>
          <w:sz w:val="24"/>
          <w:szCs w:val="24"/>
        </w:rPr>
        <w:t>832.</w:t>
      </w:r>
    </w:p>
    <w:p w14:paraId="03162247" w14:textId="654EF03E" w:rsidR="0049017F" w:rsidRPr="005D409F" w:rsidRDefault="003B45D4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Yao J, Weng Y, Dickey A, Wang KY. Plants as factories for human pharmaceuticals: applications and challenges.</w:t>
      </w:r>
      <w:r w:rsidR="0049017F" w:rsidRPr="005D409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9017F" w:rsidRPr="005D409F">
        <w:rPr>
          <w:rFonts w:ascii="Times New Roman" w:hAnsi="Times New Roman" w:cs="Times New Roman"/>
          <w:i/>
          <w:noProof/>
          <w:sz w:val="24"/>
          <w:szCs w:val="24"/>
        </w:rPr>
        <w:t>Int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="0049017F" w:rsidRPr="005D409F">
        <w:rPr>
          <w:rFonts w:ascii="Times New Roman" w:hAnsi="Times New Roman" w:cs="Times New Roman"/>
          <w:i/>
          <w:noProof/>
          <w:sz w:val="24"/>
          <w:szCs w:val="24"/>
        </w:rPr>
        <w:t xml:space="preserve"> J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="0049017F" w:rsidRPr="005D409F">
        <w:rPr>
          <w:rFonts w:ascii="Times New Roman" w:hAnsi="Times New Roman" w:cs="Times New Roman"/>
          <w:i/>
          <w:noProof/>
          <w:sz w:val="24"/>
          <w:szCs w:val="24"/>
        </w:rPr>
        <w:t xml:space="preserve"> Mol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="0049017F" w:rsidRPr="005D409F">
        <w:rPr>
          <w:rFonts w:ascii="Times New Roman" w:hAnsi="Times New Roman" w:cs="Times New Roman"/>
          <w:i/>
          <w:noProof/>
          <w:sz w:val="24"/>
          <w:szCs w:val="24"/>
        </w:rPr>
        <w:t xml:space="preserve"> Sci</w:t>
      </w:r>
      <w:r w:rsidRPr="005D409F">
        <w:rPr>
          <w:rFonts w:ascii="Times New Roman" w:hAnsi="Times New Roman" w:cs="Times New Roman"/>
          <w:noProof/>
          <w:sz w:val="24"/>
          <w:szCs w:val="24"/>
        </w:rPr>
        <w:t>.</w:t>
      </w:r>
      <w:r w:rsidR="0049017F" w:rsidRPr="005D409F">
        <w:rPr>
          <w:rFonts w:ascii="Times New Roman" w:hAnsi="Times New Roman" w:cs="Times New Roman"/>
          <w:noProof/>
          <w:sz w:val="24"/>
          <w:szCs w:val="24"/>
        </w:rPr>
        <w:t xml:space="preserve"> 2015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, 16(12): </w:t>
      </w:r>
      <w:r w:rsidR="0049017F" w:rsidRPr="005D409F">
        <w:rPr>
          <w:rFonts w:ascii="Times New Roman" w:hAnsi="Times New Roman" w:cs="Times New Roman"/>
          <w:noProof/>
          <w:sz w:val="24"/>
          <w:szCs w:val="24"/>
        </w:rPr>
        <w:t>28549</w:t>
      </w:r>
      <w:r w:rsidRPr="005D409F">
        <w:rPr>
          <w:rFonts w:ascii="Times New Roman" w:hAnsi="Times New Roman" w:cs="Times New Roman"/>
          <w:noProof/>
          <w:sz w:val="24"/>
          <w:szCs w:val="24"/>
        </w:rPr>
        <w:t>–285</w:t>
      </w:r>
      <w:r w:rsidR="0049017F" w:rsidRPr="005D409F">
        <w:rPr>
          <w:rFonts w:ascii="Times New Roman" w:hAnsi="Times New Roman" w:cs="Times New Roman"/>
          <w:noProof/>
          <w:sz w:val="24"/>
          <w:szCs w:val="24"/>
        </w:rPr>
        <w:t>65.</w:t>
      </w:r>
    </w:p>
    <w:p w14:paraId="67698DD5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Mirzaee M, Osmani Z, Frébortová J, Frébort I. Recent advances in molecular farming using monocot plant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Biotechnol. Adv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2, 58: 107913.</w:t>
      </w:r>
    </w:p>
    <w:p w14:paraId="57730077" w14:textId="3A8D6EB3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Long Y, Wei X, Wu S, Wu N, Li QX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Plant molecular farming, a tool for functional food production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J. Agric. Food Chem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2. 70(7): 2108–2116.</w:t>
      </w:r>
    </w:p>
    <w:p w14:paraId="71E5B822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Fausther-Bovendo H, Kobinger G. Plant-made vaccines and therapeutic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Science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1, 373(6556): 740–741.</w:t>
      </w:r>
    </w:p>
    <w:p w14:paraId="14D5E791" w14:textId="5135D242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Wang X, Ren X, Ning L, Wang P, Xu K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Stability and absorption mechanism of typical plant miRNAs in an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in vitro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gastrointestinal environment: basis for their cross-kingdom nutritional effect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J. Nutr. Biochem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0, 81: 108376.</w:t>
      </w:r>
    </w:p>
    <w:p w14:paraId="6D2158D9" w14:textId="18D01ED2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Wang Y, Peng M, Wang W, Chen Y, He Z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Verification of miRNAs in ginseng decoction by high-throughput sequencing and quantitative real-time PCR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Heliyon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9, 5(4): e01418.</w:t>
      </w:r>
    </w:p>
    <w:p w14:paraId="335A7F5C" w14:textId="033B26E6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Mlotshwa S, Pruss GJ, MacArthur JL, Endres MW, Davis C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A novel chemopreventive strategy based on therapeutic microRNAs produced in plant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Cell Res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5, 25(4): 521–524.</w:t>
      </w:r>
    </w:p>
    <w:p w14:paraId="4773F04B" w14:textId="0F4FF969" w:rsidR="0049017F" w:rsidRPr="00F121CE" w:rsidRDefault="0049017F" w:rsidP="00F121CE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lastRenderedPageBreak/>
        <w:t>Huang H, Roh J, Davis CD, Wang TT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An improved method to quantitate mature plant microRNA in biological matrices using modified periodate treatment and inclusion of internal control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LoS One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7, 12(4): e0175429.</w:t>
      </w:r>
    </w:p>
    <w:p w14:paraId="45D63ED8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Xie W, Melzig MF. The Stability of Medicinal Plant microRNAs in the Herb Preparation Proces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Molecules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8, 23(4): 919.</w:t>
      </w:r>
    </w:p>
    <w:p w14:paraId="4735B6E4" w14:textId="0A1FD8F0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He B, Cai Q, Qiao L, Huang CY, Wang S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RNA-binding proteins contribute to small RNA loading in plant extracellular vesicle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at. Plants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1, 7(3): 342–352.</w:t>
      </w:r>
    </w:p>
    <w:p w14:paraId="72B61B2C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Rome S. Biological properties of plant-derived extracellular vesicle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Food Funct</w:t>
      </w:r>
      <w:r w:rsidRPr="005D409F">
        <w:rPr>
          <w:rFonts w:ascii="Times New Roman" w:hAnsi="Times New Roman" w:cs="Times New Roman"/>
          <w:noProof/>
          <w:sz w:val="24"/>
          <w:szCs w:val="24"/>
        </w:rPr>
        <w:t>. 2019, 10(2): 529–538.</w:t>
      </w:r>
    </w:p>
    <w:p w14:paraId="4F3D58BA" w14:textId="3896AE1D" w:rsidR="0049017F" w:rsidRPr="006A554D" w:rsidRDefault="00610EA4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6A554D">
        <w:rPr>
          <w:rFonts w:ascii="Times New Roman" w:hAnsi="Times New Roman" w:cs="Times New Roman"/>
          <w:noProof/>
          <w:sz w:val="24"/>
          <w:szCs w:val="24"/>
        </w:rPr>
        <w:t>Kowalski PS, Rudra A, Miao L, Anderson DG.</w:t>
      </w:r>
      <w:r w:rsidR="0049017F" w:rsidRPr="006A554D">
        <w:rPr>
          <w:rFonts w:ascii="Times New Roman" w:hAnsi="Times New Roman" w:cs="Times New Roman"/>
          <w:noProof/>
          <w:sz w:val="24"/>
          <w:szCs w:val="24"/>
        </w:rPr>
        <w:t xml:space="preserve"> Delivering the Messenger: Advances in Technologies for Therapeutic mRNA Delivery. </w:t>
      </w:r>
      <w:r w:rsidR="0049017F" w:rsidRPr="006A554D">
        <w:rPr>
          <w:rFonts w:ascii="Times New Roman" w:hAnsi="Times New Roman" w:cs="Times New Roman"/>
          <w:i/>
          <w:noProof/>
          <w:sz w:val="24"/>
          <w:szCs w:val="24"/>
        </w:rPr>
        <w:t>Mol. Ther.</w:t>
      </w:r>
      <w:r w:rsidR="0049017F" w:rsidRPr="006A554D">
        <w:rPr>
          <w:rFonts w:ascii="Times New Roman" w:hAnsi="Times New Roman" w:cs="Times New Roman"/>
          <w:noProof/>
          <w:sz w:val="24"/>
          <w:szCs w:val="24"/>
        </w:rPr>
        <w:t xml:space="preserve"> 2019, 27(4): 710–728.</w:t>
      </w:r>
    </w:p>
    <w:p w14:paraId="7F81A737" w14:textId="48F3ADB6" w:rsidR="0049017F" w:rsidRPr="006A554D" w:rsidRDefault="006A554D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6A554D">
        <w:rPr>
          <w:rFonts w:ascii="Times New Roman" w:hAnsi="Times New Roman" w:cs="Times New Roman"/>
          <w:noProof/>
          <w:sz w:val="24"/>
          <w:szCs w:val="24"/>
        </w:rPr>
        <w:t>Vickers KC, Palmisano BT, Shoucri BM, Shamburek RD, Remaley AT.</w:t>
      </w:r>
      <w:r w:rsidR="0049017F" w:rsidRPr="006A554D">
        <w:rPr>
          <w:rFonts w:ascii="Times New Roman" w:hAnsi="Times New Roman" w:cs="Times New Roman"/>
          <w:noProof/>
          <w:sz w:val="24"/>
          <w:szCs w:val="24"/>
        </w:rPr>
        <w:t xml:space="preserve"> MicroRNAs are transported in plasma and delivered to recipient cells by high-density lipoproteins. </w:t>
      </w:r>
      <w:r w:rsidR="0049017F" w:rsidRPr="006A554D">
        <w:rPr>
          <w:rFonts w:ascii="Times New Roman" w:hAnsi="Times New Roman" w:cs="Times New Roman"/>
          <w:i/>
          <w:noProof/>
          <w:sz w:val="24"/>
          <w:szCs w:val="24"/>
        </w:rPr>
        <w:t>Nat</w:t>
      </w:r>
      <w:r w:rsidR="00610EA4" w:rsidRPr="006A554D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="0049017F" w:rsidRPr="006A554D">
        <w:rPr>
          <w:rFonts w:ascii="Times New Roman" w:hAnsi="Times New Roman" w:cs="Times New Roman"/>
          <w:i/>
          <w:noProof/>
          <w:sz w:val="24"/>
          <w:szCs w:val="24"/>
        </w:rPr>
        <w:t xml:space="preserve"> Cell Biol</w:t>
      </w:r>
      <w:r w:rsidR="00610EA4" w:rsidRPr="006A554D">
        <w:rPr>
          <w:rFonts w:ascii="Times New Roman" w:hAnsi="Times New Roman" w:cs="Times New Roman"/>
          <w:noProof/>
          <w:sz w:val="24"/>
          <w:szCs w:val="24"/>
        </w:rPr>
        <w:t>.</w:t>
      </w:r>
      <w:r w:rsidR="0049017F" w:rsidRPr="006A554D">
        <w:rPr>
          <w:rFonts w:ascii="Times New Roman" w:hAnsi="Times New Roman" w:cs="Times New Roman"/>
          <w:noProof/>
          <w:sz w:val="24"/>
          <w:szCs w:val="24"/>
        </w:rPr>
        <w:t xml:space="preserve"> 2011</w:t>
      </w:r>
      <w:r w:rsidR="00610EA4" w:rsidRPr="006A554D">
        <w:rPr>
          <w:rFonts w:ascii="Times New Roman" w:hAnsi="Times New Roman" w:cs="Times New Roman"/>
          <w:noProof/>
          <w:sz w:val="24"/>
          <w:szCs w:val="24"/>
        </w:rPr>
        <w:t>,</w:t>
      </w:r>
      <w:r w:rsidR="0049017F" w:rsidRPr="006A554D">
        <w:rPr>
          <w:rFonts w:ascii="Times New Roman" w:hAnsi="Times New Roman" w:cs="Times New Roman"/>
          <w:noProof/>
          <w:sz w:val="24"/>
          <w:szCs w:val="24"/>
        </w:rPr>
        <w:t xml:space="preserve"> 13(4): 423</w:t>
      </w:r>
      <w:r w:rsidR="00610EA4" w:rsidRPr="006A554D">
        <w:rPr>
          <w:rFonts w:ascii="Times New Roman" w:hAnsi="Times New Roman" w:cs="Times New Roman"/>
          <w:noProof/>
          <w:sz w:val="24"/>
          <w:szCs w:val="24"/>
        </w:rPr>
        <w:t>–4</w:t>
      </w:r>
      <w:r w:rsidR="0049017F" w:rsidRPr="006A554D">
        <w:rPr>
          <w:rFonts w:ascii="Times New Roman" w:hAnsi="Times New Roman" w:cs="Times New Roman"/>
          <w:noProof/>
          <w:sz w:val="24"/>
          <w:szCs w:val="24"/>
        </w:rPr>
        <w:t>33.</w:t>
      </w:r>
    </w:p>
    <w:p w14:paraId="2BF8EC68" w14:textId="12660783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Kowalski PS, Rudra A, Miao L, Anderson DG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Rational siRNA design for RNA interference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at. Biotechno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04, 22(3): 326–330.</w:t>
      </w:r>
    </w:p>
    <w:p w14:paraId="07921C57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Narjala A, Nair A, Tirumalai V, Hari Sundar GV, Shivaprasad PV. A conserved sequence signature is essential for robust plant miRNA biogenesi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ucleic Acids Res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0, 48(6): 3103–3118.</w:t>
      </w:r>
    </w:p>
    <w:p w14:paraId="0B55DED2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Pei Y, Tuschl T. On the art of identifying effective and specific siRNA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at. Methods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06, 3(9): 670–676.</w:t>
      </w:r>
    </w:p>
    <w:p w14:paraId="7851CE04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Iki T. Messages on small RNA duplexes in plant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J. Plant Res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7, 130(1): 7–16.</w:t>
      </w:r>
    </w:p>
    <w:p w14:paraId="75596457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Eamens AL, Smith NA, Curtin SJ, Wang MB, Waterhouse PM. The Arabidopsis thaliana double-stranded RNA binding protein DRB1 directs guide strand selection from microRNA duplexe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RNA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09, 15(12): 2219–2235.</w:t>
      </w:r>
    </w:p>
    <w:p w14:paraId="016B453C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Mi S, Cai T, Hu Y, Chen Y, Hodges E. Sorting of Small RNAs into Arabidopsis Argonaute Complexes Is Directed by the 5′ Terminal Nucleotide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Cell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08, 133(1): 116–127.</w:t>
      </w:r>
    </w:p>
    <w:p w14:paraId="0B4BCA5E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Takeda A, Iwasaki S, Watanabe T, Utsumi M, Watanabe Y. The Mechanism Selecting the Guide Strand from Small RNA Duplexes is Different Among Argonaute Proteins. </w:t>
      </w:r>
      <w:r w:rsidRPr="005D409F">
        <w:rPr>
          <w:rFonts w:ascii="Times New Roman" w:hAnsi="Times New Roman" w:cs="Times New Roman"/>
          <w:bCs/>
          <w:i/>
          <w:noProof/>
          <w:sz w:val="24"/>
          <w:szCs w:val="24"/>
        </w:rPr>
        <w:t>Plant Cell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 xml:space="preserve"> Physio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08, 49(4): 493–500.</w:t>
      </w:r>
    </w:p>
    <w:p w14:paraId="759F3B22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Chipman LB, Pasquinelli AE. miRNA Targeting: Growing beyond the Seed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Trends Genet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9, 35(3): 215–222.</w:t>
      </w:r>
    </w:p>
    <w:p w14:paraId="78AC7B86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Bartel DP. Metazoan MicroRNA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Cell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8, 173(1): 20–51.</w:t>
      </w:r>
    </w:p>
    <w:p w14:paraId="0C0BC921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Schirle NT, Sheu-Gruttadauria J, MacRae IJ. Structural basis for microRNA targeting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Science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4, 346(6209): 608–613.</w:t>
      </w:r>
    </w:p>
    <w:p w14:paraId="3B2FBDCC" w14:textId="6F3AF531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Yan Y, Acevedo M, Mignacca L, Desjardins P, Scott N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The sequence features that define efficient and specific hAGO2-dependent miRNA silencing guide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ucleic Acids Res</w:t>
      </w:r>
      <w:r w:rsidRPr="005D409F">
        <w:rPr>
          <w:rFonts w:ascii="Times New Roman" w:hAnsi="Times New Roman" w:cs="Times New Roman"/>
          <w:noProof/>
          <w:sz w:val="24"/>
          <w:szCs w:val="24"/>
        </w:rPr>
        <w:t>. 2018, 46(16): 8181–8196.</w:t>
      </w:r>
    </w:p>
    <w:p w14:paraId="3191078A" w14:textId="43DD5961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Teotia S, Wang X, Zhou N, Wang M, Liu H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A high-efficiency gene silencing in plants using two-hit asymmetrical artificial MicroRNA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 xml:space="preserve">Plant Biotechnol. J. </w:t>
      </w:r>
      <w:r w:rsidRPr="005D409F">
        <w:rPr>
          <w:rFonts w:ascii="Times New Roman" w:hAnsi="Times New Roman" w:cs="Times New Roman"/>
          <w:noProof/>
          <w:sz w:val="24"/>
          <w:szCs w:val="24"/>
        </w:rPr>
        <w:t>2023, 21(9): 1799–1811.</w:t>
      </w:r>
    </w:p>
    <w:p w14:paraId="23DAF71A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Kurihara Y, Watanabe Y. Arabidopsis micro-RNA biogenesis through Dicer-like 1 protein function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roc. Natl. Acad. Sci. U.S.A</w:t>
      </w:r>
      <w:r w:rsidRPr="005D409F">
        <w:rPr>
          <w:rFonts w:ascii="Times New Roman" w:hAnsi="Times New Roman" w:cs="Times New Roman"/>
          <w:noProof/>
          <w:sz w:val="24"/>
          <w:szCs w:val="24"/>
        </w:rPr>
        <w:t>. 2004, 101(34): 12753–12758.</w:t>
      </w:r>
    </w:p>
    <w:p w14:paraId="22465C3D" w14:textId="1DBAAC64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Yang SW, Chen HY, Yang J, Machida S, Chua NH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Structure of Arabidopsis HYPONASTIC LEAVES1 and its molecular implications for miRNA processing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Structure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0, 18(5): 594–605.</w:t>
      </w:r>
    </w:p>
    <w:p w14:paraId="004D680E" w14:textId="311C149F" w:rsidR="0049017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Wei X, Ke H, Wen A, Gao B, Shi J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Structural basis of microRNA processing by Dicer-like 1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at. Plants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1, 7(10): 1389–1396.</w:t>
      </w:r>
    </w:p>
    <w:p w14:paraId="1D4FDAD3" w14:textId="605551AD" w:rsidR="00285808" w:rsidRDefault="00285808" w:rsidP="00285808">
      <w:pPr>
        <w:pStyle w:val="EndNoteBibliography"/>
        <w:adjustRightInd w:val="0"/>
        <w:snapToGrid w:val="0"/>
        <w:spacing w:line="240" w:lineRule="atLeast"/>
        <w:rPr>
          <w:rFonts w:ascii="Times New Roman" w:hAnsi="Times New Roman" w:cs="Times New Roman"/>
          <w:noProof/>
          <w:sz w:val="24"/>
          <w:szCs w:val="24"/>
        </w:rPr>
      </w:pPr>
    </w:p>
    <w:p w14:paraId="442B4C7E" w14:textId="77777777" w:rsidR="00285808" w:rsidRPr="005D409F" w:rsidRDefault="00285808" w:rsidP="00285808">
      <w:pPr>
        <w:pStyle w:val="EndNoteBibliography"/>
        <w:adjustRightInd w:val="0"/>
        <w:snapToGrid w:val="0"/>
        <w:spacing w:line="240" w:lineRule="atLeast"/>
        <w:rPr>
          <w:rFonts w:ascii="Times New Roman" w:hAnsi="Times New Roman" w:cs="Times New Roman"/>
          <w:noProof/>
          <w:sz w:val="24"/>
          <w:szCs w:val="24"/>
        </w:rPr>
      </w:pPr>
    </w:p>
    <w:p w14:paraId="349D9709" w14:textId="0F5951A3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lastRenderedPageBreak/>
        <w:t>Zhu H, Zhou Y, Castillo-González C, Lu A, Ge C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Bidirectional processing of pri-miRNAs with branched terminal loops by Arabidopsis Dicer-like1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at. Struct. Mol. Biol</w:t>
      </w:r>
      <w:r w:rsidRPr="005D409F">
        <w:rPr>
          <w:rFonts w:ascii="Times New Roman" w:hAnsi="Times New Roman" w:cs="Times New Roman"/>
          <w:noProof/>
          <w:sz w:val="24"/>
          <w:szCs w:val="24"/>
        </w:rPr>
        <w:t>. 2013, 20(9): 1106–1115.</w:t>
      </w:r>
    </w:p>
    <w:p w14:paraId="1CB805B8" w14:textId="709D945B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Galka-Marciniak P, Olejniczak M, Starega-Roslan J, Szczesniak MW, Makalowska I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siRNA release from pri-miRNA scaffolds is controlled by the sequence and structure of RNA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Biochim. Biophys. Acta Gene Regul. Mech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6, 1859(4): 639–649.</w:t>
      </w:r>
    </w:p>
    <w:p w14:paraId="5AC036B7" w14:textId="68516576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Bofill-De Ros X, Kasprzak WK, Bhandari Y, Fan L, Cavanaugh Q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Structural Differences between Pri-miRNA Paralogs Promote Alternative Drosha Cleavage and Expand Target Repertoire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Cell Rep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9, 26(2): 447-459.</w:t>
      </w:r>
    </w:p>
    <w:p w14:paraId="1AFFE047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Bofill-De Ros X, Gu S. Guidelines for the optimal design of miRNA-based shRNA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Methods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6, 103: 157–166.</w:t>
      </w:r>
    </w:p>
    <w:p w14:paraId="654BB671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Nguyen TL, Nguyen TD, Bao S, Li S, Nguyen TA. The internal loops in the lower stem of primary microRNA transcripts facilitate single cleavage of human Microprocessor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ucleic Acids Res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0, 48(5): 2579–2593.</w:t>
      </w:r>
    </w:p>
    <w:p w14:paraId="24A3052A" w14:textId="15AE4A31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Roden C, Gaillard J, Kanoria S, Rennie W, Barish S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Novel determinants of mammalian primary microRNA processing revealed by systematic evaluation of hairpin-containing transcripts and human genetic variation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Genome Res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7, 27(3): 374–384.</w:t>
      </w:r>
    </w:p>
    <w:p w14:paraId="1D09D641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Auyeung VC, Ulitsky I, McGeary SE, Bartel DP. Beyond Secondary Structure: Primary-Sequence Determinants License Pri-miRNA Hairpins for Processing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Cell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3, 152(4): 844–858.</w:t>
      </w:r>
    </w:p>
    <w:p w14:paraId="1D6D45B8" w14:textId="5A6109F9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Zhang H, Feng H, Lu X, Wang C, Yang W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An asymmetric bulge enhances </w:t>
      </w:r>
      <w:r w:rsidRPr="000C30E6">
        <w:rPr>
          <w:rFonts w:ascii="Times New Roman" w:hAnsi="Times New Roman" w:cs="Times New Roman"/>
          <w:noProof/>
          <w:spacing w:val="-3"/>
          <w:sz w:val="24"/>
          <w:szCs w:val="24"/>
        </w:rPr>
        <w:t xml:space="preserve">artificial microRNA-mediated virus resistance. </w:t>
      </w:r>
      <w:r w:rsidRPr="000C30E6">
        <w:rPr>
          <w:rFonts w:ascii="Times New Roman" w:hAnsi="Times New Roman" w:cs="Times New Roman"/>
          <w:i/>
          <w:noProof/>
          <w:spacing w:val="-3"/>
          <w:sz w:val="24"/>
          <w:szCs w:val="24"/>
        </w:rPr>
        <w:t>Plant Biotechnol. J.</w:t>
      </w:r>
      <w:r w:rsidRPr="000C30E6">
        <w:rPr>
          <w:rFonts w:ascii="Times New Roman" w:hAnsi="Times New Roman" w:cs="Times New Roman"/>
          <w:noProof/>
          <w:spacing w:val="-3"/>
          <w:sz w:val="24"/>
          <w:szCs w:val="24"/>
        </w:rPr>
        <w:t xml:space="preserve"> 2020, 18(3): 608–610.</w:t>
      </w:r>
    </w:p>
    <w:p w14:paraId="6E5A17E7" w14:textId="282253A6" w:rsidR="00670261" w:rsidRPr="005D409F" w:rsidRDefault="003C40E8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Kooshapur H, Choudhury NR, Simon B, Mühlbauer M, Jussupow A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="00670261" w:rsidRPr="005D409F">
        <w:rPr>
          <w:rFonts w:ascii="Times New Roman" w:hAnsi="Times New Roman" w:cs="Times New Roman"/>
          <w:noProof/>
          <w:sz w:val="24"/>
          <w:szCs w:val="24"/>
        </w:rPr>
        <w:t xml:space="preserve"> Structural basis for terminal loop recognition and stimulation of pri-miRNA-18a processing by hnRNP A1. </w:t>
      </w:r>
      <w:r w:rsidR="00670261" w:rsidRPr="005D409F">
        <w:rPr>
          <w:rFonts w:ascii="Times New Roman" w:hAnsi="Times New Roman" w:cs="Times New Roman"/>
          <w:i/>
          <w:noProof/>
          <w:sz w:val="24"/>
          <w:szCs w:val="24"/>
        </w:rPr>
        <w:t>Nat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="00670261" w:rsidRPr="005D409F">
        <w:rPr>
          <w:rFonts w:ascii="Times New Roman" w:hAnsi="Times New Roman" w:cs="Times New Roman"/>
          <w:i/>
          <w:noProof/>
          <w:sz w:val="24"/>
          <w:szCs w:val="24"/>
        </w:rPr>
        <w:t xml:space="preserve"> Commun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="00670261" w:rsidRPr="005D409F">
        <w:rPr>
          <w:rFonts w:ascii="Times New Roman" w:hAnsi="Times New Roman" w:cs="Times New Roman"/>
          <w:noProof/>
          <w:sz w:val="24"/>
          <w:szCs w:val="24"/>
        </w:rPr>
        <w:t xml:space="preserve"> 2018</w:t>
      </w:r>
      <w:r w:rsidRPr="005D409F">
        <w:rPr>
          <w:rFonts w:ascii="Times New Roman" w:hAnsi="Times New Roman" w:cs="Times New Roman"/>
          <w:noProof/>
          <w:sz w:val="24"/>
          <w:szCs w:val="24"/>
        </w:rPr>
        <w:t>,</w:t>
      </w:r>
      <w:r w:rsidR="00670261" w:rsidRPr="005D409F">
        <w:rPr>
          <w:rFonts w:ascii="Times New Roman" w:hAnsi="Times New Roman" w:cs="Times New Roman"/>
          <w:noProof/>
          <w:sz w:val="24"/>
          <w:szCs w:val="24"/>
        </w:rPr>
        <w:t xml:space="preserve"> 9(1): 2479.</w:t>
      </w:r>
    </w:p>
    <w:p w14:paraId="04186FFA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Fang W, Bartel DP. The Menu of Features that Define Primary MicroRNAs and Enable De Novo Design of MicroRNA Gene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Mol. Cell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5, 60(1): 131–145.</w:t>
      </w:r>
    </w:p>
    <w:p w14:paraId="7E14BC48" w14:textId="47EFCCFD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Carbonell A, Fahlgren N, Mitchell S, Cox Jr KL, Reilly KC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Highly specific gene silencing in a monocot species by artificial microRNAs derived from chimeric miRNA precursor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lant J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5, 82(6): 1061–1075.</w:t>
      </w:r>
    </w:p>
    <w:p w14:paraId="7C8812E9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Parizotto EA, Dunoyer P, Rahm N, Himber C, Voinnet O. In vivo investigation of the transcription, processing, endonucleolytic activity, and functional relevance of the spatial distribution of a plant miRNA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Genes Dev</w:t>
      </w:r>
      <w:r w:rsidRPr="005D409F">
        <w:rPr>
          <w:rFonts w:ascii="Times New Roman" w:hAnsi="Times New Roman" w:cs="Times New Roman"/>
          <w:noProof/>
          <w:sz w:val="24"/>
          <w:szCs w:val="24"/>
        </w:rPr>
        <w:t>. 2004, 18(18): 2237–2242.</w:t>
      </w:r>
    </w:p>
    <w:p w14:paraId="0B4A5F1F" w14:textId="5597DCE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Alvarez JP, Pekker I, Goldshmidt A, Blum E, Amsellem Z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Endogenous and synthetic microRNAs stimulate simultaneous, efficient, and localized regulation of multiple targets in diverse specie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lant Cell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06, 18(5): 1134–1151.</w:t>
      </w:r>
    </w:p>
    <w:p w14:paraId="3F2FE015" w14:textId="3E025F56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Niu QW, Lin SS, Reyes JL, Chen KC, Wu HW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Expression of artificial microRNAs in transgenic Arabidopsis thaliana confers virus resistance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Nat. Biotechno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06, 24(11): 1420–1428.</w:t>
      </w:r>
    </w:p>
    <w:p w14:paraId="2AB46BD5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Li C, Wei J, Lin Y, Chen H. Gene silencing using the recessive rice bacterial blight resistance gene xa13 as a new paradigm in plant breeding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lant Cell Rep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2, 31(5): 851–862.</w:t>
      </w:r>
    </w:p>
    <w:p w14:paraId="66999AED" w14:textId="7C1042C6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Carbonell A, Takeda A, Fahlgren N, Johnson SC, Cuperus JT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New generation of artificial MicroRNA and synthetic trans-acting small interfering RNA vectors for efficient gene silencing in Arabidopsi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lant Physio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4, 165(1): 15–29.</w:t>
      </w:r>
    </w:p>
    <w:p w14:paraId="2DD95A0E" w14:textId="16DEB2A6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Li Q, Canton M, Wu H, Zhang X, Zale J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Efficient artificial microRNA vectors for gene silencing in citru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lant Cell Rep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1,40(12): 2449–2452.</w:t>
      </w:r>
    </w:p>
    <w:p w14:paraId="06608A67" w14:textId="71F047ED" w:rsidR="0049017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Schwab R, Ossowski S, Riester M, Warthmann N, Weigel D. Highly specific gene silencing by artificial microRNAs in Arabidopsi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lant Cell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06, 18(5): 1121–1133.</w:t>
      </w:r>
    </w:p>
    <w:p w14:paraId="2A044F3A" w14:textId="77777777" w:rsidR="00285808" w:rsidRPr="005D409F" w:rsidRDefault="00285808" w:rsidP="00285808">
      <w:pPr>
        <w:pStyle w:val="EndNoteBibliography"/>
        <w:adjustRightInd w:val="0"/>
        <w:snapToGrid w:val="0"/>
        <w:spacing w:line="240" w:lineRule="atLeast"/>
        <w:rPr>
          <w:rFonts w:ascii="Times New Roman" w:hAnsi="Times New Roman" w:cs="Times New Roman"/>
          <w:noProof/>
          <w:sz w:val="24"/>
          <w:szCs w:val="24"/>
        </w:rPr>
      </w:pPr>
    </w:p>
    <w:p w14:paraId="40AA578D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Liang G, He H, Li Y, Yu D. A new strategy for construction of artificial miRNA vectors in Arabidopsi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lanta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2, 235(6): 1421–1429.</w:t>
      </w:r>
    </w:p>
    <w:p w14:paraId="61ED96A9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Ossowski S, Schwab R, Weigel D. Gene silencing in plants using artificial microRNAs and other small RNA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lant J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08. 53(4): 674–690.</w:t>
      </w:r>
    </w:p>
    <w:p w14:paraId="594C7E8F" w14:textId="5815C444" w:rsidR="0049017F" w:rsidRPr="00F121CE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Fahim M, Millar AA, Wood CC, Larkin PJ. Resistance to Wheat streak mosaic virus generated by expression of an artificial polycistronic microRNA in wheat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lant Biotechnol. J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2, 10(2): 150–163.</w:t>
      </w:r>
    </w:p>
    <w:p w14:paraId="66A02B9C" w14:textId="78784293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Guo Y, Han Y, Ma J, Wang H, Sang X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Undesired small RNAs originate from an artificial microRNA precursor in transgenic petunia (Petunia hybrida)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LoS One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4, 9(6): e98783.</w:t>
      </w:r>
    </w:p>
    <w:p w14:paraId="29B5DC96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Ai T, Zhang L, Gao Z, Zhu CX, Guo X. Highly efficient virus resistance mediated by artificial microRNAs that target the suppressor of PVX and PVY in plant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lant Bio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1, 13(2): 304–316.</w:t>
      </w:r>
    </w:p>
    <w:p w14:paraId="40DC22F6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Shafrin F, Das SS, Sanan-Mishra N, Khan H. Artificial miRNA-mediated down-regulation of two monolignoid biosynthetic genes (C3H and F5H) cause reduction in lignin content in jute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Plant Mol. Bio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5. 89(4-5): 511–527.</w:t>
      </w:r>
    </w:p>
    <w:p w14:paraId="5836013F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Diener C, Keller A, Meese E. Emerging concepts of miRNA therapeutics: from cells to clinic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Trends Genet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2, 38(6): 613–626.</w:t>
      </w:r>
    </w:p>
    <w:p w14:paraId="2ADAAB79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Samad AFA, Kamaroddin MF, Sajad M. Cross-Kingdom Regulation by Plant </w:t>
      </w:r>
      <w:r w:rsidRPr="005D409F">
        <w:rPr>
          <w:rFonts w:ascii="Times New Roman" w:hAnsi="Times New Roman" w:cs="Times New Roman"/>
          <w:noProof/>
          <w:spacing w:val="-4"/>
          <w:sz w:val="24"/>
          <w:szCs w:val="24"/>
        </w:rPr>
        <w:t xml:space="preserve">microRNAs Provides Novel Insight into Gene Regulation. </w:t>
      </w:r>
      <w:r w:rsidRPr="005D409F">
        <w:rPr>
          <w:rFonts w:ascii="Times New Roman" w:hAnsi="Times New Roman" w:cs="Times New Roman"/>
          <w:i/>
          <w:noProof/>
          <w:spacing w:val="-4"/>
          <w:sz w:val="24"/>
          <w:szCs w:val="24"/>
        </w:rPr>
        <w:t>Adv. Nutr.</w:t>
      </w:r>
      <w:r w:rsidRPr="005D409F">
        <w:rPr>
          <w:rFonts w:ascii="Times New Roman" w:hAnsi="Times New Roman" w:cs="Times New Roman"/>
          <w:noProof/>
          <w:spacing w:val="-4"/>
          <w:sz w:val="24"/>
          <w:szCs w:val="24"/>
        </w:rPr>
        <w:t xml:space="preserve"> 2021, 12(1): 197–211.</w:t>
      </w:r>
    </w:p>
    <w:p w14:paraId="21F115C7" w14:textId="389EEB0D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Huang F, Du J, Liang Z, Xu Z, Xu J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Large-scale analysis of small RNAs derived </w:t>
      </w:r>
      <w:r w:rsidRPr="005D409F">
        <w:rPr>
          <w:rFonts w:ascii="Times New Roman" w:hAnsi="Times New Roman" w:cs="Times New Roman"/>
          <w:noProof/>
          <w:spacing w:val="-4"/>
          <w:sz w:val="24"/>
          <w:szCs w:val="24"/>
        </w:rPr>
        <w:t xml:space="preserve">from traditional Chinese herbs in human tissues. </w:t>
      </w:r>
      <w:r w:rsidRPr="005D409F">
        <w:rPr>
          <w:rFonts w:ascii="Times New Roman" w:hAnsi="Times New Roman" w:cs="Times New Roman"/>
          <w:i/>
          <w:noProof/>
          <w:spacing w:val="-4"/>
          <w:sz w:val="24"/>
          <w:szCs w:val="24"/>
        </w:rPr>
        <w:t>Sci. China Life Sci.</w:t>
      </w:r>
      <w:r w:rsidRPr="005D409F">
        <w:rPr>
          <w:rFonts w:ascii="Times New Roman" w:hAnsi="Times New Roman" w:cs="Times New Roman"/>
          <w:noProof/>
          <w:spacing w:val="-4"/>
          <w:sz w:val="24"/>
          <w:szCs w:val="24"/>
        </w:rPr>
        <w:t xml:space="preserve"> 2019, 62(3): 321–332.</w:t>
      </w:r>
    </w:p>
    <w:p w14:paraId="38DD3E72" w14:textId="7777777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Ji C, Kriaucionis S, Kessler BM, Jiang C. From herbal small RNAs to one medicine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Sci. China Life Sci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9, 62(3): 285–287.</w:t>
      </w:r>
    </w:p>
    <w:p w14:paraId="1AB17C60" w14:textId="3D1CE260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Zhao D, Qin Y, Liu J, Tang K, Lu S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Orally administered BZL-sRNA-20 oligonucleotide targeting TLR4 effectively ameliorates acute lung injury in mice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Sci. China Life Sci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3, 66(7): 1589–1599.</w:t>
      </w:r>
    </w:p>
    <w:p w14:paraId="25FD2400" w14:textId="1795B7B5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Tang K, Wang X, Zhao Y, Li X, Jiang Z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Oral administration of the herbal oligonucleotide XKC-sRNA-h3 prevents angiotensin II-induced hypertension in mice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Sci. China Life Sci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3, 66(10): 2370–2379.</w:t>
      </w:r>
    </w:p>
    <w:p w14:paraId="7B5AE585" w14:textId="697659A3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Qiao X, Huang F, Shi X, Deng X, Zhang C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Herbal small RNAs in patients with </w:t>
      </w:r>
      <w:r w:rsidRPr="000C30E6">
        <w:rPr>
          <w:rFonts w:ascii="Times New Roman" w:hAnsi="Times New Roman" w:cs="Times New Roman"/>
          <w:noProof/>
          <w:spacing w:val="-4"/>
          <w:sz w:val="24"/>
          <w:szCs w:val="24"/>
        </w:rPr>
        <w:t xml:space="preserve">COVID-19 linked to reduced DEG expression. </w:t>
      </w:r>
      <w:r w:rsidRPr="000C30E6">
        <w:rPr>
          <w:rFonts w:ascii="Times New Roman" w:hAnsi="Times New Roman" w:cs="Times New Roman"/>
          <w:i/>
          <w:noProof/>
          <w:spacing w:val="-4"/>
          <w:sz w:val="24"/>
          <w:szCs w:val="24"/>
        </w:rPr>
        <w:t>Sci. China Life Sci.</w:t>
      </w:r>
      <w:r w:rsidRPr="000C30E6">
        <w:rPr>
          <w:rFonts w:ascii="Times New Roman" w:hAnsi="Times New Roman" w:cs="Times New Roman"/>
          <w:noProof/>
          <w:spacing w:val="-4"/>
          <w:sz w:val="24"/>
          <w:szCs w:val="24"/>
        </w:rPr>
        <w:t xml:space="preserve"> 2023, 66(6): 1280–1289.</w:t>
      </w:r>
    </w:p>
    <w:p w14:paraId="69241121" w14:textId="3900CDE7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Minutolo A, Potestà M, Gismondi A, Pirrò S, Cirilli M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Olea europaea small RNA with functional homology to human miR34a in cross-kingdom interaction of anti-tumoral response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Sci Rep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8, 8(1): 12413.</w:t>
      </w:r>
    </w:p>
    <w:p w14:paraId="27B21BE5" w14:textId="34C1DE62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Li X, Huang Y, Sun M, Ji H, Dou H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Honeysuckle-encoded microRNA2911 inhibits Enterovirus 71 replication via targeting VP1 gene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Antiviral Res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8, 152: 117–123.</w:t>
      </w:r>
    </w:p>
    <w:p w14:paraId="76E4F229" w14:textId="193717EB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Teng Y, Ren YI, Sayed M, Hu X, Lei C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Plant-Derived Exosomal MicroRNAs Shape the Gut Microbiota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Cell Host Microbe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8. 24(5): 637–652.</w:t>
      </w:r>
    </w:p>
    <w:p w14:paraId="482B0428" w14:textId="0C702BDA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Du J, Liang Z, Xu J, Zhao Y, Li X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Plant-derived phosphocholine facilitates cellular uptake of anti-pulmonary fibrotic HJT-sRNA-m7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Sci. China Life Sci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9, 62(3): 309–320.</w:t>
      </w:r>
    </w:p>
    <w:p w14:paraId="354B56B6" w14:textId="701974DA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Huang Y, Liu H, Sun X, Ding M, Tao G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Honeysuckle-derived microRNA2911 directly inhibits varicella-zoster virus replication by targeting IE62 gene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J. Neuroviro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9, 25(4): 457–463.</w:t>
      </w:r>
    </w:p>
    <w:p w14:paraId="264A5857" w14:textId="538BDC61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Aquilano K, Ceci V, Gismondi A, De Stefano S, Iacovelli F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Adipocyte metabolism is improved by TNF receptor-targeting small RNAs identified from dried nut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Commun. Bio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9, 2(1): 317.</w:t>
      </w:r>
    </w:p>
    <w:p w14:paraId="0D2BBB61" w14:textId="02F91F5F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Li M, Chen T, He JJ, Wu JH, Luo JY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Plant MIR167e-5p Inhibits Enterocyte Proliferation by Targeting β-Catenin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Cells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19. 8(11): 1385.</w:t>
      </w:r>
    </w:p>
    <w:p w14:paraId="2E507F7D" w14:textId="684A3CF1" w:rsidR="000C30E6" w:rsidRPr="00285808" w:rsidRDefault="0049017F" w:rsidP="00285808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 w:hint="eastAsia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lastRenderedPageBreak/>
        <w:t>Marzano F, Caratozzolo MF, Consiglio A, Licciulli F, Sbisà E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Plant miRNAs Reduce Cancer Cell Proliferation by Targeting MALAT1 and NEAT1: A Beneficial Cross-Kingdom Interaction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Front. Genet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0, 11: 552490.</w:t>
      </w:r>
    </w:p>
    <w:p w14:paraId="249BFA2E" w14:textId="3FDF2618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Zhou Z, Zhou Y, Jiang XM, Wang Y, Chen X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Decreased HD-MIR2911 absorption in human subjects with the SIDT1 polymorphism fails to inhibit SARS-CoV-2 replication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Cell Discov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0. 6(1): 63.</w:t>
      </w:r>
    </w:p>
    <w:p w14:paraId="0ED97E0C" w14:textId="63A460AA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Liu J, Wang F, Song H, Weng Z, Bao Y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Soybean-derived gma-miR159a alleviates colon tumorigenesis by suppressing TCF7/MYC in mice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J. Nutr. Biochem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1, 92: 108627.</w:t>
      </w:r>
    </w:p>
    <w:p w14:paraId="48C542D6" w14:textId="45EF017E" w:rsidR="0049017F" w:rsidRPr="005D409F" w:rsidRDefault="0049017F" w:rsidP="0049017F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Qiu FS, Wang JF, Guo MY, Li XJ, Shi CY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Rgl-exomiR-7972, a novel plant exosomal microRNA derived from fresh Rehmanniae Radix, ameliorated lipopolysaccharide-induced acute lung injury and gut dysbiosis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Biomed. Pharmacother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3. 165: 115007.</w:t>
      </w:r>
    </w:p>
    <w:p w14:paraId="60CA60D4" w14:textId="1407D2AA" w:rsidR="00054F5A" w:rsidRPr="005D409F" w:rsidRDefault="0049017F" w:rsidP="009C489A">
      <w:pPr>
        <w:pStyle w:val="EndNoteBibliography"/>
        <w:numPr>
          <w:ilvl w:val="0"/>
          <w:numId w:val="20"/>
        </w:numPr>
        <w:adjustRightInd w:val="0"/>
        <w:snapToGrid w:val="0"/>
        <w:spacing w:line="240" w:lineRule="atLeast"/>
        <w:ind w:left="528" w:hangingChars="220" w:hanging="528"/>
        <w:rPr>
          <w:rFonts w:ascii="Times New Roman" w:hAnsi="Times New Roman" w:cs="Times New Roman"/>
          <w:noProof/>
          <w:sz w:val="24"/>
          <w:szCs w:val="24"/>
        </w:rPr>
      </w:pPr>
      <w:r w:rsidRPr="005D409F">
        <w:rPr>
          <w:rFonts w:ascii="Times New Roman" w:hAnsi="Times New Roman" w:cs="Times New Roman"/>
          <w:noProof/>
          <w:sz w:val="24"/>
          <w:szCs w:val="24"/>
        </w:rPr>
        <w:t>Hwang JH, Park YS, Kim HS, Kim DH, Lee SH,</w:t>
      </w:r>
      <w:r w:rsidR="000C30E6" w:rsidRPr="000C30E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Yam-derived exosome-like nanovesicles stimulate osteoblast formation and prevent osteoporosis in mice.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J.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D409F">
        <w:rPr>
          <w:rFonts w:ascii="Times New Roman" w:hAnsi="Times New Roman" w:cs="Times New Roman"/>
          <w:i/>
          <w:noProof/>
          <w:sz w:val="24"/>
          <w:szCs w:val="24"/>
        </w:rPr>
        <w:t>Control. Release</w:t>
      </w:r>
      <w:r w:rsidRPr="005D409F">
        <w:rPr>
          <w:rFonts w:ascii="Times New Roman" w:hAnsi="Times New Roman" w:cs="Times New Roman"/>
          <w:noProof/>
          <w:sz w:val="24"/>
          <w:szCs w:val="24"/>
        </w:rPr>
        <w:t xml:space="preserve"> 2023, 355: 184–198.</w:t>
      </w:r>
      <w:r w:rsidRPr="005D409F">
        <w:rPr>
          <w:rFonts w:ascii="Times New Roman" w:hAnsi="Times New Roman" w:cs="Times New Roman"/>
          <w:sz w:val="24"/>
          <w:szCs w:val="24"/>
        </w:rPr>
        <w:fldChar w:fldCharType="end"/>
      </w:r>
      <w:bookmarkStart w:id="20" w:name="_GoBack"/>
      <w:bookmarkEnd w:id="20"/>
    </w:p>
    <w:sectPr w:rsidR="00054F5A" w:rsidRPr="005D409F" w:rsidSect="00102D5D">
      <w:headerReference w:type="default" r:id="rId11"/>
      <w:footerReference w:type="default" r:id="rId12"/>
      <w:headerReference w:type="first" r:id="rId13"/>
      <w:footerReference w:type="first" r:id="rId14"/>
      <w:type w:val="continuous"/>
      <w:pgSz w:w="11907" w:h="16839"/>
      <w:pgMar w:top="1417" w:right="1531" w:bottom="1077" w:left="1531" w:header="850" w:footer="567" w:gutter="0"/>
      <w:cols w:space="425"/>
      <w:titlePg/>
      <w:docGrid w:type="lines" w:linePitch="312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FC2369B" w16cid:durableId="299B0A41"/>
  <w16cid:commentId w16cid:paraId="4217AB0E" w16cid:durableId="2999D0F8"/>
  <w16cid:commentId w16cid:paraId="054FCDD6" w16cid:durableId="299B0AA4"/>
  <w16cid:commentId w16cid:paraId="0F50E40E" w16cid:durableId="299B0B5B"/>
  <w16cid:commentId w16cid:paraId="7A81F57E" w16cid:durableId="299B0BF1"/>
  <w16cid:commentId w16cid:paraId="643084AA" w16cid:durableId="299B0C62"/>
  <w16cid:commentId w16cid:paraId="09C8D12E" w16cid:durableId="299B0CA7"/>
  <w16cid:commentId w16cid:paraId="2F8EA4DC" w16cid:durableId="299B0CDE"/>
  <w16cid:commentId w16cid:paraId="2141A89F" w16cid:durableId="299B442A"/>
  <w16cid:commentId w16cid:paraId="5102C5A9" w16cid:durableId="299B0CFB"/>
  <w16cid:commentId w16cid:paraId="4061F989" w16cid:durableId="299B0D12"/>
  <w16cid:commentId w16cid:paraId="0183B500" w16cid:durableId="299B0D25"/>
  <w16cid:commentId w16cid:paraId="7DC071A3" w16cid:durableId="2999D0F9"/>
  <w16cid:commentId w16cid:paraId="556238EE" w16cid:durableId="299B0D2E"/>
  <w16cid:commentId w16cid:paraId="28BEFE7E" w16cid:durableId="299B4488"/>
  <w16cid:commentId w16cid:paraId="51C58A40" w16cid:durableId="299B44BE"/>
  <w16cid:commentId w16cid:paraId="45978B1A" w16cid:durableId="299B0D74"/>
  <w16cid:commentId w16cid:paraId="1C98AE27" w16cid:durableId="299B0DA5"/>
  <w16cid:commentId w16cid:paraId="7332920C" w16cid:durableId="299B0DB1"/>
  <w16cid:commentId w16cid:paraId="54D97396" w16cid:durableId="299B0E28"/>
  <w16cid:commentId w16cid:paraId="746B89EE" w16cid:durableId="299B0DE9"/>
  <w16cid:commentId w16cid:paraId="25D6E761" w16cid:durableId="299B0DF1"/>
  <w16cid:commentId w16cid:paraId="11B6770B" w16cid:durableId="299B0E02"/>
  <w16cid:commentId w16cid:paraId="5C1C3F37" w16cid:durableId="299B0E7B"/>
  <w16cid:commentId w16cid:paraId="5AAFEB78" w16cid:durableId="299B0EE5"/>
  <w16cid:commentId w16cid:paraId="002C286B" w16cid:durableId="299B1160"/>
  <w16cid:commentId w16cid:paraId="106C6D66" w16cid:durableId="299B1166"/>
  <w16cid:commentId w16cid:paraId="49427B24" w16cid:durableId="299B476F"/>
  <w16cid:commentId w16cid:paraId="61C2FF51" w16cid:durableId="299B0FE0"/>
  <w16cid:commentId w16cid:paraId="49D714DF" w16cid:durableId="299B4796"/>
  <w16cid:commentId w16cid:paraId="7D4FA540" w16cid:durableId="299B479F"/>
  <w16cid:commentId w16cid:paraId="57D73ED1" w16cid:durableId="299B47AD"/>
  <w16cid:commentId w16cid:paraId="4256E48A" w16cid:durableId="299B10CD"/>
  <w16cid:commentId w16cid:paraId="78A7A880" w16cid:durableId="299B1057"/>
  <w16cid:commentId w16cid:paraId="3AB63AC3" w16cid:durableId="299B105E"/>
  <w16cid:commentId w16cid:paraId="1C6EC2F6" w16cid:durableId="299B1403"/>
  <w16cid:commentId w16cid:paraId="0D6F6090" w16cid:durableId="299B10D5"/>
  <w16cid:commentId w16cid:paraId="4316C3E4" w16cid:durableId="299B1065"/>
  <w16cid:commentId w16cid:paraId="0847D173" w16cid:durableId="299B0EF8"/>
  <w16cid:commentId w16cid:paraId="01E3916D" w16cid:durableId="299B109B"/>
  <w16cid:commentId w16cid:paraId="4E784E62" w16cid:durableId="299B10A4"/>
  <w16cid:commentId w16cid:paraId="5BB149B7" w16cid:durableId="299B0F30"/>
  <w16cid:commentId w16cid:paraId="29C97696" w16cid:durableId="299B0F48"/>
  <w16cid:commentId w16cid:paraId="439BBEC2" w16cid:durableId="299B482C"/>
  <w16cid:commentId w16cid:paraId="6F030CAD" w16cid:durableId="299B10B1"/>
  <w16cid:commentId w16cid:paraId="6C1D485E" w16cid:durableId="299B10DF"/>
  <w16cid:commentId w16cid:paraId="44148D98" w16cid:durableId="299B10E8"/>
  <w16cid:commentId w16cid:paraId="02F9C5F1" w16cid:durableId="299B486B"/>
  <w16cid:commentId w16cid:paraId="05056392" w16cid:durableId="299B10F2"/>
  <w16cid:commentId w16cid:paraId="2913A3FE" w16cid:durableId="299B10FC"/>
  <w16cid:commentId w16cid:paraId="589CE32B" w16cid:durableId="299B1105"/>
  <w16cid:commentId w16cid:paraId="62ABCF03" w16cid:durableId="299B110C"/>
  <w16cid:commentId w16cid:paraId="71EA022A" w16cid:durableId="299B494A"/>
  <w16cid:commentId w16cid:paraId="1CEB1B46" w16cid:durableId="299B1115"/>
  <w16cid:commentId w16cid:paraId="008B5EF2" w16cid:durableId="299B117E"/>
  <w16cid:commentId w16cid:paraId="24FAE34B" w16cid:durableId="299B11B6"/>
  <w16cid:commentId w16cid:paraId="54CC4781" w16cid:durableId="299B1196"/>
  <w16cid:commentId w16cid:paraId="14A5CC85" w16cid:durableId="299B1120"/>
  <w16cid:commentId w16cid:paraId="1651064A" w16cid:durableId="2999D0FA"/>
  <w16cid:commentId w16cid:paraId="1DF888E9" w16cid:durableId="299B11F2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19A6634" w14:textId="77777777" w:rsidR="00E827BC" w:rsidRDefault="00E827BC" w:rsidP="009B7A16">
      <w:r>
        <w:separator/>
      </w:r>
    </w:p>
  </w:endnote>
  <w:endnote w:type="continuationSeparator" w:id="0">
    <w:p w14:paraId="1C269A7F" w14:textId="77777777" w:rsidR="00E827BC" w:rsidRDefault="00E827BC" w:rsidP="009B7A1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">
    <w:altName w:val="宋体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00007843" w:usb2="00000001" w:usb3="00000000" w:csb0="000001F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等线 Light"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06772109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0"/>
        <w:szCs w:val="20"/>
      </w:rPr>
    </w:sdtEndPr>
    <w:sdtContent>
      <w:p w14:paraId="3923E558" w14:textId="046677D0" w:rsidR="007B1D9B" w:rsidRPr="00DD53A5" w:rsidRDefault="007B1D9B">
        <w:pPr>
          <w:pStyle w:val="a3"/>
          <w:jc w:val="right"/>
          <w:rPr>
            <w:rFonts w:ascii="Times New Roman" w:hAnsi="Times New Roman" w:cs="Times New Roman"/>
            <w:sz w:val="20"/>
            <w:szCs w:val="20"/>
          </w:rPr>
        </w:pPr>
        <w:r w:rsidRPr="00DD53A5">
          <w:rPr>
            <w:rFonts w:ascii="Times New Roman" w:hAnsi="Times New Roman" w:cs="Times New Roman"/>
            <w:sz w:val="20"/>
            <w:szCs w:val="20"/>
          </w:rPr>
          <w:fldChar w:fldCharType="begin"/>
        </w:r>
        <w:r w:rsidRPr="00DD53A5">
          <w:rPr>
            <w:rFonts w:ascii="Times New Roman" w:hAnsi="Times New Roman" w:cs="Times New Roman"/>
            <w:sz w:val="20"/>
            <w:szCs w:val="20"/>
          </w:rPr>
          <w:instrText>PAGE   \* MERGEFORMAT</w:instrText>
        </w:r>
        <w:r w:rsidRPr="00DD53A5">
          <w:rPr>
            <w:rFonts w:ascii="Times New Roman" w:hAnsi="Times New Roman" w:cs="Times New Roman"/>
            <w:sz w:val="20"/>
            <w:szCs w:val="20"/>
          </w:rPr>
          <w:fldChar w:fldCharType="separate"/>
        </w:r>
        <w:r w:rsidR="00285808" w:rsidRPr="00285808">
          <w:rPr>
            <w:rFonts w:ascii="Times New Roman" w:hAnsi="Times New Roman" w:cs="Times New Roman"/>
            <w:noProof/>
            <w:sz w:val="20"/>
            <w:szCs w:val="20"/>
            <w:lang w:val="zh-CN"/>
          </w:rPr>
          <w:t>17</w:t>
        </w:r>
        <w:r w:rsidRPr="00DD53A5">
          <w:rPr>
            <w:rFonts w:ascii="Times New Roman" w:hAnsi="Times New Roman" w:cs="Times New Roman"/>
            <w:sz w:val="20"/>
            <w:szCs w:val="20"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a7"/>
      <w:tblpPr w:leftFromText="180" w:rightFromText="180" w:vertAnchor="text" w:horzAnchor="margin" w:tblpXSpec="center" w:tblpY="257"/>
      <w:tblW w:w="9356" w:type="dxa"/>
      <w:jc w:val="center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ayout w:type="fixed"/>
      <w:tblLook w:val="04A0" w:firstRow="1" w:lastRow="0" w:firstColumn="1" w:lastColumn="0" w:noHBand="0" w:noVBand="1"/>
    </w:tblPr>
    <w:tblGrid>
      <w:gridCol w:w="1984"/>
      <w:gridCol w:w="7372"/>
    </w:tblGrid>
    <w:tr w:rsidR="007B1D9B" w14:paraId="5364030B" w14:textId="77777777" w:rsidTr="002E17F8">
      <w:trPr>
        <w:trHeight w:val="737"/>
        <w:jc w:val="center"/>
      </w:trPr>
      <w:tc>
        <w:tcPr>
          <w:tcW w:w="1984" w:type="dxa"/>
          <w:vAlign w:val="center"/>
        </w:tcPr>
        <w:p w14:paraId="2C46EFF7" w14:textId="77777777" w:rsidR="007B1D9B" w:rsidRDefault="007B1D9B" w:rsidP="00102D5D">
          <w:pPr>
            <w:snapToGrid w:val="0"/>
            <w:jc w:val="center"/>
          </w:pPr>
          <w:r>
            <w:rPr>
              <w:noProof/>
            </w:rPr>
            <w:drawing>
              <wp:anchor distT="0" distB="0" distL="114300" distR="114300" simplePos="0" relativeHeight="251659264" behindDoc="0" locked="0" layoutInCell="1" allowOverlap="1" wp14:anchorId="1D8CE1A6" wp14:editId="40B94D8F">
                <wp:simplePos x="0" y="0"/>
                <wp:positionH relativeFrom="column">
                  <wp:posOffset>42545</wp:posOffset>
                </wp:positionH>
                <wp:positionV relativeFrom="paragraph">
                  <wp:posOffset>37465</wp:posOffset>
                </wp:positionV>
                <wp:extent cx="1024255" cy="359410"/>
                <wp:effectExtent l="0" t="0" r="4445" b="2540"/>
                <wp:wrapNone/>
                <wp:docPr id="1" name="图片 1" descr="卡通画&#10;&#10;中度可信度描述已自动生成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4" name="图片 14" descr="卡通画&#10;&#10;中度可信度描述已自动生成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024255" cy="359410"/>
                        </a:xfrm>
                        <a:prstGeom prst="rect">
                          <a:avLst/>
                        </a:prstGeom>
                        <a:noFill/>
                      </pic:spPr>
                    </pic:pic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w:r>
        </w:p>
      </w:tc>
      <w:tc>
        <w:tcPr>
          <w:tcW w:w="7372" w:type="dxa"/>
        </w:tcPr>
        <w:p w14:paraId="38709DD7" w14:textId="77777777" w:rsidR="007B1D9B" w:rsidRPr="00102D5D" w:rsidRDefault="007B1D9B" w:rsidP="00102D5D">
          <w:pPr>
            <w:adjustRightInd w:val="0"/>
            <w:snapToGrid w:val="0"/>
            <w:spacing w:line="240" w:lineRule="atLeast"/>
            <w:rPr>
              <w:rFonts w:ascii="Times New Roman" w:hAnsi="Times New Roman" w:cs="Times New Roman"/>
              <w:sz w:val="18"/>
              <w:szCs w:val="18"/>
            </w:rPr>
          </w:pPr>
          <w:r w:rsidRPr="00102D5D">
            <w:rPr>
              <w:rFonts w:ascii="Times New Roman" w:hAnsi="Times New Roman" w:cs="Times New Roman"/>
              <w:sz w:val="18"/>
              <w:szCs w:val="18"/>
            </w:rPr>
            <w:t xml:space="preserve">Copyright©2024 by the authors. Published by ELSP. This work is licensed under Creative </w:t>
          </w:r>
          <w:hyperlink r:id="rId2" w:tgtFrame="_blank" w:history="1">
            <w:r w:rsidRPr="00102D5D">
              <w:rPr>
                <w:rFonts w:ascii="Times New Roman" w:hAnsi="Times New Roman" w:cs="Times New Roman"/>
                <w:sz w:val="18"/>
                <w:szCs w:val="18"/>
              </w:rPr>
              <w:t>Commons Attribution 4.0 International License</w:t>
            </w:r>
          </w:hyperlink>
          <w:r w:rsidRPr="00102D5D">
            <w:rPr>
              <w:rFonts w:ascii="Times New Roman" w:hAnsi="Times New Roman" w:cs="Times New Roman"/>
              <w:sz w:val="18"/>
              <w:szCs w:val="18"/>
            </w:rPr>
            <w:t>, which permits unrestricted use, distribution, and reproduction in any medium provided the original work is properly cited.</w:t>
          </w:r>
        </w:p>
      </w:tc>
    </w:tr>
  </w:tbl>
  <w:p w14:paraId="3ED590D7" w14:textId="06DE9AA9" w:rsidR="007B1D9B" w:rsidRPr="001F4A2A" w:rsidRDefault="007B1D9B" w:rsidP="00102D5D">
    <w:pPr>
      <w:tabs>
        <w:tab w:val="center" w:pos="4320"/>
        <w:tab w:val="right" w:pos="8640"/>
      </w:tabs>
      <w:spacing w:line="340" w:lineRule="atLeast"/>
      <w:rPr>
        <w:rFonts w:ascii="Arial" w:eastAsia="Times New Roman" w:hAnsi="Arial" w:cs="Arial"/>
        <w:color w:val="000000"/>
        <w:sz w:val="18"/>
        <w:szCs w:val="18"/>
        <w:lang w:eastAsia="de-DE"/>
      </w:rPr>
    </w:pPr>
    <w:r w:rsidRPr="009321DD">
      <w:rPr>
        <w:rFonts w:ascii="Arial" w:hAnsi="Arial" w:cs="Arial"/>
        <w:color w:val="000000"/>
        <w:sz w:val="18"/>
        <w:szCs w:val="18"/>
      </w:rPr>
      <w:t>Li</w:t>
    </w:r>
    <w:r>
      <w:rPr>
        <w:rFonts w:ascii="Arial" w:hAnsi="Arial" w:cs="Arial"/>
        <w:color w:val="000000"/>
        <w:sz w:val="18"/>
        <w:szCs w:val="18"/>
      </w:rPr>
      <w:t xml:space="preserve"> X, </w:t>
    </w:r>
    <w:r w:rsidRPr="008E2CDB">
      <w:rPr>
        <w:rFonts w:ascii="Arial" w:hAnsi="Arial" w:cs="Arial" w:hint="eastAsia"/>
        <w:i/>
        <w:color w:val="000000"/>
        <w:sz w:val="18"/>
        <w:szCs w:val="18"/>
      </w:rPr>
      <w:t>et al</w:t>
    </w:r>
    <w:r w:rsidRPr="001F4A2A">
      <w:rPr>
        <w:rFonts w:ascii="Arial" w:eastAsia="Times New Roman" w:hAnsi="Arial" w:cs="Arial"/>
        <w:color w:val="000000"/>
        <w:sz w:val="18"/>
        <w:szCs w:val="18"/>
        <w:lang w:eastAsia="de-DE"/>
      </w:rPr>
      <w:t xml:space="preserve"> </w:t>
    </w:r>
    <w:r w:rsidRPr="008E2CDB">
      <w:rPr>
        <w:rFonts w:ascii="Arial" w:eastAsia="Times New Roman" w:hAnsi="Arial" w:cs="Arial"/>
        <w:color w:val="000000"/>
        <w:sz w:val="18"/>
        <w:szCs w:val="18"/>
        <w:lang w:eastAsia="de-DE"/>
      </w:rPr>
      <w:t>ExRNA</w:t>
    </w:r>
    <w:r w:rsidRPr="001F4A2A">
      <w:rPr>
        <w:rFonts w:ascii="Arial" w:eastAsia="Times New Roman" w:hAnsi="Arial" w:cs="Arial"/>
        <w:color w:val="000000"/>
        <w:sz w:val="18"/>
        <w:szCs w:val="18"/>
        <w:lang w:eastAsia="de-DE"/>
      </w:rPr>
      <w:t xml:space="preserve"> </w:t>
    </w:r>
    <w:r>
      <w:rPr>
        <w:rFonts w:ascii="Arial" w:eastAsia="Times New Roman" w:hAnsi="Arial" w:cs="Arial"/>
        <w:color w:val="000000"/>
        <w:sz w:val="18"/>
        <w:szCs w:val="18"/>
        <w:lang w:eastAsia="de-DE"/>
      </w:rPr>
      <w:t>2024(1):000</w:t>
    </w:r>
    <w:r w:rsidR="00513E42">
      <w:rPr>
        <w:rFonts w:ascii="Arial" w:eastAsia="Times New Roman" w:hAnsi="Arial" w:cs="Arial"/>
        <w:color w:val="000000"/>
        <w:sz w:val="18"/>
        <w:szCs w:val="18"/>
        <w:lang w:eastAsia="de-DE"/>
      </w:rPr>
      <w:t>5</w:t>
    </w:r>
  </w:p>
  <w:p w14:paraId="22226BC3" w14:textId="77777777" w:rsidR="007B1D9B" w:rsidRPr="00DB47EA" w:rsidRDefault="007B1D9B" w:rsidP="00102D5D">
    <w:pPr>
      <w:tabs>
        <w:tab w:val="center" w:pos="4320"/>
        <w:tab w:val="right" w:pos="8640"/>
      </w:tabs>
      <w:spacing w:line="340" w:lineRule="atLeast"/>
      <w:rPr>
        <w:rFonts w:ascii="Arial" w:eastAsia="Times New Roman" w:hAnsi="Arial" w:cs="Arial"/>
        <w:color w:val="000000"/>
        <w:sz w:val="18"/>
        <w:szCs w:val="18"/>
        <w:lang w:eastAsia="de-DE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FFA9CFC" w14:textId="77777777" w:rsidR="00E827BC" w:rsidRDefault="00E827BC" w:rsidP="009B7A16">
      <w:r>
        <w:separator/>
      </w:r>
    </w:p>
  </w:footnote>
  <w:footnote w:type="continuationSeparator" w:id="0">
    <w:p w14:paraId="6EBB51D3" w14:textId="77777777" w:rsidR="00E827BC" w:rsidRDefault="00E827BC" w:rsidP="009B7A1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7528D6D" w14:textId="77777777" w:rsidR="007B1D9B" w:rsidRPr="006840B7" w:rsidRDefault="007B1D9B" w:rsidP="00102D5D">
    <w:pPr>
      <w:pBdr>
        <w:bottom w:val="single" w:sz="12" w:space="5" w:color="auto"/>
      </w:pBdr>
      <w:tabs>
        <w:tab w:val="center" w:pos="4153"/>
        <w:tab w:val="right" w:pos="8306"/>
      </w:tabs>
      <w:spacing w:afterLines="50" w:after="120"/>
      <w:rPr>
        <w:rFonts w:ascii="Arial" w:hAnsi="Arial" w:cs="Arial"/>
        <w:b/>
        <w:bCs/>
        <w:color w:val="0083FF"/>
        <w:sz w:val="18"/>
        <w:szCs w:val="18"/>
      </w:rPr>
    </w:pPr>
    <w:r>
      <w:rPr>
        <w:rFonts w:ascii="Arial" w:hAnsi="Arial" w:cs="Arial"/>
        <w:b/>
        <w:bCs/>
        <w:color w:val="0083FF"/>
        <w:sz w:val="18"/>
        <w:szCs w:val="18"/>
      </w:rPr>
      <w:t>ExRNA</w:t>
    </w:r>
    <w:r w:rsidRPr="006840B7">
      <w:rPr>
        <w:rFonts w:ascii="Arial" w:hAnsi="Arial" w:cs="Arial"/>
        <w:b/>
        <w:bCs/>
        <w:sz w:val="18"/>
        <w:szCs w:val="18"/>
      </w:rPr>
      <w:ptab w:relativeTo="margin" w:alignment="center" w:leader="none"/>
    </w:r>
    <w:r w:rsidRPr="006840B7">
      <w:rPr>
        <w:rFonts w:ascii="Arial" w:hAnsi="Arial" w:cs="Arial"/>
        <w:b/>
        <w:bCs/>
        <w:sz w:val="18"/>
        <w:szCs w:val="18"/>
      </w:rPr>
      <w:ptab w:relativeTo="margin" w:alignment="right" w:leader="none"/>
    </w:r>
    <w:r>
      <w:rPr>
        <w:rFonts w:ascii="Arial" w:hAnsi="Arial" w:cs="Arial"/>
        <w:b/>
        <w:bCs/>
        <w:color w:val="0083FF"/>
        <w:sz w:val="18"/>
        <w:szCs w:val="18"/>
      </w:rPr>
      <w:t>Review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A7E6308" w14:textId="77777777" w:rsidR="007B1D9B" w:rsidRPr="006840B7" w:rsidRDefault="007B1D9B" w:rsidP="00102D5D">
    <w:pPr>
      <w:pBdr>
        <w:bottom w:val="single" w:sz="12" w:space="5" w:color="auto"/>
      </w:pBdr>
      <w:tabs>
        <w:tab w:val="center" w:pos="4153"/>
        <w:tab w:val="right" w:pos="8306"/>
      </w:tabs>
      <w:adjustRightInd w:val="0"/>
      <w:snapToGrid w:val="0"/>
      <w:spacing w:afterLines="50" w:after="120"/>
      <w:rPr>
        <w:rFonts w:ascii="Arial" w:hAnsi="Arial" w:cs="Arial"/>
        <w:b/>
        <w:bCs/>
        <w:color w:val="0083FF"/>
        <w:sz w:val="18"/>
        <w:szCs w:val="18"/>
      </w:rPr>
    </w:pPr>
    <w:bookmarkStart w:id="21" w:name="_Hlk132702211"/>
    <w:bookmarkStart w:id="22" w:name="_Hlk132702212"/>
    <w:bookmarkStart w:id="23" w:name="_Hlk132702320"/>
    <w:bookmarkStart w:id="24" w:name="_Hlk132702321"/>
    <w:r w:rsidRPr="006840B7">
      <w:rPr>
        <w:rFonts w:ascii="Arial" w:hAnsi="Arial" w:cs="Arial"/>
        <w:b/>
        <w:bCs/>
        <w:color w:val="0083FF"/>
        <w:sz w:val="18"/>
        <w:szCs w:val="18"/>
      </w:rPr>
      <w:t>ELSP</w:t>
    </w:r>
    <w:r w:rsidRPr="006840B7">
      <w:rPr>
        <w:sz w:val="18"/>
        <w:szCs w:val="18"/>
      </w:rPr>
      <w:ptab w:relativeTo="margin" w:alignment="right" w:leader="none"/>
    </w:r>
    <w:bookmarkEnd w:id="21"/>
    <w:bookmarkEnd w:id="22"/>
    <w:bookmarkEnd w:id="23"/>
    <w:bookmarkEnd w:id="24"/>
    <w:r>
      <w:rPr>
        <w:rFonts w:ascii="Arial" w:hAnsi="Arial" w:cs="Arial"/>
        <w:b/>
        <w:bCs/>
        <w:color w:val="0083FF"/>
        <w:sz w:val="18"/>
        <w:szCs w:val="18"/>
      </w:rPr>
      <w:t>ExRNA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617241"/>
    <w:multiLevelType w:val="hybridMultilevel"/>
    <w:tmpl w:val="E766FB8C"/>
    <w:lvl w:ilvl="0" w:tplc="9210140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8CE7536"/>
    <w:multiLevelType w:val="hybridMultilevel"/>
    <w:tmpl w:val="735E4C22"/>
    <w:lvl w:ilvl="0" w:tplc="54A227B4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14F52C26"/>
    <w:multiLevelType w:val="hybridMultilevel"/>
    <w:tmpl w:val="E278BA34"/>
    <w:lvl w:ilvl="0" w:tplc="A6AED97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153425F0"/>
    <w:multiLevelType w:val="hybridMultilevel"/>
    <w:tmpl w:val="FFF4F086"/>
    <w:lvl w:ilvl="0" w:tplc="81249F4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" w15:restartNumberingAfterBreak="0">
    <w:nsid w:val="1C9400B1"/>
    <w:multiLevelType w:val="hybridMultilevel"/>
    <w:tmpl w:val="081A40F2"/>
    <w:lvl w:ilvl="0" w:tplc="D4B8304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245B696D"/>
    <w:multiLevelType w:val="multilevel"/>
    <w:tmpl w:val="A69A0160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01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306A0F69"/>
    <w:multiLevelType w:val="hybridMultilevel"/>
    <w:tmpl w:val="4202C2E6"/>
    <w:lvl w:ilvl="0" w:tplc="AE78D0D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7" w15:restartNumberingAfterBreak="0">
    <w:nsid w:val="327441F7"/>
    <w:multiLevelType w:val="hybridMultilevel"/>
    <w:tmpl w:val="CBBEBCC0"/>
    <w:lvl w:ilvl="0" w:tplc="B6DA7924">
      <w:start w:val="1"/>
      <w:numFmt w:val="bullet"/>
      <w:pStyle w:val="Mdeck4textbulletlist"/>
      <w:lvlText w:val=""/>
      <w:lvlJc w:val="left"/>
      <w:pPr>
        <w:ind w:left="84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02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22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42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62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2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02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22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42" w:hanging="420"/>
      </w:pPr>
      <w:rPr>
        <w:rFonts w:ascii="Wingdings" w:hAnsi="Wingdings" w:hint="default"/>
      </w:rPr>
    </w:lvl>
  </w:abstractNum>
  <w:abstractNum w:abstractNumId="8" w15:restartNumberingAfterBreak="0">
    <w:nsid w:val="3CCE6BF2"/>
    <w:multiLevelType w:val="hybridMultilevel"/>
    <w:tmpl w:val="07EAD91E"/>
    <w:lvl w:ilvl="0" w:tplc="20C20796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42877F97"/>
    <w:multiLevelType w:val="hybridMultilevel"/>
    <w:tmpl w:val="236E8ED0"/>
    <w:lvl w:ilvl="0" w:tplc="7DC6A7A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0" w15:restartNumberingAfterBreak="0">
    <w:nsid w:val="430B505B"/>
    <w:multiLevelType w:val="hybridMultilevel"/>
    <w:tmpl w:val="F9386972"/>
    <w:lvl w:ilvl="0" w:tplc="D92E77E2">
      <w:start w:val="1"/>
      <w:numFmt w:val="decimal"/>
      <w:pStyle w:val="Mdeck8references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44467972"/>
    <w:multiLevelType w:val="multilevel"/>
    <w:tmpl w:val="ACF25DA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5174050D"/>
    <w:multiLevelType w:val="multilevel"/>
    <w:tmpl w:val="33FCC99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51A44BB3"/>
    <w:multiLevelType w:val="hybridMultilevel"/>
    <w:tmpl w:val="686C7C0A"/>
    <w:lvl w:ilvl="0" w:tplc="1400B97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4" w15:restartNumberingAfterBreak="0">
    <w:nsid w:val="5B2C795D"/>
    <w:multiLevelType w:val="hybridMultilevel"/>
    <w:tmpl w:val="982E9DD0"/>
    <w:lvl w:ilvl="0" w:tplc="54F4A11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5EE70893"/>
    <w:multiLevelType w:val="hybridMultilevel"/>
    <w:tmpl w:val="032288DC"/>
    <w:lvl w:ilvl="0" w:tplc="660E9AF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01311ED"/>
    <w:multiLevelType w:val="hybridMultilevel"/>
    <w:tmpl w:val="D8466F4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6DB20A64"/>
    <w:multiLevelType w:val="hybridMultilevel"/>
    <w:tmpl w:val="0E4CEBD6"/>
    <w:lvl w:ilvl="0" w:tplc="1EF298FE">
      <w:start w:val="1"/>
      <w:numFmt w:val="decimal"/>
      <w:pStyle w:val="Mdeck4textnumberedlist"/>
      <w:lvlText w:val="%1."/>
      <w:lvlJc w:val="left"/>
      <w:pPr>
        <w:ind w:left="982" w:hanging="420"/>
      </w:pPr>
    </w:lvl>
    <w:lvl w:ilvl="1" w:tplc="04090019" w:tentative="1">
      <w:start w:val="1"/>
      <w:numFmt w:val="lowerLetter"/>
      <w:lvlText w:val="%2)"/>
      <w:lvlJc w:val="left"/>
      <w:pPr>
        <w:ind w:left="1402" w:hanging="420"/>
      </w:pPr>
    </w:lvl>
    <w:lvl w:ilvl="2" w:tplc="0409001B" w:tentative="1">
      <w:start w:val="1"/>
      <w:numFmt w:val="lowerRoman"/>
      <w:lvlText w:val="%3."/>
      <w:lvlJc w:val="right"/>
      <w:pPr>
        <w:ind w:left="1822" w:hanging="420"/>
      </w:pPr>
    </w:lvl>
    <w:lvl w:ilvl="3" w:tplc="0409000F" w:tentative="1">
      <w:start w:val="1"/>
      <w:numFmt w:val="decimal"/>
      <w:lvlText w:val="%4."/>
      <w:lvlJc w:val="left"/>
      <w:pPr>
        <w:ind w:left="2242" w:hanging="420"/>
      </w:pPr>
    </w:lvl>
    <w:lvl w:ilvl="4" w:tplc="04090019" w:tentative="1">
      <w:start w:val="1"/>
      <w:numFmt w:val="lowerLetter"/>
      <w:lvlText w:val="%5)"/>
      <w:lvlJc w:val="left"/>
      <w:pPr>
        <w:ind w:left="2662" w:hanging="420"/>
      </w:pPr>
    </w:lvl>
    <w:lvl w:ilvl="5" w:tplc="0409001B" w:tentative="1">
      <w:start w:val="1"/>
      <w:numFmt w:val="lowerRoman"/>
      <w:lvlText w:val="%6."/>
      <w:lvlJc w:val="right"/>
      <w:pPr>
        <w:ind w:left="3082" w:hanging="420"/>
      </w:pPr>
    </w:lvl>
    <w:lvl w:ilvl="6" w:tplc="0409000F" w:tentative="1">
      <w:start w:val="1"/>
      <w:numFmt w:val="decimal"/>
      <w:lvlText w:val="%7."/>
      <w:lvlJc w:val="left"/>
      <w:pPr>
        <w:ind w:left="3502" w:hanging="420"/>
      </w:pPr>
    </w:lvl>
    <w:lvl w:ilvl="7" w:tplc="04090019" w:tentative="1">
      <w:start w:val="1"/>
      <w:numFmt w:val="lowerLetter"/>
      <w:lvlText w:val="%8)"/>
      <w:lvlJc w:val="left"/>
      <w:pPr>
        <w:ind w:left="3922" w:hanging="420"/>
      </w:pPr>
    </w:lvl>
    <w:lvl w:ilvl="8" w:tplc="0409001B" w:tentative="1">
      <w:start w:val="1"/>
      <w:numFmt w:val="lowerRoman"/>
      <w:lvlText w:val="%9."/>
      <w:lvlJc w:val="right"/>
      <w:pPr>
        <w:ind w:left="4342" w:hanging="420"/>
      </w:pPr>
    </w:lvl>
  </w:abstractNum>
  <w:abstractNum w:abstractNumId="18" w15:restartNumberingAfterBreak="0">
    <w:nsid w:val="78081D32"/>
    <w:multiLevelType w:val="hybridMultilevel"/>
    <w:tmpl w:val="0FFCBC14"/>
    <w:lvl w:ilvl="0" w:tplc="DA80DD02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9" w15:restartNumberingAfterBreak="0">
    <w:nsid w:val="7A8E75DC"/>
    <w:multiLevelType w:val="hybridMultilevel"/>
    <w:tmpl w:val="E9642FF8"/>
    <w:lvl w:ilvl="0" w:tplc="AC48DBBA">
      <w:start w:val="1"/>
      <w:numFmt w:val="decimal"/>
      <w:lvlText w:val="%1."/>
      <w:lvlJc w:val="left"/>
      <w:pPr>
        <w:ind w:left="468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48" w:hanging="420"/>
      </w:pPr>
    </w:lvl>
    <w:lvl w:ilvl="2" w:tplc="0409001B" w:tentative="1">
      <w:start w:val="1"/>
      <w:numFmt w:val="lowerRoman"/>
      <w:lvlText w:val="%3."/>
      <w:lvlJc w:val="right"/>
      <w:pPr>
        <w:ind w:left="1368" w:hanging="420"/>
      </w:pPr>
    </w:lvl>
    <w:lvl w:ilvl="3" w:tplc="0409000F" w:tentative="1">
      <w:start w:val="1"/>
      <w:numFmt w:val="decimal"/>
      <w:lvlText w:val="%4."/>
      <w:lvlJc w:val="left"/>
      <w:pPr>
        <w:ind w:left="1788" w:hanging="420"/>
      </w:pPr>
    </w:lvl>
    <w:lvl w:ilvl="4" w:tplc="04090019" w:tentative="1">
      <w:start w:val="1"/>
      <w:numFmt w:val="lowerLetter"/>
      <w:lvlText w:val="%5)"/>
      <w:lvlJc w:val="left"/>
      <w:pPr>
        <w:ind w:left="2208" w:hanging="420"/>
      </w:pPr>
    </w:lvl>
    <w:lvl w:ilvl="5" w:tplc="0409001B" w:tentative="1">
      <w:start w:val="1"/>
      <w:numFmt w:val="lowerRoman"/>
      <w:lvlText w:val="%6."/>
      <w:lvlJc w:val="right"/>
      <w:pPr>
        <w:ind w:left="2628" w:hanging="420"/>
      </w:pPr>
    </w:lvl>
    <w:lvl w:ilvl="6" w:tplc="0409000F" w:tentative="1">
      <w:start w:val="1"/>
      <w:numFmt w:val="decimal"/>
      <w:lvlText w:val="%7."/>
      <w:lvlJc w:val="left"/>
      <w:pPr>
        <w:ind w:left="3048" w:hanging="420"/>
      </w:pPr>
    </w:lvl>
    <w:lvl w:ilvl="7" w:tplc="04090019" w:tentative="1">
      <w:start w:val="1"/>
      <w:numFmt w:val="lowerLetter"/>
      <w:lvlText w:val="%8)"/>
      <w:lvlJc w:val="left"/>
      <w:pPr>
        <w:ind w:left="3468" w:hanging="420"/>
      </w:pPr>
    </w:lvl>
    <w:lvl w:ilvl="8" w:tplc="0409001B" w:tentative="1">
      <w:start w:val="1"/>
      <w:numFmt w:val="lowerRoman"/>
      <w:lvlText w:val="%9."/>
      <w:lvlJc w:val="right"/>
      <w:pPr>
        <w:ind w:left="3888" w:hanging="420"/>
      </w:pPr>
    </w:lvl>
  </w:abstractNum>
  <w:num w:numId="1">
    <w:abstractNumId w:val="19"/>
  </w:num>
  <w:num w:numId="2">
    <w:abstractNumId w:val="0"/>
  </w:num>
  <w:num w:numId="3">
    <w:abstractNumId w:val="16"/>
  </w:num>
  <w:num w:numId="4">
    <w:abstractNumId w:val="4"/>
  </w:num>
  <w:num w:numId="5">
    <w:abstractNumId w:val="14"/>
  </w:num>
  <w:num w:numId="6">
    <w:abstractNumId w:val="13"/>
  </w:num>
  <w:num w:numId="7">
    <w:abstractNumId w:val="6"/>
  </w:num>
  <w:num w:numId="8">
    <w:abstractNumId w:val="3"/>
  </w:num>
  <w:num w:numId="9">
    <w:abstractNumId w:val="18"/>
  </w:num>
  <w:num w:numId="10">
    <w:abstractNumId w:val="9"/>
  </w:num>
  <w:num w:numId="11">
    <w:abstractNumId w:val="2"/>
  </w:num>
  <w:num w:numId="12">
    <w:abstractNumId w:val="15"/>
  </w:num>
  <w:num w:numId="13">
    <w:abstractNumId w:val="12"/>
  </w:num>
  <w:num w:numId="14">
    <w:abstractNumId w:val="1"/>
  </w:num>
  <w:num w:numId="15">
    <w:abstractNumId w:val="11"/>
  </w:num>
  <w:num w:numId="16">
    <w:abstractNumId w:val="5"/>
  </w:num>
  <w:num w:numId="17">
    <w:abstractNumId w:val="7"/>
  </w:num>
  <w:num w:numId="18">
    <w:abstractNumId w:val="17"/>
  </w:num>
  <w:num w:numId="19">
    <w:abstractNumId w:val="10"/>
  </w:num>
  <w:num w:numId="20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bordersDoNotSurroundHeader/>
  <w:bordersDoNotSurroundFooter/>
  <w:defaultTabStop w:val="420"/>
  <w:drawingGridHorizontalSpacing w:val="105"/>
  <w:drawingGridVerticalSpacing w:val="156"/>
  <w:displayHorizontalDrawingGridEvery w:val="2"/>
  <w:displayVerticalDrawingGridEvery w:val="2"/>
  <w:noPunctuationKerning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xfprersdzda8epzt75pvzt5t0t9zsspevx&quot;&gt;bioreactor&lt;record-ids&gt;&lt;item&gt;35&lt;/item&gt;&lt;item&gt;40&lt;/item&gt;&lt;item&gt;41&lt;/item&gt;&lt;item&gt;74&lt;/item&gt;&lt;item&gt;76&lt;/item&gt;&lt;item&gt;77&lt;/item&gt;&lt;item&gt;78&lt;/item&gt;&lt;item&gt;80&lt;/item&gt;&lt;item&gt;86&lt;/item&gt;&lt;item&gt;87&lt;/item&gt;&lt;item&gt;88&lt;/item&gt;&lt;item&gt;90&lt;/item&gt;&lt;item&gt;113&lt;/item&gt;&lt;item&gt;114&lt;/item&gt;&lt;item&gt;115&lt;/item&gt;&lt;item&gt;121&lt;/item&gt;&lt;item&gt;123&lt;/item&gt;&lt;item&gt;148&lt;/item&gt;&lt;item&gt;154&lt;/item&gt;&lt;item&gt;155&lt;/item&gt;&lt;item&gt;156&lt;/item&gt;&lt;item&gt;157&lt;/item&gt;&lt;item&gt;158&lt;/item&gt;&lt;item&gt;159&lt;/item&gt;&lt;item&gt;169&lt;/item&gt;&lt;item&gt;171&lt;/item&gt;&lt;item&gt;172&lt;/item&gt;&lt;item&gt;173&lt;/item&gt;&lt;item&gt;174&lt;/item&gt;&lt;item&gt;175&lt;/item&gt;&lt;item&gt;177&lt;/item&gt;&lt;item&gt;178&lt;/item&gt;&lt;item&gt;180&lt;/item&gt;&lt;item&gt;181&lt;/item&gt;&lt;item&gt;182&lt;/item&gt;&lt;item&gt;183&lt;/item&gt;&lt;item&gt;185&lt;/item&gt;&lt;item&gt;192&lt;/item&gt;&lt;item&gt;193&lt;/item&gt;&lt;item&gt;196&lt;/item&gt;&lt;item&gt;197&lt;/item&gt;&lt;item&gt;198&lt;/item&gt;&lt;item&gt;199&lt;/item&gt;&lt;item&gt;200&lt;/item&gt;&lt;item&gt;201&lt;/item&gt;&lt;item&gt;202&lt;/item&gt;&lt;item&gt;205&lt;/item&gt;&lt;item&gt;211&lt;/item&gt;&lt;item&gt;227&lt;/item&gt;&lt;item&gt;488&lt;/item&gt;&lt;item&gt;489&lt;/item&gt;&lt;item&gt;491&lt;/item&gt;&lt;item&gt;493&lt;/item&gt;&lt;item&gt;494&lt;/item&gt;&lt;item&gt;498&lt;/item&gt;&lt;item&gt;499&lt;/item&gt;&lt;item&gt;500&lt;/item&gt;&lt;item&gt;501&lt;/item&gt;&lt;item&gt;502&lt;/item&gt;&lt;item&gt;503&lt;/item&gt;&lt;item&gt;504&lt;/item&gt;&lt;item&gt;505&lt;/item&gt;&lt;item&gt;506&lt;/item&gt;&lt;item&gt;507&lt;/item&gt;&lt;item&gt;508&lt;/item&gt;&lt;item&gt;518&lt;/item&gt;&lt;item&gt;519&lt;/item&gt;&lt;item&gt;526&lt;/item&gt;&lt;item&gt;530&lt;/item&gt;&lt;item&gt;536&lt;/item&gt;&lt;item&gt;537&lt;/item&gt;&lt;item&gt;538&lt;/item&gt;&lt;item&gt;539&lt;/item&gt;&lt;item&gt;545&lt;/item&gt;&lt;item&gt;546&lt;/item&gt;&lt;item&gt;547&lt;/item&gt;&lt;item&gt;548&lt;/item&gt;&lt;item&gt;549&lt;/item&gt;&lt;item&gt;550&lt;/item&gt;&lt;item&gt;551&lt;/item&gt;&lt;item&gt;552&lt;/item&gt;&lt;item&gt;555&lt;/item&gt;&lt;item&gt;556&lt;/item&gt;&lt;item&gt;557&lt;/item&gt;&lt;item&gt;558&lt;/item&gt;&lt;item&gt;559&lt;/item&gt;&lt;item&gt;560&lt;/item&gt;&lt;item&gt;561&lt;/item&gt;&lt;item&gt;562&lt;/item&gt;&lt;item&gt;563&lt;/item&gt;&lt;item&gt;564&lt;/item&gt;&lt;item&gt;566&lt;/item&gt;&lt;item&gt;567&lt;/item&gt;&lt;item&gt;569&lt;/item&gt;&lt;item&gt;570&lt;/item&gt;&lt;item&gt;571&lt;/item&gt;&lt;item&gt;572&lt;/item&gt;&lt;item&gt;573&lt;/item&gt;&lt;item&gt;574&lt;/item&gt;&lt;item&gt;576&lt;/item&gt;&lt;item&gt;577&lt;/item&gt;&lt;item&gt;578&lt;/item&gt;&lt;item&gt;579&lt;/item&gt;&lt;item&gt;580&lt;/item&gt;&lt;item&gt;581&lt;/item&gt;&lt;item&gt;582&lt;/item&gt;&lt;item&gt;584&lt;/item&gt;&lt;item&gt;585&lt;/item&gt;&lt;item&gt;586&lt;/item&gt;&lt;item&gt;587&lt;/item&gt;&lt;item&gt;588&lt;/item&gt;&lt;item&gt;589&lt;/item&gt;&lt;item&gt;590&lt;/item&gt;&lt;item&gt;593&lt;/item&gt;&lt;item&gt;594&lt;/item&gt;&lt;item&gt;595&lt;/item&gt;&lt;item&gt;596&lt;/item&gt;&lt;item&gt;598&lt;/item&gt;&lt;item&gt;600&lt;/item&gt;&lt;item&gt;601&lt;/item&gt;&lt;item&gt;602&lt;/item&gt;&lt;item&gt;603&lt;/item&gt;&lt;item&gt;604&lt;/item&gt;&lt;item&gt;607&lt;/item&gt;&lt;item&gt;610&lt;/item&gt;&lt;item&gt;611&lt;/item&gt;&lt;item&gt;612&lt;/item&gt;&lt;item&gt;613&lt;/item&gt;&lt;item&gt;616&lt;/item&gt;&lt;item&gt;618&lt;/item&gt;&lt;item&gt;619&lt;/item&gt;&lt;item&gt;620&lt;/item&gt;&lt;item&gt;621&lt;/item&gt;&lt;item&gt;622&lt;/item&gt;&lt;item&gt;623&lt;/item&gt;&lt;item&gt;624&lt;/item&gt;&lt;item&gt;711&lt;/item&gt;&lt;item&gt;712&lt;/item&gt;&lt;item&gt;714&lt;/item&gt;&lt;item&gt;715&lt;/item&gt;&lt;item&gt;716&lt;/item&gt;&lt;/record-ids&gt;&lt;/item&gt;&lt;/Libraries&gt;"/>
  </w:docVars>
  <w:rsids>
    <w:rsidRoot w:val="00E210F7"/>
    <w:rsid w:val="0000160E"/>
    <w:rsid w:val="00001800"/>
    <w:rsid w:val="00001BB5"/>
    <w:rsid w:val="0000201C"/>
    <w:rsid w:val="00002B0F"/>
    <w:rsid w:val="00002CB4"/>
    <w:rsid w:val="000040B3"/>
    <w:rsid w:val="00005ED2"/>
    <w:rsid w:val="00006FCD"/>
    <w:rsid w:val="000076BB"/>
    <w:rsid w:val="00007D14"/>
    <w:rsid w:val="00011131"/>
    <w:rsid w:val="000112A6"/>
    <w:rsid w:val="000119BF"/>
    <w:rsid w:val="00012287"/>
    <w:rsid w:val="000134AE"/>
    <w:rsid w:val="00013C59"/>
    <w:rsid w:val="00013DF6"/>
    <w:rsid w:val="000153F4"/>
    <w:rsid w:val="00015EE3"/>
    <w:rsid w:val="00016D3B"/>
    <w:rsid w:val="0001724E"/>
    <w:rsid w:val="00017E08"/>
    <w:rsid w:val="00020067"/>
    <w:rsid w:val="00020391"/>
    <w:rsid w:val="00022288"/>
    <w:rsid w:val="00022372"/>
    <w:rsid w:val="00022E7C"/>
    <w:rsid w:val="00024A63"/>
    <w:rsid w:val="00025E66"/>
    <w:rsid w:val="0002695B"/>
    <w:rsid w:val="00026C4B"/>
    <w:rsid w:val="00026F07"/>
    <w:rsid w:val="0002742D"/>
    <w:rsid w:val="00031211"/>
    <w:rsid w:val="00034193"/>
    <w:rsid w:val="000348F6"/>
    <w:rsid w:val="00035554"/>
    <w:rsid w:val="00035753"/>
    <w:rsid w:val="00036913"/>
    <w:rsid w:val="0003721D"/>
    <w:rsid w:val="0003763D"/>
    <w:rsid w:val="000376A2"/>
    <w:rsid w:val="0004110A"/>
    <w:rsid w:val="00041B7F"/>
    <w:rsid w:val="00042EDE"/>
    <w:rsid w:val="00044455"/>
    <w:rsid w:val="000470E5"/>
    <w:rsid w:val="000472E7"/>
    <w:rsid w:val="0004750E"/>
    <w:rsid w:val="000509EF"/>
    <w:rsid w:val="000511B5"/>
    <w:rsid w:val="0005128D"/>
    <w:rsid w:val="000519AD"/>
    <w:rsid w:val="0005316C"/>
    <w:rsid w:val="000533C8"/>
    <w:rsid w:val="00053C36"/>
    <w:rsid w:val="00054F5A"/>
    <w:rsid w:val="00055682"/>
    <w:rsid w:val="000574C3"/>
    <w:rsid w:val="00061091"/>
    <w:rsid w:val="000612F9"/>
    <w:rsid w:val="00061789"/>
    <w:rsid w:val="00061811"/>
    <w:rsid w:val="00061BB0"/>
    <w:rsid w:val="00061C41"/>
    <w:rsid w:val="000624CC"/>
    <w:rsid w:val="000627C0"/>
    <w:rsid w:val="00063BD2"/>
    <w:rsid w:val="00063F82"/>
    <w:rsid w:val="00065843"/>
    <w:rsid w:val="00065AA9"/>
    <w:rsid w:val="00066230"/>
    <w:rsid w:val="00067613"/>
    <w:rsid w:val="00067E0F"/>
    <w:rsid w:val="00070AA2"/>
    <w:rsid w:val="00070CE1"/>
    <w:rsid w:val="00070F99"/>
    <w:rsid w:val="000712A3"/>
    <w:rsid w:val="000730E9"/>
    <w:rsid w:val="000731B9"/>
    <w:rsid w:val="000743D0"/>
    <w:rsid w:val="00074B7A"/>
    <w:rsid w:val="000771DF"/>
    <w:rsid w:val="00077588"/>
    <w:rsid w:val="0007763C"/>
    <w:rsid w:val="00077C40"/>
    <w:rsid w:val="00080E95"/>
    <w:rsid w:val="00081613"/>
    <w:rsid w:val="00081B2F"/>
    <w:rsid w:val="00081CE3"/>
    <w:rsid w:val="00082E3D"/>
    <w:rsid w:val="00083315"/>
    <w:rsid w:val="00083E8D"/>
    <w:rsid w:val="00084B6C"/>
    <w:rsid w:val="000852CB"/>
    <w:rsid w:val="000863A0"/>
    <w:rsid w:val="00086B5D"/>
    <w:rsid w:val="000874DB"/>
    <w:rsid w:val="000876F6"/>
    <w:rsid w:val="00087888"/>
    <w:rsid w:val="00087B38"/>
    <w:rsid w:val="00091B46"/>
    <w:rsid w:val="00092AB9"/>
    <w:rsid w:val="00092B99"/>
    <w:rsid w:val="000953F1"/>
    <w:rsid w:val="000963A5"/>
    <w:rsid w:val="0009663B"/>
    <w:rsid w:val="00096651"/>
    <w:rsid w:val="0009665A"/>
    <w:rsid w:val="00096DFE"/>
    <w:rsid w:val="00097428"/>
    <w:rsid w:val="00097530"/>
    <w:rsid w:val="000A01D4"/>
    <w:rsid w:val="000A18F0"/>
    <w:rsid w:val="000A2363"/>
    <w:rsid w:val="000A2708"/>
    <w:rsid w:val="000A416F"/>
    <w:rsid w:val="000A470C"/>
    <w:rsid w:val="000A4A91"/>
    <w:rsid w:val="000A572E"/>
    <w:rsid w:val="000A6AA5"/>
    <w:rsid w:val="000A6D09"/>
    <w:rsid w:val="000A7330"/>
    <w:rsid w:val="000A78FA"/>
    <w:rsid w:val="000A7C79"/>
    <w:rsid w:val="000B119E"/>
    <w:rsid w:val="000B2C04"/>
    <w:rsid w:val="000B30F6"/>
    <w:rsid w:val="000B4177"/>
    <w:rsid w:val="000B47BE"/>
    <w:rsid w:val="000B57E5"/>
    <w:rsid w:val="000B58E3"/>
    <w:rsid w:val="000B62BC"/>
    <w:rsid w:val="000B6A23"/>
    <w:rsid w:val="000C1B96"/>
    <w:rsid w:val="000C1BB9"/>
    <w:rsid w:val="000C20DC"/>
    <w:rsid w:val="000C30E6"/>
    <w:rsid w:val="000C3846"/>
    <w:rsid w:val="000C39FD"/>
    <w:rsid w:val="000C3CC5"/>
    <w:rsid w:val="000C5CB5"/>
    <w:rsid w:val="000C6539"/>
    <w:rsid w:val="000C7927"/>
    <w:rsid w:val="000D0D53"/>
    <w:rsid w:val="000D0E83"/>
    <w:rsid w:val="000D1EBE"/>
    <w:rsid w:val="000D27FF"/>
    <w:rsid w:val="000D286E"/>
    <w:rsid w:val="000D3055"/>
    <w:rsid w:val="000D3B58"/>
    <w:rsid w:val="000D49DB"/>
    <w:rsid w:val="000D656C"/>
    <w:rsid w:val="000D7FDF"/>
    <w:rsid w:val="000E13CF"/>
    <w:rsid w:val="000E14E1"/>
    <w:rsid w:val="000E1AEC"/>
    <w:rsid w:val="000E2137"/>
    <w:rsid w:val="000E2E0F"/>
    <w:rsid w:val="000E30BB"/>
    <w:rsid w:val="000E3FC0"/>
    <w:rsid w:val="000E407D"/>
    <w:rsid w:val="000E44BD"/>
    <w:rsid w:val="000E45AE"/>
    <w:rsid w:val="000E527B"/>
    <w:rsid w:val="000E57C6"/>
    <w:rsid w:val="000E58E7"/>
    <w:rsid w:val="000E5CEE"/>
    <w:rsid w:val="000E5F4F"/>
    <w:rsid w:val="000E662B"/>
    <w:rsid w:val="000E6676"/>
    <w:rsid w:val="000E66E6"/>
    <w:rsid w:val="000E7277"/>
    <w:rsid w:val="000F0853"/>
    <w:rsid w:val="000F17C5"/>
    <w:rsid w:val="000F18AD"/>
    <w:rsid w:val="000F2023"/>
    <w:rsid w:val="000F2D65"/>
    <w:rsid w:val="000F44EE"/>
    <w:rsid w:val="000F59FE"/>
    <w:rsid w:val="000F7009"/>
    <w:rsid w:val="001004B4"/>
    <w:rsid w:val="00101EB3"/>
    <w:rsid w:val="00101EE5"/>
    <w:rsid w:val="00102559"/>
    <w:rsid w:val="00102D5D"/>
    <w:rsid w:val="00102DD8"/>
    <w:rsid w:val="00102FF5"/>
    <w:rsid w:val="001039CE"/>
    <w:rsid w:val="00103F46"/>
    <w:rsid w:val="00104DD3"/>
    <w:rsid w:val="00104E39"/>
    <w:rsid w:val="00105044"/>
    <w:rsid w:val="00105A09"/>
    <w:rsid w:val="00106261"/>
    <w:rsid w:val="00107C17"/>
    <w:rsid w:val="00110A76"/>
    <w:rsid w:val="00111189"/>
    <w:rsid w:val="0011171C"/>
    <w:rsid w:val="00111D4C"/>
    <w:rsid w:val="00112259"/>
    <w:rsid w:val="00113AA1"/>
    <w:rsid w:val="00113BA3"/>
    <w:rsid w:val="00113D11"/>
    <w:rsid w:val="0011445A"/>
    <w:rsid w:val="00116319"/>
    <w:rsid w:val="00116EC9"/>
    <w:rsid w:val="00117610"/>
    <w:rsid w:val="00120D94"/>
    <w:rsid w:val="001228A7"/>
    <w:rsid w:val="00122DA3"/>
    <w:rsid w:val="001239BA"/>
    <w:rsid w:val="00123E5A"/>
    <w:rsid w:val="001250AD"/>
    <w:rsid w:val="00126BDE"/>
    <w:rsid w:val="00126F54"/>
    <w:rsid w:val="0013043D"/>
    <w:rsid w:val="001306FC"/>
    <w:rsid w:val="00130814"/>
    <w:rsid w:val="00130B65"/>
    <w:rsid w:val="00131BEC"/>
    <w:rsid w:val="0013201E"/>
    <w:rsid w:val="001340A7"/>
    <w:rsid w:val="0013519C"/>
    <w:rsid w:val="001355CE"/>
    <w:rsid w:val="001355DF"/>
    <w:rsid w:val="001363B8"/>
    <w:rsid w:val="00137162"/>
    <w:rsid w:val="001375C3"/>
    <w:rsid w:val="001401B0"/>
    <w:rsid w:val="0014088E"/>
    <w:rsid w:val="00140A8F"/>
    <w:rsid w:val="0014191E"/>
    <w:rsid w:val="00142851"/>
    <w:rsid w:val="001431D0"/>
    <w:rsid w:val="00143255"/>
    <w:rsid w:val="00143CAC"/>
    <w:rsid w:val="00144509"/>
    <w:rsid w:val="00144F45"/>
    <w:rsid w:val="001457BE"/>
    <w:rsid w:val="00145C8B"/>
    <w:rsid w:val="001460ED"/>
    <w:rsid w:val="0014697F"/>
    <w:rsid w:val="001503F0"/>
    <w:rsid w:val="0015168A"/>
    <w:rsid w:val="00152C89"/>
    <w:rsid w:val="00152CDE"/>
    <w:rsid w:val="00152DAB"/>
    <w:rsid w:val="001535CF"/>
    <w:rsid w:val="00153F39"/>
    <w:rsid w:val="00155DDF"/>
    <w:rsid w:val="0015690C"/>
    <w:rsid w:val="00156FBD"/>
    <w:rsid w:val="00157E62"/>
    <w:rsid w:val="0016057C"/>
    <w:rsid w:val="00161897"/>
    <w:rsid w:val="0016326D"/>
    <w:rsid w:val="00163758"/>
    <w:rsid w:val="001643CD"/>
    <w:rsid w:val="001648BA"/>
    <w:rsid w:val="00165114"/>
    <w:rsid w:val="0016512A"/>
    <w:rsid w:val="001701D3"/>
    <w:rsid w:val="00170C09"/>
    <w:rsid w:val="00170F1A"/>
    <w:rsid w:val="001716CD"/>
    <w:rsid w:val="001740E7"/>
    <w:rsid w:val="00174606"/>
    <w:rsid w:val="00175773"/>
    <w:rsid w:val="00175D17"/>
    <w:rsid w:val="001761C0"/>
    <w:rsid w:val="001810D7"/>
    <w:rsid w:val="00182864"/>
    <w:rsid w:val="0018472E"/>
    <w:rsid w:val="00184B60"/>
    <w:rsid w:val="00185176"/>
    <w:rsid w:val="00186F00"/>
    <w:rsid w:val="001875DD"/>
    <w:rsid w:val="00187733"/>
    <w:rsid w:val="00187E1F"/>
    <w:rsid w:val="00190209"/>
    <w:rsid w:val="00190EF3"/>
    <w:rsid w:val="001910A1"/>
    <w:rsid w:val="001924D8"/>
    <w:rsid w:val="0019388B"/>
    <w:rsid w:val="00195AC4"/>
    <w:rsid w:val="00197670"/>
    <w:rsid w:val="001A0462"/>
    <w:rsid w:val="001A3F19"/>
    <w:rsid w:val="001A3F6F"/>
    <w:rsid w:val="001A6D54"/>
    <w:rsid w:val="001B0258"/>
    <w:rsid w:val="001B0905"/>
    <w:rsid w:val="001B1634"/>
    <w:rsid w:val="001B16D2"/>
    <w:rsid w:val="001B1C70"/>
    <w:rsid w:val="001B286D"/>
    <w:rsid w:val="001B3392"/>
    <w:rsid w:val="001B3478"/>
    <w:rsid w:val="001B3559"/>
    <w:rsid w:val="001B3A8D"/>
    <w:rsid w:val="001B3F88"/>
    <w:rsid w:val="001B4381"/>
    <w:rsid w:val="001B4B82"/>
    <w:rsid w:val="001B6D7C"/>
    <w:rsid w:val="001B7FB9"/>
    <w:rsid w:val="001C08DB"/>
    <w:rsid w:val="001C16B7"/>
    <w:rsid w:val="001C18CD"/>
    <w:rsid w:val="001C2103"/>
    <w:rsid w:val="001C2144"/>
    <w:rsid w:val="001C29E2"/>
    <w:rsid w:val="001C486B"/>
    <w:rsid w:val="001C4D76"/>
    <w:rsid w:val="001C4DCD"/>
    <w:rsid w:val="001C7958"/>
    <w:rsid w:val="001D0838"/>
    <w:rsid w:val="001D0B32"/>
    <w:rsid w:val="001D0CE6"/>
    <w:rsid w:val="001D2F9B"/>
    <w:rsid w:val="001D3241"/>
    <w:rsid w:val="001D340C"/>
    <w:rsid w:val="001D3CAC"/>
    <w:rsid w:val="001D4075"/>
    <w:rsid w:val="001D4861"/>
    <w:rsid w:val="001D6033"/>
    <w:rsid w:val="001D6BCA"/>
    <w:rsid w:val="001E025F"/>
    <w:rsid w:val="001E2DBB"/>
    <w:rsid w:val="001E2E4E"/>
    <w:rsid w:val="001E4562"/>
    <w:rsid w:val="001E6156"/>
    <w:rsid w:val="001E6CDC"/>
    <w:rsid w:val="001E7648"/>
    <w:rsid w:val="001F1527"/>
    <w:rsid w:val="001F15EE"/>
    <w:rsid w:val="001F1AF8"/>
    <w:rsid w:val="001F1FF5"/>
    <w:rsid w:val="001F2214"/>
    <w:rsid w:val="001F3A77"/>
    <w:rsid w:val="001F4E47"/>
    <w:rsid w:val="001F5370"/>
    <w:rsid w:val="001F5C1F"/>
    <w:rsid w:val="001F5DD3"/>
    <w:rsid w:val="001F635E"/>
    <w:rsid w:val="001F74E1"/>
    <w:rsid w:val="0020395A"/>
    <w:rsid w:val="00203E75"/>
    <w:rsid w:val="00205106"/>
    <w:rsid w:val="00207AD2"/>
    <w:rsid w:val="002104EF"/>
    <w:rsid w:val="00210EC6"/>
    <w:rsid w:val="002115F7"/>
    <w:rsid w:val="00212C03"/>
    <w:rsid w:val="00212E80"/>
    <w:rsid w:val="00213132"/>
    <w:rsid w:val="00214263"/>
    <w:rsid w:val="00214515"/>
    <w:rsid w:val="00215C51"/>
    <w:rsid w:val="0021683A"/>
    <w:rsid w:val="002175CE"/>
    <w:rsid w:val="00217890"/>
    <w:rsid w:val="00217991"/>
    <w:rsid w:val="00220465"/>
    <w:rsid w:val="0022089A"/>
    <w:rsid w:val="00221F89"/>
    <w:rsid w:val="002232C6"/>
    <w:rsid w:val="00223469"/>
    <w:rsid w:val="00223B17"/>
    <w:rsid w:val="00225CA7"/>
    <w:rsid w:val="002264FC"/>
    <w:rsid w:val="00226503"/>
    <w:rsid w:val="002268DE"/>
    <w:rsid w:val="00231163"/>
    <w:rsid w:val="0023170E"/>
    <w:rsid w:val="00231D13"/>
    <w:rsid w:val="002326D1"/>
    <w:rsid w:val="0023359E"/>
    <w:rsid w:val="00235677"/>
    <w:rsid w:val="00235FA6"/>
    <w:rsid w:val="002360E8"/>
    <w:rsid w:val="00236538"/>
    <w:rsid w:val="002371C5"/>
    <w:rsid w:val="002378BD"/>
    <w:rsid w:val="00237EC6"/>
    <w:rsid w:val="00240F1A"/>
    <w:rsid w:val="00240F75"/>
    <w:rsid w:val="00243670"/>
    <w:rsid w:val="00244641"/>
    <w:rsid w:val="00244DB9"/>
    <w:rsid w:val="00245461"/>
    <w:rsid w:val="002454BC"/>
    <w:rsid w:val="00246561"/>
    <w:rsid w:val="002472A3"/>
    <w:rsid w:val="002477AA"/>
    <w:rsid w:val="002477FD"/>
    <w:rsid w:val="00247906"/>
    <w:rsid w:val="00252A9D"/>
    <w:rsid w:val="00255EDC"/>
    <w:rsid w:val="0025791D"/>
    <w:rsid w:val="00257C9F"/>
    <w:rsid w:val="00257CE8"/>
    <w:rsid w:val="00257FF0"/>
    <w:rsid w:val="00261128"/>
    <w:rsid w:val="00261787"/>
    <w:rsid w:val="00261EF8"/>
    <w:rsid w:val="00262662"/>
    <w:rsid w:val="002654D2"/>
    <w:rsid w:val="002656F9"/>
    <w:rsid w:val="0026576C"/>
    <w:rsid w:val="0026584E"/>
    <w:rsid w:val="00265CE3"/>
    <w:rsid w:val="00265EFE"/>
    <w:rsid w:val="00266AA1"/>
    <w:rsid w:val="002672BD"/>
    <w:rsid w:val="00270586"/>
    <w:rsid w:val="00270C32"/>
    <w:rsid w:val="002712DB"/>
    <w:rsid w:val="00271DB4"/>
    <w:rsid w:val="00272FB7"/>
    <w:rsid w:val="002731C4"/>
    <w:rsid w:val="0027332A"/>
    <w:rsid w:val="002733D0"/>
    <w:rsid w:val="00274188"/>
    <w:rsid w:val="00276750"/>
    <w:rsid w:val="00280C00"/>
    <w:rsid w:val="00280CE8"/>
    <w:rsid w:val="002826B5"/>
    <w:rsid w:val="00284223"/>
    <w:rsid w:val="00284DD2"/>
    <w:rsid w:val="0028506D"/>
    <w:rsid w:val="00285808"/>
    <w:rsid w:val="00290375"/>
    <w:rsid w:val="002905B5"/>
    <w:rsid w:val="002906B2"/>
    <w:rsid w:val="002915CC"/>
    <w:rsid w:val="00292203"/>
    <w:rsid w:val="002927D6"/>
    <w:rsid w:val="00293C1C"/>
    <w:rsid w:val="00295386"/>
    <w:rsid w:val="00296228"/>
    <w:rsid w:val="00296629"/>
    <w:rsid w:val="00297DE5"/>
    <w:rsid w:val="00297F7C"/>
    <w:rsid w:val="002A0BFF"/>
    <w:rsid w:val="002A0C7A"/>
    <w:rsid w:val="002A20B4"/>
    <w:rsid w:val="002A2139"/>
    <w:rsid w:val="002A38DC"/>
    <w:rsid w:val="002A3951"/>
    <w:rsid w:val="002A3D97"/>
    <w:rsid w:val="002A3E3A"/>
    <w:rsid w:val="002A67A9"/>
    <w:rsid w:val="002A6918"/>
    <w:rsid w:val="002A6A43"/>
    <w:rsid w:val="002A6EF6"/>
    <w:rsid w:val="002A7376"/>
    <w:rsid w:val="002A7C9E"/>
    <w:rsid w:val="002B091D"/>
    <w:rsid w:val="002B1084"/>
    <w:rsid w:val="002B1E9E"/>
    <w:rsid w:val="002B2823"/>
    <w:rsid w:val="002B4F6E"/>
    <w:rsid w:val="002B5976"/>
    <w:rsid w:val="002B5BC4"/>
    <w:rsid w:val="002B5EC7"/>
    <w:rsid w:val="002B7DF3"/>
    <w:rsid w:val="002C000D"/>
    <w:rsid w:val="002C09DE"/>
    <w:rsid w:val="002C2842"/>
    <w:rsid w:val="002C3131"/>
    <w:rsid w:val="002C3DD3"/>
    <w:rsid w:val="002C455C"/>
    <w:rsid w:val="002C68E3"/>
    <w:rsid w:val="002C7ED2"/>
    <w:rsid w:val="002D0531"/>
    <w:rsid w:val="002D0747"/>
    <w:rsid w:val="002D099C"/>
    <w:rsid w:val="002D1425"/>
    <w:rsid w:val="002D1887"/>
    <w:rsid w:val="002D28B4"/>
    <w:rsid w:val="002D2AD1"/>
    <w:rsid w:val="002D497D"/>
    <w:rsid w:val="002D4E14"/>
    <w:rsid w:val="002D4E8C"/>
    <w:rsid w:val="002D536C"/>
    <w:rsid w:val="002D67EF"/>
    <w:rsid w:val="002D6E88"/>
    <w:rsid w:val="002D7E5E"/>
    <w:rsid w:val="002E054A"/>
    <w:rsid w:val="002E0C90"/>
    <w:rsid w:val="002E0CCF"/>
    <w:rsid w:val="002E17F8"/>
    <w:rsid w:val="002E21D7"/>
    <w:rsid w:val="002E23BE"/>
    <w:rsid w:val="002E25F1"/>
    <w:rsid w:val="002E29EE"/>
    <w:rsid w:val="002E33AD"/>
    <w:rsid w:val="002E4700"/>
    <w:rsid w:val="002E5021"/>
    <w:rsid w:val="002E506C"/>
    <w:rsid w:val="002E6422"/>
    <w:rsid w:val="002E7309"/>
    <w:rsid w:val="002E786D"/>
    <w:rsid w:val="002F10DF"/>
    <w:rsid w:val="002F2D2A"/>
    <w:rsid w:val="002F6EFA"/>
    <w:rsid w:val="003006E6"/>
    <w:rsid w:val="00302E1B"/>
    <w:rsid w:val="00303899"/>
    <w:rsid w:val="00303936"/>
    <w:rsid w:val="0030398F"/>
    <w:rsid w:val="003048D0"/>
    <w:rsid w:val="00305CD4"/>
    <w:rsid w:val="00305E0E"/>
    <w:rsid w:val="00306976"/>
    <w:rsid w:val="003076BE"/>
    <w:rsid w:val="00310F88"/>
    <w:rsid w:val="00311329"/>
    <w:rsid w:val="00311477"/>
    <w:rsid w:val="00311EEB"/>
    <w:rsid w:val="00312D15"/>
    <w:rsid w:val="0031474F"/>
    <w:rsid w:val="00314900"/>
    <w:rsid w:val="0031555D"/>
    <w:rsid w:val="0031560E"/>
    <w:rsid w:val="00317D54"/>
    <w:rsid w:val="00322422"/>
    <w:rsid w:val="00323946"/>
    <w:rsid w:val="00324D05"/>
    <w:rsid w:val="003256A0"/>
    <w:rsid w:val="00325DC0"/>
    <w:rsid w:val="0032614A"/>
    <w:rsid w:val="003276B6"/>
    <w:rsid w:val="00331928"/>
    <w:rsid w:val="00331DC8"/>
    <w:rsid w:val="0033389D"/>
    <w:rsid w:val="00334B42"/>
    <w:rsid w:val="00334E4C"/>
    <w:rsid w:val="00336149"/>
    <w:rsid w:val="00336D4E"/>
    <w:rsid w:val="00336D90"/>
    <w:rsid w:val="00336E14"/>
    <w:rsid w:val="003370B2"/>
    <w:rsid w:val="003371AC"/>
    <w:rsid w:val="00337ECF"/>
    <w:rsid w:val="0034028A"/>
    <w:rsid w:val="003404F1"/>
    <w:rsid w:val="00340B54"/>
    <w:rsid w:val="00340F3E"/>
    <w:rsid w:val="00340FA0"/>
    <w:rsid w:val="003415F0"/>
    <w:rsid w:val="00342560"/>
    <w:rsid w:val="00343BCA"/>
    <w:rsid w:val="003442EF"/>
    <w:rsid w:val="0034559E"/>
    <w:rsid w:val="00345B6B"/>
    <w:rsid w:val="00345F1E"/>
    <w:rsid w:val="00346629"/>
    <w:rsid w:val="00346E66"/>
    <w:rsid w:val="0035039E"/>
    <w:rsid w:val="003512FF"/>
    <w:rsid w:val="003528C3"/>
    <w:rsid w:val="0035305A"/>
    <w:rsid w:val="00354906"/>
    <w:rsid w:val="00354D3E"/>
    <w:rsid w:val="003566D5"/>
    <w:rsid w:val="00356DD5"/>
    <w:rsid w:val="00356EC8"/>
    <w:rsid w:val="00361A55"/>
    <w:rsid w:val="00362479"/>
    <w:rsid w:val="00364C97"/>
    <w:rsid w:val="00365B14"/>
    <w:rsid w:val="003660E5"/>
    <w:rsid w:val="003700B3"/>
    <w:rsid w:val="0037187F"/>
    <w:rsid w:val="00372113"/>
    <w:rsid w:val="003726A9"/>
    <w:rsid w:val="00372795"/>
    <w:rsid w:val="00374F6B"/>
    <w:rsid w:val="00374FF0"/>
    <w:rsid w:val="00375499"/>
    <w:rsid w:val="00375C47"/>
    <w:rsid w:val="00380446"/>
    <w:rsid w:val="00381070"/>
    <w:rsid w:val="003817A3"/>
    <w:rsid w:val="00381C6D"/>
    <w:rsid w:val="00382653"/>
    <w:rsid w:val="00382A57"/>
    <w:rsid w:val="0038302D"/>
    <w:rsid w:val="00383275"/>
    <w:rsid w:val="003833E4"/>
    <w:rsid w:val="00383C1F"/>
    <w:rsid w:val="00384014"/>
    <w:rsid w:val="0038448D"/>
    <w:rsid w:val="00384AB1"/>
    <w:rsid w:val="003854AE"/>
    <w:rsid w:val="00385966"/>
    <w:rsid w:val="0038596D"/>
    <w:rsid w:val="00386007"/>
    <w:rsid w:val="00386236"/>
    <w:rsid w:val="003901C7"/>
    <w:rsid w:val="00390F20"/>
    <w:rsid w:val="00393C61"/>
    <w:rsid w:val="003943AB"/>
    <w:rsid w:val="003953CF"/>
    <w:rsid w:val="0039566E"/>
    <w:rsid w:val="003971B9"/>
    <w:rsid w:val="003977F4"/>
    <w:rsid w:val="003A1012"/>
    <w:rsid w:val="003A34E7"/>
    <w:rsid w:val="003A39C7"/>
    <w:rsid w:val="003A3D94"/>
    <w:rsid w:val="003A4FE8"/>
    <w:rsid w:val="003A5871"/>
    <w:rsid w:val="003A64CA"/>
    <w:rsid w:val="003A6B5D"/>
    <w:rsid w:val="003A71A5"/>
    <w:rsid w:val="003A77EC"/>
    <w:rsid w:val="003A7D7D"/>
    <w:rsid w:val="003A7FCD"/>
    <w:rsid w:val="003B0B7F"/>
    <w:rsid w:val="003B45D4"/>
    <w:rsid w:val="003B4EE9"/>
    <w:rsid w:val="003B5CFD"/>
    <w:rsid w:val="003B68EA"/>
    <w:rsid w:val="003B7497"/>
    <w:rsid w:val="003C256D"/>
    <w:rsid w:val="003C26F4"/>
    <w:rsid w:val="003C2C8C"/>
    <w:rsid w:val="003C40E8"/>
    <w:rsid w:val="003C4CE6"/>
    <w:rsid w:val="003C586E"/>
    <w:rsid w:val="003C7BB5"/>
    <w:rsid w:val="003C7E78"/>
    <w:rsid w:val="003D2874"/>
    <w:rsid w:val="003D3194"/>
    <w:rsid w:val="003D3576"/>
    <w:rsid w:val="003D5387"/>
    <w:rsid w:val="003D54D8"/>
    <w:rsid w:val="003D5621"/>
    <w:rsid w:val="003D5C21"/>
    <w:rsid w:val="003D795A"/>
    <w:rsid w:val="003E07D1"/>
    <w:rsid w:val="003E0A04"/>
    <w:rsid w:val="003E1066"/>
    <w:rsid w:val="003E1399"/>
    <w:rsid w:val="003E1B0C"/>
    <w:rsid w:val="003E37A2"/>
    <w:rsid w:val="003E4C6A"/>
    <w:rsid w:val="003E501E"/>
    <w:rsid w:val="003E52B3"/>
    <w:rsid w:val="003E5CF8"/>
    <w:rsid w:val="003E6485"/>
    <w:rsid w:val="003E6B74"/>
    <w:rsid w:val="003E7F00"/>
    <w:rsid w:val="003F13A5"/>
    <w:rsid w:val="003F142E"/>
    <w:rsid w:val="003F1782"/>
    <w:rsid w:val="003F2F45"/>
    <w:rsid w:val="003F42A9"/>
    <w:rsid w:val="003F55F2"/>
    <w:rsid w:val="003F6039"/>
    <w:rsid w:val="003F6D64"/>
    <w:rsid w:val="003F6F87"/>
    <w:rsid w:val="00401449"/>
    <w:rsid w:val="004014B7"/>
    <w:rsid w:val="00401B12"/>
    <w:rsid w:val="004024A0"/>
    <w:rsid w:val="00402793"/>
    <w:rsid w:val="004042CE"/>
    <w:rsid w:val="00404452"/>
    <w:rsid w:val="00405848"/>
    <w:rsid w:val="00406F5C"/>
    <w:rsid w:val="00407DC0"/>
    <w:rsid w:val="00410D4F"/>
    <w:rsid w:val="00411573"/>
    <w:rsid w:val="00411A19"/>
    <w:rsid w:val="00412C95"/>
    <w:rsid w:val="00413586"/>
    <w:rsid w:val="004149E9"/>
    <w:rsid w:val="00416FBE"/>
    <w:rsid w:val="00417681"/>
    <w:rsid w:val="00417EFA"/>
    <w:rsid w:val="00420E1D"/>
    <w:rsid w:val="004215D1"/>
    <w:rsid w:val="004234E5"/>
    <w:rsid w:val="0042364B"/>
    <w:rsid w:val="0042618C"/>
    <w:rsid w:val="00426679"/>
    <w:rsid w:val="004271F2"/>
    <w:rsid w:val="004277A3"/>
    <w:rsid w:val="004306B8"/>
    <w:rsid w:val="00430865"/>
    <w:rsid w:val="00430EA6"/>
    <w:rsid w:val="00431556"/>
    <w:rsid w:val="004315DF"/>
    <w:rsid w:val="0043300D"/>
    <w:rsid w:val="0043456F"/>
    <w:rsid w:val="00435C19"/>
    <w:rsid w:val="00436772"/>
    <w:rsid w:val="00436D13"/>
    <w:rsid w:val="00440A3A"/>
    <w:rsid w:val="00440F5C"/>
    <w:rsid w:val="0044164C"/>
    <w:rsid w:val="004417D2"/>
    <w:rsid w:val="00443086"/>
    <w:rsid w:val="00443E0B"/>
    <w:rsid w:val="004440BE"/>
    <w:rsid w:val="00444D52"/>
    <w:rsid w:val="00444E17"/>
    <w:rsid w:val="0044550F"/>
    <w:rsid w:val="00445B74"/>
    <w:rsid w:val="00446BF5"/>
    <w:rsid w:val="00446D2C"/>
    <w:rsid w:val="00450155"/>
    <w:rsid w:val="00450B82"/>
    <w:rsid w:val="00450FF6"/>
    <w:rsid w:val="00452ED4"/>
    <w:rsid w:val="004533F1"/>
    <w:rsid w:val="00456438"/>
    <w:rsid w:val="00456651"/>
    <w:rsid w:val="004569A8"/>
    <w:rsid w:val="004569BB"/>
    <w:rsid w:val="0045792D"/>
    <w:rsid w:val="004605C4"/>
    <w:rsid w:val="00461007"/>
    <w:rsid w:val="004611BB"/>
    <w:rsid w:val="004613BB"/>
    <w:rsid w:val="00462EE4"/>
    <w:rsid w:val="004642DD"/>
    <w:rsid w:val="004658BE"/>
    <w:rsid w:val="004674C8"/>
    <w:rsid w:val="00470D51"/>
    <w:rsid w:val="00471010"/>
    <w:rsid w:val="00471792"/>
    <w:rsid w:val="00471A8B"/>
    <w:rsid w:val="00472C53"/>
    <w:rsid w:val="00473529"/>
    <w:rsid w:val="00474044"/>
    <w:rsid w:val="00475053"/>
    <w:rsid w:val="00475341"/>
    <w:rsid w:val="0047631C"/>
    <w:rsid w:val="004771F4"/>
    <w:rsid w:val="00477229"/>
    <w:rsid w:val="00477D19"/>
    <w:rsid w:val="004808C9"/>
    <w:rsid w:val="00480BBC"/>
    <w:rsid w:val="0048174B"/>
    <w:rsid w:val="004846E0"/>
    <w:rsid w:val="0048488D"/>
    <w:rsid w:val="0048548C"/>
    <w:rsid w:val="0048619A"/>
    <w:rsid w:val="00486806"/>
    <w:rsid w:val="00487847"/>
    <w:rsid w:val="00490118"/>
    <w:rsid w:val="0049017F"/>
    <w:rsid w:val="004903BA"/>
    <w:rsid w:val="004905E4"/>
    <w:rsid w:val="00490C0C"/>
    <w:rsid w:val="0049180A"/>
    <w:rsid w:val="0049217D"/>
    <w:rsid w:val="004926CB"/>
    <w:rsid w:val="004937CE"/>
    <w:rsid w:val="00494D2D"/>
    <w:rsid w:val="004950DD"/>
    <w:rsid w:val="00496492"/>
    <w:rsid w:val="004A0376"/>
    <w:rsid w:val="004A0885"/>
    <w:rsid w:val="004A248A"/>
    <w:rsid w:val="004A2589"/>
    <w:rsid w:val="004A2D31"/>
    <w:rsid w:val="004A2DAC"/>
    <w:rsid w:val="004A3F96"/>
    <w:rsid w:val="004A4876"/>
    <w:rsid w:val="004A4A54"/>
    <w:rsid w:val="004A51DD"/>
    <w:rsid w:val="004A5A6E"/>
    <w:rsid w:val="004A6007"/>
    <w:rsid w:val="004B063C"/>
    <w:rsid w:val="004B16CA"/>
    <w:rsid w:val="004B2C6A"/>
    <w:rsid w:val="004B3069"/>
    <w:rsid w:val="004B3753"/>
    <w:rsid w:val="004B3BE4"/>
    <w:rsid w:val="004B45DD"/>
    <w:rsid w:val="004B4BFF"/>
    <w:rsid w:val="004B4DF8"/>
    <w:rsid w:val="004B4E32"/>
    <w:rsid w:val="004B58B0"/>
    <w:rsid w:val="004B5CC6"/>
    <w:rsid w:val="004B610F"/>
    <w:rsid w:val="004B6217"/>
    <w:rsid w:val="004B6FDA"/>
    <w:rsid w:val="004C023D"/>
    <w:rsid w:val="004C1A64"/>
    <w:rsid w:val="004C46AC"/>
    <w:rsid w:val="004C50CB"/>
    <w:rsid w:val="004C51B0"/>
    <w:rsid w:val="004C5991"/>
    <w:rsid w:val="004C74A9"/>
    <w:rsid w:val="004D1199"/>
    <w:rsid w:val="004D2036"/>
    <w:rsid w:val="004D260A"/>
    <w:rsid w:val="004D498F"/>
    <w:rsid w:val="004D49EB"/>
    <w:rsid w:val="004D5AB7"/>
    <w:rsid w:val="004D626B"/>
    <w:rsid w:val="004D65F7"/>
    <w:rsid w:val="004D69C4"/>
    <w:rsid w:val="004D6F57"/>
    <w:rsid w:val="004D732C"/>
    <w:rsid w:val="004E080C"/>
    <w:rsid w:val="004E0C05"/>
    <w:rsid w:val="004E1085"/>
    <w:rsid w:val="004E16EE"/>
    <w:rsid w:val="004E2C55"/>
    <w:rsid w:val="004E2EE8"/>
    <w:rsid w:val="004E3992"/>
    <w:rsid w:val="004E4231"/>
    <w:rsid w:val="004E4BFB"/>
    <w:rsid w:val="004E59DC"/>
    <w:rsid w:val="004E60B1"/>
    <w:rsid w:val="004E6AD5"/>
    <w:rsid w:val="004E72D9"/>
    <w:rsid w:val="004F0030"/>
    <w:rsid w:val="004F06AE"/>
    <w:rsid w:val="004F1192"/>
    <w:rsid w:val="004F14EE"/>
    <w:rsid w:val="004F1EF5"/>
    <w:rsid w:val="004F455D"/>
    <w:rsid w:val="004F5C75"/>
    <w:rsid w:val="004F5E8A"/>
    <w:rsid w:val="004F666F"/>
    <w:rsid w:val="004F7614"/>
    <w:rsid w:val="005007E4"/>
    <w:rsid w:val="005009E2"/>
    <w:rsid w:val="00500FE8"/>
    <w:rsid w:val="00501297"/>
    <w:rsid w:val="00501F7E"/>
    <w:rsid w:val="00502319"/>
    <w:rsid w:val="00502752"/>
    <w:rsid w:val="00503DF4"/>
    <w:rsid w:val="00503E86"/>
    <w:rsid w:val="00504064"/>
    <w:rsid w:val="00504D27"/>
    <w:rsid w:val="00504D95"/>
    <w:rsid w:val="00504FE9"/>
    <w:rsid w:val="00505484"/>
    <w:rsid w:val="005056F8"/>
    <w:rsid w:val="00506005"/>
    <w:rsid w:val="00506CD5"/>
    <w:rsid w:val="00506D0B"/>
    <w:rsid w:val="00507121"/>
    <w:rsid w:val="0051081D"/>
    <w:rsid w:val="00510C52"/>
    <w:rsid w:val="00511858"/>
    <w:rsid w:val="00511952"/>
    <w:rsid w:val="00511957"/>
    <w:rsid w:val="00512C67"/>
    <w:rsid w:val="00512F45"/>
    <w:rsid w:val="00513C9A"/>
    <w:rsid w:val="00513E42"/>
    <w:rsid w:val="00513F9E"/>
    <w:rsid w:val="00515892"/>
    <w:rsid w:val="005159E8"/>
    <w:rsid w:val="00516432"/>
    <w:rsid w:val="00517CF6"/>
    <w:rsid w:val="005220BB"/>
    <w:rsid w:val="00522216"/>
    <w:rsid w:val="005243F1"/>
    <w:rsid w:val="005246DF"/>
    <w:rsid w:val="00525410"/>
    <w:rsid w:val="00526378"/>
    <w:rsid w:val="00527F9F"/>
    <w:rsid w:val="00530895"/>
    <w:rsid w:val="00530DCA"/>
    <w:rsid w:val="005310D1"/>
    <w:rsid w:val="00531228"/>
    <w:rsid w:val="00531B9E"/>
    <w:rsid w:val="0053266A"/>
    <w:rsid w:val="00535914"/>
    <w:rsid w:val="005367C5"/>
    <w:rsid w:val="00537AB7"/>
    <w:rsid w:val="0054022E"/>
    <w:rsid w:val="005418DB"/>
    <w:rsid w:val="00541975"/>
    <w:rsid w:val="00542128"/>
    <w:rsid w:val="00542EA4"/>
    <w:rsid w:val="00543BE3"/>
    <w:rsid w:val="005443E5"/>
    <w:rsid w:val="00544C10"/>
    <w:rsid w:val="005468D1"/>
    <w:rsid w:val="005505FB"/>
    <w:rsid w:val="00550F87"/>
    <w:rsid w:val="005511A1"/>
    <w:rsid w:val="00551869"/>
    <w:rsid w:val="00553413"/>
    <w:rsid w:val="00553E73"/>
    <w:rsid w:val="00554253"/>
    <w:rsid w:val="00555B03"/>
    <w:rsid w:val="0055634B"/>
    <w:rsid w:val="00556F25"/>
    <w:rsid w:val="0055769C"/>
    <w:rsid w:val="005600AC"/>
    <w:rsid w:val="00560AD2"/>
    <w:rsid w:val="005611B2"/>
    <w:rsid w:val="00562C9E"/>
    <w:rsid w:val="005634A6"/>
    <w:rsid w:val="00565FFD"/>
    <w:rsid w:val="00566083"/>
    <w:rsid w:val="0056793C"/>
    <w:rsid w:val="005707D6"/>
    <w:rsid w:val="00570838"/>
    <w:rsid w:val="005711BB"/>
    <w:rsid w:val="005730DC"/>
    <w:rsid w:val="00574B00"/>
    <w:rsid w:val="005759CB"/>
    <w:rsid w:val="005769AE"/>
    <w:rsid w:val="00577E2C"/>
    <w:rsid w:val="00577E55"/>
    <w:rsid w:val="005815CF"/>
    <w:rsid w:val="00581C30"/>
    <w:rsid w:val="00583444"/>
    <w:rsid w:val="0058421B"/>
    <w:rsid w:val="00584342"/>
    <w:rsid w:val="00585931"/>
    <w:rsid w:val="00585CF5"/>
    <w:rsid w:val="0058776A"/>
    <w:rsid w:val="00590025"/>
    <w:rsid w:val="00590F91"/>
    <w:rsid w:val="005917AF"/>
    <w:rsid w:val="00593996"/>
    <w:rsid w:val="00594D8B"/>
    <w:rsid w:val="00595775"/>
    <w:rsid w:val="00595776"/>
    <w:rsid w:val="00595D87"/>
    <w:rsid w:val="00596F53"/>
    <w:rsid w:val="00597AC5"/>
    <w:rsid w:val="005A07AE"/>
    <w:rsid w:val="005A3070"/>
    <w:rsid w:val="005A38C9"/>
    <w:rsid w:val="005A4841"/>
    <w:rsid w:val="005A4B1B"/>
    <w:rsid w:val="005A6428"/>
    <w:rsid w:val="005A7D06"/>
    <w:rsid w:val="005B034A"/>
    <w:rsid w:val="005B04DB"/>
    <w:rsid w:val="005B0FB6"/>
    <w:rsid w:val="005B4D39"/>
    <w:rsid w:val="005B59E4"/>
    <w:rsid w:val="005B5DFC"/>
    <w:rsid w:val="005B6AB7"/>
    <w:rsid w:val="005B6FA0"/>
    <w:rsid w:val="005B7E8C"/>
    <w:rsid w:val="005C0428"/>
    <w:rsid w:val="005C278D"/>
    <w:rsid w:val="005C31DB"/>
    <w:rsid w:val="005C32B0"/>
    <w:rsid w:val="005C3ECD"/>
    <w:rsid w:val="005C51F1"/>
    <w:rsid w:val="005C56A5"/>
    <w:rsid w:val="005C63B2"/>
    <w:rsid w:val="005C656B"/>
    <w:rsid w:val="005C7FE0"/>
    <w:rsid w:val="005C7FF2"/>
    <w:rsid w:val="005D029B"/>
    <w:rsid w:val="005D0CF6"/>
    <w:rsid w:val="005D0FDC"/>
    <w:rsid w:val="005D1FEB"/>
    <w:rsid w:val="005D409F"/>
    <w:rsid w:val="005D4ED1"/>
    <w:rsid w:val="005D4F9F"/>
    <w:rsid w:val="005D671B"/>
    <w:rsid w:val="005D68CB"/>
    <w:rsid w:val="005D73FB"/>
    <w:rsid w:val="005E295C"/>
    <w:rsid w:val="005E4A50"/>
    <w:rsid w:val="005E57DF"/>
    <w:rsid w:val="005E5985"/>
    <w:rsid w:val="005E663F"/>
    <w:rsid w:val="005E68D6"/>
    <w:rsid w:val="005F0B63"/>
    <w:rsid w:val="005F3E75"/>
    <w:rsid w:val="005F3FA7"/>
    <w:rsid w:val="005F52BB"/>
    <w:rsid w:val="0060017E"/>
    <w:rsid w:val="006010CE"/>
    <w:rsid w:val="0060117A"/>
    <w:rsid w:val="00601706"/>
    <w:rsid w:val="006019B1"/>
    <w:rsid w:val="00602921"/>
    <w:rsid w:val="00602D9E"/>
    <w:rsid w:val="00603418"/>
    <w:rsid w:val="00603476"/>
    <w:rsid w:val="006047C9"/>
    <w:rsid w:val="006051A3"/>
    <w:rsid w:val="00606146"/>
    <w:rsid w:val="00606AF8"/>
    <w:rsid w:val="0060727A"/>
    <w:rsid w:val="00607486"/>
    <w:rsid w:val="00607AC0"/>
    <w:rsid w:val="00607CAD"/>
    <w:rsid w:val="00610EA4"/>
    <w:rsid w:val="0061187A"/>
    <w:rsid w:val="00611D56"/>
    <w:rsid w:val="0061261D"/>
    <w:rsid w:val="006136B5"/>
    <w:rsid w:val="00613918"/>
    <w:rsid w:val="00614A3A"/>
    <w:rsid w:val="006158D2"/>
    <w:rsid w:val="00615EA2"/>
    <w:rsid w:val="00616963"/>
    <w:rsid w:val="006172F7"/>
    <w:rsid w:val="00620030"/>
    <w:rsid w:val="006205E9"/>
    <w:rsid w:val="00621AF1"/>
    <w:rsid w:val="0062253D"/>
    <w:rsid w:val="00623371"/>
    <w:rsid w:val="0062582C"/>
    <w:rsid w:val="0062586E"/>
    <w:rsid w:val="00626ADD"/>
    <w:rsid w:val="006311B7"/>
    <w:rsid w:val="00631E77"/>
    <w:rsid w:val="00633B3A"/>
    <w:rsid w:val="00634494"/>
    <w:rsid w:val="00634B4F"/>
    <w:rsid w:val="00636F9E"/>
    <w:rsid w:val="006378AB"/>
    <w:rsid w:val="006400BC"/>
    <w:rsid w:val="00642F79"/>
    <w:rsid w:val="00645053"/>
    <w:rsid w:val="00647C75"/>
    <w:rsid w:val="006517B9"/>
    <w:rsid w:val="006524CF"/>
    <w:rsid w:val="006526FC"/>
    <w:rsid w:val="00652752"/>
    <w:rsid w:val="00652849"/>
    <w:rsid w:val="00652861"/>
    <w:rsid w:val="00653910"/>
    <w:rsid w:val="006541D0"/>
    <w:rsid w:val="006546C1"/>
    <w:rsid w:val="00654811"/>
    <w:rsid w:val="00655BEA"/>
    <w:rsid w:val="006561BA"/>
    <w:rsid w:val="00656C3B"/>
    <w:rsid w:val="0066073B"/>
    <w:rsid w:val="00660863"/>
    <w:rsid w:val="006614F3"/>
    <w:rsid w:val="00663002"/>
    <w:rsid w:val="00663EA0"/>
    <w:rsid w:val="00664D96"/>
    <w:rsid w:val="00665B79"/>
    <w:rsid w:val="00665D9F"/>
    <w:rsid w:val="00666052"/>
    <w:rsid w:val="00666618"/>
    <w:rsid w:val="00666693"/>
    <w:rsid w:val="00667B1B"/>
    <w:rsid w:val="00667BCA"/>
    <w:rsid w:val="00670261"/>
    <w:rsid w:val="0067222F"/>
    <w:rsid w:val="00672303"/>
    <w:rsid w:val="00672A29"/>
    <w:rsid w:val="00672A43"/>
    <w:rsid w:val="00672B91"/>
    <w:rsid w:val="006735F6"/>
    <w:rsid w:val="00674E25"/>
    <w:rsid w:val="006753A0"/>
    <w:rsid w:val="006753C1"/>
    <w:rsid w:val="00676272"/>
    <w:rsid w:val="00677327"/>
    <w:rsid w:val="00680B73"/>
    <w:rsid w:val="00684BD8"/>
    <w:rsid w:val="00685289"/>
    <w:rsid w:val="00686315"/>
    <w:rsid w:val="00686DFF"/>
    <w:rsid w:val="00686F40"/>
    <w:rsid w:val="0068703C"/>
    <w:rsid w:val="00690515"/>
    <w:rsid w:val="00692483"/>
    <w:rsid w:val="00692787"/>
    <w:rsid w:val="00693EF5"/>
    <w:rsid w:val="00695B30"/>
    <w:rsid w:val="00696FB6"/>
    <w:rsid w:val="006A0BEC"/>
    <w:rsid w:val="006A0C77"/>
    <w:rsid w:val="006A1E58"/>
    <w:rsid w:val="006A22C7"/>
    <w:rsid w:val="006A238E"/>
    <w:rsid w:val="006A268E"/>
    <w:rsid w:val="006A3736"/>
    <w:rsid w:val="006A49A2"/>
    <w:rsid w:val="006A5148"/>
    <w:rsid w:val="006A554D"/>
    <w:rsid w:val="006A613B"/>
    <w:rsid w:val="006A674D"/>
    <w:rsid w:val="006A78D0"/>
    <w:rsid w:val="006B01F9"/>
    <w:rsid w:val="006B0AFD"/>
    <w:rsid w:val="006B0D80"/>
    <w:rsid w:val="006B42A9"/>
    <w:rsid w:val="006B6163"/>
    <w:rsid w:val="006B63D2"/>
    <w:rsid w:val="006B6ADF"/>
    <w:rsid w:val="006B6F17"/>
    <w:rsid w:val="006B7D0C"/>
    <w:rsid w:val="006C2A77"/>
    <w:rsid w:val="006C3A34"/>
    <w:rsid w:val="006C45D5"/>
    <w:rsid w:val="006C506C"/>
    <w:rsid w:val="006C5289"/>
    <w:rsid w:val="006C5B38"/>
    <w:rsid w:val="006C5C1F"/>
    <w:rsid w:val="006C6683"/>
    <w:rsid w:val="006C6C2B"/>
    <w:rsid w:val="006D032C"/>
    <w:rsid w:val="006D0887"/>
    <w:rsid w:val="006D095C"/>
    <w:rsid w:val="006D110A"/>
    <w:rsid w:val="006D112D"/>
    <w:rsid w:val="006D171A"/>
    <w:rsid w:val="006D40A6"/>
    <w:rsid w:val="006D5C99"/>
    <w:rsid w:val="006D672E"/>
    <w:rsid w:val="006D74CA"/>
    <w:rsid w:val="006D7CE3"/>
    <w:rsid w:val="006D7FD9"/>
    <w:rsid w:val="006E1299"/>
    <w:rsid w:val="006E18B3"/>
    <w:rsid w:val="006E1B01"/>
    <w:rsid w:val="006E1CEF"/>
    <w:rsid w:val="006E2F26"/>
    <w:rsid w:val="006E3339"/>
    <w:rsid w:val="006E79DB"/>
    <w:rsid w:val="006F027E"/>
    <w:rsid w:val="006F02D1"/>
    <w:rsid w:val="006F29A7"/>
    <w:rsid w:val="006F42D2"/>
    <w:rsid w:val="006F4A2C"/>
    <w:rsid w:val="006F690E"/>
    <w:rsid w:val="00700D08"/>
    <w:rsid w:val="00701FC7"/>
    <w:rsid w:val="00702DA0"/>
    <w:rsid w:val="00703B18"/>
    <w:rsid w:val="0070442C"/>
    <w:rsid w:val="0070451E"/>
    <w:rsid w:val="00704C92"/>
    <w:rsid w:val="0070511D"/>
    <w:rsid w:val="0070517E"/>
    <w:rsid w:val="007059A5"/>
    <w:rsid w:val="007063AE"/>
    <w:rsid w:val="0071067A"/>
    <w:rsid w:val="0071069C"/>
    <w:rsid w:val="007109E3"/>
    <w:rsid w:val="007113C9"/>
    <w:rsid w:val="00711B81"/>
    <w:rsid w:val="0071273C"/>
    <w:rsid w:val="00716F75"/>
    <w:rsid w:val="00717485"/>
    <w:rsid w:val="0071774D"/>
    <w:rsid w:val="007179C0"/>
    <w:rsid w:val="00717E90"/>
    <w:rsid w:val="0072063C"/>
    <w:rsid w:val="007209BB"/>
    <w:rsid w:val="007209E2"/>
    <w:rsid w:val="00720C05"/>
    <w:rsid w:val="0072105E"/>
    <w:rsid w:val="00722672"/>
    <w:rsid w:val="00722E2F"/>
    <w:rsid w:val="0072323C"/>
    <w:rsid w:val="00723863"/>
    <w:rsid w:val="00723C7D"/>
    <w:rsid w:val="00724828"/>
    <w:rsid w:val="00724CF9"/>
    <w:rsid w:val="007251EC"/>
    <w:rsid w:val="0072652B"/>
    <w:rsid w:val="0072655D"/>
    <w:rsid w:val="00726CE4"/>
    <w:rsid w:val="00730392"/>
    <w:rsid w:val="00730853"/>
    <w:rsid w:val="00731095"/>
    <w:rsid w:val="0073157C"/>
    <w:rsid w:val="00731D1F"/>
    <w:rsid w:val="00733F41"/>
    <w:rsid w:val="00734825"/>
    <w:rsid w:val="00734B33"/>
    <w:rsid w:val="00735ECB"/>
    <w:rsid w:val="00737E12"/>
    <w:rsid w:val="007403CB"/>
    <w:rsid w:val="00741BF0"/>
    <w:rsid w:val="00741C5F"/>
    <w:rsid w:val="007437D4"/>
    <w:rsid w:val="00743C83"/>
    <w:rsid w:val="00745B2C"/>
    <w:rsid w:val="007463D9"/>
    <w:rsid w:val="007464C7"/>
    <w:rsid w:val="0075067B"/>
    <w:rsid w:val="00751210"/>
    <w:rsid w:val="00751AEC"/>
    <w:rsid w:val="00753305"/>
    <w:rsid w:val="007534FD"/>
    <w:rsid w:val="00753B78"/>
    <w:rsid w:val="00753E68"/>
    <w:rsid w:val="0075490B"/>
    <w:rsid w:val="00754FE8"/>
    <w:rsid w:val="00756309"/>
    <w:rsid w:val="00756558"/>
    <w:rsid w:val="0076215C"/>
    <w:rsid w:val="007628DB"/>
    <w:rsid w:val="00762EBA"/>
    <w:rsid w:val="00765B46"/>
    <w:rsid w:val="007665B9"/>
    <w:rsid w:val="00767766"/>
    <w:rsid w:val="00767946"/>
    <w:rsid w:val="00770AFF"/>
    <w:rsid w:val="007710AE"/>
    <w:rsid w:val="0077185F"/>
    <w:rsid w:val="00772EC9"/>
    <w:rsid w:val="0077387A"/>
    <w:rsid w:val="00773963"/>
    <w:rsid w:val="00773A1B"/>
    <w:rsid w:val="007746D4"/>
    <w:rsid w:val="00774912"/>
    <w:rsid w:val="00774D7B"/>
    <w:rsid w:val="007816EA"/>
    <w:rsid w:val="007819A0"/>
    <w:rsid w:val="00781B28"/>
    <w:rsid w:val="0078234F"/>
    <w:rsid w:val="00782976"/>
    <w:rsid w:val="00782BF8"/>
    <w:rsid w:val="00782CA9"/>
    <w:rsid w:val="00782F2A"/>
    <w:rsid w:val="007838F2"/>
    <w:rsid w:val="00785146"/>
    <w:rsid w:val="007858BF"/>
    <w:rsid w:val="007862F9"/>
    <w:rsid w:val="00786EF8"/>
    <w:rsid w:val="00787459"/>
    <w:rsid w:val="007904D4"/>
    <w:rsid w:val="00790F09"/>
    <w:rsid w:val="00791A48"/>
    <w:rsid w:val="007922D0"/>
    <w:rsid w:val="00792BC4"/>
    <w:rsid w:val="00793B9D"/>
    <w:rsid w:val="00794C03"/>
    <w:rsid w:val="00794DAA"/>
    <w:rsid w:val="007959E0"/>
    <w:rsid w:val="0079694C"/>
    <w:rsid w:val="007976C0"/>
    <w:rsid w:val="00797B39"/>
    <w:rsid w:val="00797CC9"/>
    <w:rsid w:val="007A045F"/>
    <w:rsid w:val="007A0B9B"/>
    <w:rsid w:val="007A3782"/>
    <w:rsid w:val="007A3797"/>
    <w:rsid w:val="007A5061"/>
    <w:rsid w:val="007A56B6"/>
    <w:rsid w:val="007A56E0"/>
    <w:rsid w:val="007A6630"/>
    <w:rsid w:val="007B069E"/>
    <w:rsid w:val="007B0A53"/>
    <w:rsid w:val="007B13D5"/>
    <w:rsid w:val="007B1A87"/>
    <w:rsid w:val="007B1D9B"/>
    <w:rsid w:val="007B23E4"/>
    <w:rsid w:val="007B2D55"/>
    <w:rsid w:val="007B3670"/>
    <w:rsid w:val="007B739A"/>
    <w:rsid w:val="007B7F4A"/>
    <w:rsid w:val="007B7FA8"/>
    <w:rsid w:val="007C1818"/>
    <w:rsid w:val="007C31A8"/>
    <w:rsid w:val="007C32CF"/>
    <w:rsid w:val="007C35B5"/>
    <w:rsid w:val="007C373E"/>
    <w:rsid w:val="007C7154"/>
    <w:rsid w:val="007C7C55"/>
    <w:rsid w:val="007D0481"/>
    <w:rsid w:val="007D0567"/>
    <w:rsid w:val="007D1025"/>
    <w:rsid w:val="007D3529"/>
    <w:rsid w:val="007D3BCA"/>
    <w:rsid w:val="007D5179"/>
    <w:rsid w:val="007D5620"/>
    <w:rsid w:val="007D5ECE"/>
    <w:rsid w:val="007D6BFF"/>
    <w:rsid w:val="007D6DC7"/>
    <w:rsid w:val="007D7316"/>
    <w:rsid w:val="007E1BDA"/>
    <w:rsid w:val="007E2AD8"/>
    <w:rsid w:val="007E34DC"/>
    <w:rsid w:val="007E4057"/>
    <w:rsid w:val="007E5227"/>
    <w:rsid w:val="007E644D"/>
    <w:rsid w:val="007E66CC"/>
    <w:rsid w:val="007E6877"/>
    <w:rsid w:val="007E6AF0"/>
    <w:rsid w:val="007F0E64"/>
    <w:rsid w:val="007F1F45"/>
    <w:rsid w:val="007F2F04"/>
    <w:rsid w:val="007F37EC"/>
    <w:rsid w:val="007F53A2"/>
    <w:rsid w:val="007F707B"/>
    <w:rsid w:val="007F70E6"/>
    <w:rsid w:val="007F75AC"/>
    <w:rsid w:val="007F7B0E"/>
    <w:rsid w:val="00800457"/>
    <w:rsid w:val="00804108"/>
    <w:rsid w:val="00804548"/>
    <w:rsid w:val="008045B8"/>
    <w:rsid w:val="00804E84"/>
    <w:rsid w:val="0080581B"/>
    <w:rsid w:val="008101B7"/>
    <w:rsid w:val="00810977"/>
    <w:rsid w:val="008112A7"/>
    <w:rsid w:val="008117C3"/>
    <w:rsid w:val="00812F38"/>
    <w:rsid w:val="008138C1"/>
    <w:rsid w:val="00813E22"/>
    <w:rsid w:val="00814AB6"/>
    <w:rsid w:val="008151CA"/>
    <w:rsid w:val="008152E2"/>
    <w:rsid w:val="00815422"/>
    <w:rsid w:val="00816EF4"/>
    <w:rsid w:val="00817CF3"/>
    <w:rsid w:val="008200ED"/>
    <w:rsid w:val="00821663"/>
    <w:rsid w:val="008237A7"/>
    <w:rsid w:val="008255B6"/>
    <w:rsid w:val="0082659D"/>
    <w:rsid w:val="008266CC"/>
    <w:rsid w:val="00826840"/>
    <w:rsid w:val="00826EED"/>
    <w:rsid w:val="008302B3"/>
    <w:rsid w:val="008309AC"/>
    <w:rsid w:val="008311DB"/>
    <w:rsid w:val="00831645"/>
    <w:rsid w:val="008325D0"/>
    <w:rsid w:val="008335B9"/>
    <w:rsid w:val="00833DE6"/>
    <w:rsid w:val="008355B3"/>
    <w:rsid w:val="00836558"/>
    <w:rsid w:val="00840C94"/>
    <w:rsid w:val="0084145F"/>
    <w:rsid w:val="0084265F"/>
    <w:rsid w:val="00843265"/>
    <w:rsid w:val="00843C1C"/>
    <w:rsid w:val="00844DBA"/>
    <w:rsid w:val="00845E25"/>
    <w:rsid w:val="00846CC1"/>
    <w:rsid w:val="008470C0"/>
    <w:rsid w:val="008504F9"/>
    <w:rsid w:val="0085138B"/>
    <w:rsid w:val="00853A50"/>
    <w:rsid w:val="00853DD9"/>
    <w:rsid w:val="0085412C"/>
    <w:rsid w:val="0085417E"/>
    <w:rsid w:val="00854CB1"/>
    <w:rsid w:val="00855652"/>
    <w:rsid w:val="00855E43"/>
    <w:rsid w:val="00855F8A"/>
    <w:rsid w:val="0085717E"/>
    <w:rsid w:val="008572BF"/>
    <w:rsid w:val="0085746D"/>
    <w:rsid w:val="008574DB"/>
    <w:rsid w:val="00857C2A"/>
    <w:rsid w:val="00861643"/>
    <w:rsid w:val="00862A27"/>
    <w:rsid w:val="00864B39"/>
    <w:rsid w:val="00864F09"/>
    <w:rsid w:val="00865D19"/>
    <w:rsid w:val="0086669E"/>
    <w:rsid w:val="008679ED"/>
    <w:rsid w:val="00870424"/>
    <w:rsid w:val="00870AB7"/>
    <w:rsid w:val="00870E1F"/>
    <w:rsid w:val="008716CA"/>
    <w:rsid w:val="008728D1"/>
    <w:rsid w:val="00872FD6"/>
    <w:rsid w:val="008735C4"/>
    <w:rsid w:val="00873C77"/>
    <w:rsid w:val="00873CE5"/>
    <w:rsid w:val="0087533A"/>
    <w:rsid w:val="0087652D"/>
    <w:rsid w:val="00876AFC"/>
    <w:rsid w:val="00876F82"/>
    <w:rsid w:val="008815B5"/>
    <w:rsid w:val="0088196F"/>
    <w:rsid w:val="008821DD"/>
    <w:rsid w:val="008827C5"/>
    <w:rsid w:val="0088581C"/>
    <w:rsid w:val="00886441"/>
    <w:rsid w:val="00887232"/>
    <w:rsid w:val="00887A0F"/>
    <w:rsid w:val="00887B36"/>
    <w:rsid w:val="00890111"/>
    <w:rsid w:val="008902B5"/>
    <w:rsid w:val="0089082C"/>
    <w:rsid w:val="00890A12"/>
    <w:rsid w:val="00890A72"/>
    <w:rsid w:val="00892727"/>
    <w:rsid w:val="00892A51"/>
    <w:rsid w:val="00893529"/>
    <w:rsid w:val="00893C09"/>
    <w:rsid w:val="00896D40"/>
    <w:rsid w:val="00897124"/>
    <w:rsid w:val="008A01AA"/>
    <w:rsid w:val="008A1EDE"/>
    <w:rsid w:val="008A34C7"/>
    <w:rsid w:val="008A38FC"/>
    <w:rsid w:val="008A41EF"/>
    <w:rsid w:val="008A5010"/>
    <w:rsid w:val="008A55F3"/>
    <w:rsid w:val="008A63D8"/>
    <w:rsid w:val="008A6846"/>
    <w:rsid w:val="008B0218"/>
    <w:rsid w:val="008B121E"/>
    <w:rsid w:val="008B1569"/>
    <w:rsid w:val="008B1579"/>
    <w:rsid w:val="008B306B"/>
    <w:rsid w:val="008B339D"/>
    <w:rsid w:val="008B54AF"/>
    <w:rsid w:val="008B644B"/>
    <w:rsid w:val="008C11E4"/>
    <w:rsid w:val="008C1D64"/>
    <w:rsid w:val="008C1D8B"/>
    <w:rsid w:val="008C55E3"/>
    <w:rsid w:val="008C5B76"/>
    <w:rsid w:val="008C7D07"/>
    <w:rsid w:val="008D0168"/>
    <w:rsid w:val="008D16D0"/>
    <w:rsid w:val="008D193F"/>
    <w:rsid w:val="008D38E3"/>
    <w:rsid w:val="008D55EF"/>
    <w:rsid w:val="008D6C97"/>
    <w:rsid w:val="008E322D"/>
    <w:rsid w:val="008E389B"/>
    <w:rsid w:val="008E38BE"/>
    <w:rsid w:val="008E4471"/>
    <w:rsid w:val="008E4CDD"/>
    <w:rsid w:val="008E5034"/>
    <w:rsid w:val="008E5E70"/>
    <w:rsid w:val="008E6AF3"/>
    <w:rsid w:val="008F01F1"/>
    <w:rsid w:val="008F03BA"/>
    <w:rsid w:val="008F0544"/>
    <w:rsid w:val="008F1C6B"/>
    <w:rsid w:val="008F2EE5"/>
    <w:rsid w:val="008F2F2F"/>
    <w:rsid w:val="008F3DE7"/>
    <w:rsid w:val="008F4407"/>
    <w:rsid w:val="008F4541"/>
    <w:rsid w:val="008F457B"/>
    <w:rsid w:val="008F53E5"/>
    <w:rsid w:val="008F59E3"/>
    <w:rsid w:val="008F63C6"/>
    <w:rsid w:val="009018FA"/>
    <w:rsid w:val="009023EA"/>
    <w:rsid w:val="0090251A"/>
    <w:rsid w:val="00902730"/>
    <w:rsid w:val="00902F43"/>
    <w:rsid w:val="00903BEB"/>
    <w:rsid w:val="0090429A"/>
    <w:rsid w:val="00905301"/>
    <w:rsid w:val="00906EF6"/>
    <w:rsid w:val="00907079"/>
    <w:rsid w:val="0090737F"/>
    <w:rsid w:val="009078AF"/>
    <w:rsid w:val="00907AA3"/>
    <w:rsid w:val="00910A4F"/>
    <w:rsid w:val="00910FEE"/>
    <w:rsid w:val="00911028"/>
    <w:rsid w:val="009112A6"/>
    <w:rsid w:val="009122BD"/>
    <w:rsid w:val="00912366"/>
    <w:rsid w:val="00912957"/>
    <w:rsid w:val="00912AF4"/>
    <w:rsid w:val="00914B0A"/>
    <w:rsid w:val="00914D3F"/>
    <w:rsid w:val="009166DC"/>
    <w:rsid w:val="00916800"/>
    <w:rsid w:val="00917234"/>
    <w:rsid w:val="009205BE"/>
    <w:rsid w:val="00922893"/>
    <w:rsid w:val="00923128"/>
    <w:rsid w:val="009233CA"/>
    <w:rsid w:val="0092394D"/>
    <w:rsid w:val="0092448E"/>
    <w:rsid w:val="00924C39"/>
    <w:rsid w:val="00924EBE"/>
    <w:rsid w:val="009252BA"/>
    <w:rsid w:val="00926E27"/>
    <w:rsid w:val="0092777D"/>
    <w:rsid w:val="00927851"/>
    <w:rsid w:val="0093086E"/>
    <w:rsid w:val="00931930"/>
    <w:rsid w:val="00932020"/>
    <w:rsid w:val="009321DD"/>
    <w:rsid w:val="00932641"/>
    <w:rsid w:val="0093320E"/>
    <w:rsid w:val="00934B54"/>
    <w:rsid w:val="00934D7A"/>
    <w:rsid w:val="009354BF"/>
    <w:rsid w:val="00935D4C"/>
    <w:rsid w:val="009368FF"/>
    <w:rsid w:val="009411D8"/>
    <w:rsid w:val="009415E6"/>
    <w:rsid w:val="00941704"/>
    <w:rsid w:val="00941784"/>
    <w:rsid w:val="00941E88"/>
    <w:rsid w:val="00942156"/>
    <w:rsid w:val="00943409"/>
    <w:rsid w:val="0094353A"/>
    <w:rsid w:val="0094487E"/>
    <w:rsid w:val="00945A77"/>
    <w:rsid w:val="009462E5"/>
    <w:rsid w:val="0094772A"/>
    <w:rsid w:val="0094778F"/>
    <w:rsid w:val="00947CE6"/>
    <w:rsid w:val="009501DE"/>
    <w:rsid w:val="00951407"/>
    <w:rsid w:val="009523F9"/>
    <w:rsid w:val="00952781"/>
    <w:rsid w:val="00952A3A"/>
    <w:rsid w:val="009551E8"/>
    <w:rsid w:val="0095611E"/>
    <w:rsid w:val="009602C0"/>
    <w:rsid w:val="009608BF"/>
    <w:rsid w:val="00960B39"/>
    <w:rsid w:val="00961E74"/>
    <w:rsid w:val="00962233"/>
    <w:rsid w:val="0096263D"/>
    <w:rsid w:val="009629E6"/>
    <w:rsid w:val="00962F97"/>
    <w:rsid w:val="00963042"/>
    <w:rsid w:val="009632FB"/>
    <w:rsid w:val="00963D96"/>
    <w:rsid w:val="00964340"/>
    <w:rsid w:val="00965252"/>
    <w:rsid w:val="009659AF"/>
    <w:rsid w:val="00966070"/>
    <w:rsid w:val="009664A9"/>
    <w:rsid w:val="0096651B"/>
    <w:rsid w:val="00966D24"/>
    <w:rsid w:val="009706A8"/>
    <w:rsid w:val="00971E8D"/>
    <w:rsid w:val="009733D1"/>
    <w:rsid w:val="00974FF0"/>
    <w:rsid w:val="0097522E"/>
    <w:rsid w:val="00976371"/>
    <w:rsid w:val="009772E2"/>
    <w:rsid w:val="009809DA"/>
    <w:rsid w:val="00980A06"/>
    <w:rsid w:val="00981885"/>
    <w:rsid w:val="00981D24"/>
    <w:rsid w:val="00984346"/>
    <w:rsid w:val="0098505D"/>
    <w:rsid w:val="0098512E"/>
    <w:rsid w:val="00985FC4"/>
    <w:rsid w:val="0098664E"/>
    <w:rsid w:val="00987290"/>
    <w:rsid w:val="0098770E"/>
    <w:rsid w:val="00990130"/>
    <w:rsid w:val="00990218"/>
    <w:rsid w:val="00991D10"/>
    <w:rsid w:val="00992FCC"/>
    <w:rsid w:val="00993138"/>
    <w:rsid w:val="0099325D"/>
    <w:rsid w:val="00993324"/>
    <w:rsid w:val="009938D1"/>
    <w:rsid w:val="00993EF7"/>
    <w:rsid w:val="00994241"/>
    <w:rsid w:val="00996126"/>
    <w:rsid w:val="009978C9"/>
    <w:rsid w:val="00997A37"/>
    <w:rsid w:val="009A0235"/>
    <w:rsid w:val="009A05DF"/>
    <w:rsid w:val="009A1091"/>
    <w:rsid w:val="009A16F8"/>
    <w:rsid w:val="009A2356"/>
    <w:rsid w:val="009A23BB"/>
    <w:rsid w:val="009A36C4"/>
    <w:rsid w:val="009A4187"/>
    <w:rsid w:val="009A4B6D"/>
    <w:rsid w:val="009A6A57"/>
    <w:rsid w:val="009A6DB8"/>
    <w:rsid w:val="009A7034"/>
    <w:rsid w:val="009B1D81"/>
    <w:rsid w:val="009B2499"/>
    <w:rsid w:val="009B2F05"/>
    <w:rsid w:val="009B3F96"/>
    <w:rsid w:val="009B44DB"/>
    <w:rsid w:val="009B4BC9"/>
    <w:rsid w:val="009B4D40"/>
    <w:rsid w:val="009B5391"/>
    <w:rsid w:val="009B6215"/>
    <w:rsid w:val="009B723A"/>
    <w:rsid w:val="009B7330"/>
    <w:rsid w:val="009B7A16"/>
    <w:rsid w:val="009B7EEC"/>
    <w:rsid w:val="009C0AF1"/>
    <w:rsid w:val="009C1CFC"/>
    <w:rsid w:val="009C2100"/>
    <w:rsid w:val="009C2340"/>
    <w:rsid w:val="009C2FF3"/>
    <w:rsid w:val="009C301C"/>
    <w:rsid w:val="009C489A"/>
    <w:rsid w:val="009C4DB8"/>
    <w:rsid w:val="009C543E"/>
    <w:rsid w:val="009C6EA4"/>
    <w:rsid w:val="009C7103"/>
    <w:rsid w:val="009D1262"/>
    <w:rsid w:val="009D3502"/>
    <w:rsid w:val="009D4850"/>
    <w:rsid w:val="009D536A"/>
    <w:rsid w:val="009D5510"/>
    <w:rsid w:val="009D74BB"/>
    <w:rsid w:val="009D7E7E"/>
    <w:rsid w:val="009E0655"/>
    <w:rsid w:val="009E0CFA"/>
    <w:rsid w:val="009E36C0"/>
    <w:rsid w:val="009E38A8"/>
    <w:rsid w:val="009E5370"/>
    <w:rsid w:val="009E557B"/>
    <w:rsid w:val="009E5E8F"/>
    <w:rsid w:val="009E5EEF"/>
    <w:rsid w:val="009E61F9"/>
    <w:rsid w:val="009E7342"/>
    <w:rsid w:val="009E7CFE"/>
    <w:rsid w:val="009E7DD0"/>
    <w:rsid w:val="009F04D6"/>
    <w:rsid w:val="009F18AB"/>
    <w:rsid w:val="009F1F99"/>
    <w:rsid w:val="009F2727"/>
    <w:rsid w:val="009F3B75"/>
    <w:rsid w:val="009F4181"/>
    <w:rsid w:val="009F5B61"/>
    <w:rsid w:val="009F7173"/>
    <w:rsid w:val="00A00823"/>
    <w:rsid w:val="00A0152B"/>
    <w:rsid w:val="00A021AB"/>
    <w:rsid w:val="00A03492"/>
    <w:rsid w:val="00A0448A"/>
    <w:rsid w:val="00A050A6"/>
    <w:rsid w:val="00A05161"/>
    <w:rsid w:val="00A06AD7"/>
    <w:rsid w:val="00A075BD"/>
    <w:rsid w:val="00A07758"/>
    <w:rsid w:val="00A1007E"/>
    <w:rsid w:val="00A10515"/>
    <w:rsid w:val="00A1070B"/>
    <w:rsid w:val="00A109B6"/>
    <w:rsid w:val="00A10E65"/>
    <w:rsid w:val="00A15E31"/>
    <w:rsid w:val="00A162FC"/>
    <w:rsid w:val="00A17F31"/>
    <w:rsid w:val="00A202F0"/>
    <w:rsid w:val="00A2231F"/>
    <w:rsid w:val="00A22A61"/>
    <w:rsid w:val="00A240CC"/>
    <w:rsid w:val="00A249F2"/>
    <w:rsid w:val="00A24C25"/>
    <w:rsid w:val="00A250BB"/>
    <w:rsid w:val="00A25BB5"/>
    <w:rsid w:val="00A26B55"/>
    <w:rsid w:val="00A315B7"/>
    <w:rsid w:val="00A31A84"/>
    <w:rsid w:val="00A32D07"/>
    <w:rsid w:val="00A336B5"/>
    <w:rsid w:val="00A3383D"/>
    <w:rsid w:val="00A338FC"/>
    <w:rsid w:val="00A33D09"/>
    <w:rsid w:val="00A34D7D"/>
    <w:rsid w:val="00A34F10"/>
    <w:rsid w:val="00A351F2"/>
    <w:rsid w:val="00A36A25"/>
    <w:rsid w:val="00A37CB9"/>
    <w:rsid w:val="00A37DA7"/>
    <w:rsid w:val="00A40FFF"/>
    <w:rsid w:val="00A41222"/>
    <w:rsid w:val="00A413E0"/>
    <w:rsid w:val="00A41418"/>
    <w:rsid w:val="00A41C46"/>
    <w:rsid w:val="00A42806"/>
    <w:rsid w:val="00A42A4F"/>
    <w:rsid w:val="00A446B4"/>
    <w:rsid w:val="00A44792"/>
    <w:rsid w:val="00A44B71"/>
    <w:rsid w:val="00A44C62"/>
    <w:rsid w:val="00A45426"/>
    <w:rsid w:val="00A458C8"/>
    <w:rsid w:val="00A465DD"/>
    <w:rsid w:val="00A5051B"/>
    <w:rsid w:val="00A505A6"/>
    <w:rsid w:val="00A520A2"/>
    <w:rsid w:val="00A53927"/>
    <w:rsid w:val="00A54875"/>
    <w:rsid w:val="00A549EB"/>
    <w:rsid w:val="00A5504E"/>
    <w:rsid w:val="00A55EAD"/>
    <w:rsid w:val="00A55FD3"/>
    <w:rsid w:val="00A56A77"/>
    <w:rsid w:val="00A57AB9"/>
    <w:rsid w:val="00A60E53"/>
    <w:rsid w:val="00A61200"/>
    <w:rsid w:val="00A61C74"/>
    <w:rsid w:val="00A623E5"/>
    <w:rsid w:val="00A6275C"/>
    <w:rsid w:val="00A63447"/>
    <w:rsid w:val="00A635F3"/>
    <w:rsid w:val="00A64812"/>
    <w:rsid w:val="00A65935"/>
    <w:rsid w:val="00A67297"/>
    <w:rsid w:val="00A674D5"/>
    <w:rsid w:val="00A67C77"/>
    <w:rsid w:val="00A7103C"/>
    <w:rsid w:val="00A71EA5"/>
    <w:rsid w:val="00A7284C"/>
    <w:rsid w:val="00A72CDD"/>
    <w:rsid w:val="00A7347D"/>
    <w:rsid w:val="00A741F1"/>
    <w:rsid w:val="00A748BE"/>
    <w:rsid w:val="00A756AA"/>
    <w:rsid w:val="00A75D62"/>
    <w:rsid w:val="00A7635D"/>
    <w:rsid w:val="00A7698F"/>
    <w:rsid w:val="00A76E7C"/>
    <w:rsid w:val="00A779A7"/>
    <w:rsid w:val="00A77C14"/>
    <w:rsid w:val="00A80CB6"/>
    <w:rsid w:val="00A81DD1"/>
    <w:rsid w:val="00A81DE4"/>
    <w:rsid w:val="00A8359B"/>
    <w:rsid w:val="00A844E0"/>
    <w:rsid w:val="00A84AE8"/>
    <w:rsid w:val="00A85248"/>
    <w:rsid w:val="00A8697B"/>
    <w:rsid w:val="00A86B77"/>
    <w:rsid w:val="00A86F8E"/>
    <w:rsid w:val="00A91212"/>
    <w:rsid w:val="00A91D0F"/>
    <w:rsid w:val="00A92C46"/>
    <w:rsid w:val="00A935C1"/>
    <w:rsid w:val="00A94352"/>
    <w:rsid w:val="00A954CC"/>
    <w:rsid w:val="00A9698D"/>
    <w:rsid w:val="00A96E98"/>
    <w:rsid w:val="00AA099D"/>
    <w:rsid w:val="00AA0E9D"/>
    <w:rsid w:val="00AA1908"/>
    <w:rsid w:val="00AA1FCC"/>
    <w:rsid w:val="00AA4C95"/>
    <w:rsid w:val="00AA5E3F"/>
    <w:rsid w:val="00AA63AA"/>
    <w:rsid w:val="00AA6770"/>
    <w:rsid w:val="00AA737C"/>
    <w:rsid w:val="00AA7570"/>
    <w:rsid w:val="00AB08B0"/>
    <w:rsid w:val="00AB1156"/>
    <w:rsid w:val="00AB154F"/>
    <w:rsid w:val="00AB1580"/>
    <w:rsid w:val="00AB28B0"/>
    <w:rsid w:val="00AB3BC9"/>
    <w:rsid w:val="00AB430C"/>
    <w:rsid w:val="00AB475A"/>
    <w:rsid w:val="00AB59F9"/>
    <w:rsid w:val="00AB6257"/>
    <w:rsid w:val="00AB71FE"/>
    <w:rsid w:val="00AB7746"/>
    <w:rsid w:val="00AB78CC"/>
    <w:rsid w:val="00AC0BB6"/>
    <w:rsid w:val="00AC0FEF"/>
    <w:rsid w:val="00AC1E3B"/>
    <w:rsid w:val="00AC1ED6"/>
    <w:rsid w:val="00AC3D9F"/>
    <w:rsid w:val="00AC3F1B"/>
    <w:rsid w:val="00AC4218"/>
    <w:rsid w:val="00AC549A"/>
    <w:rsid w:val="00AC601B"/>
    <w:rsid w:val="00AC6FD8"/>
    <w:rsid w:val="00AC742B"/>
    <w:rsid w:val="00AC742E"/>
    <w:rsid w:val="00AC7AFD"/>
    <w:rsid w:val="00AC7FA9"/>
    <w:rsid w:val="00AD117F"/>
    <w:rsid w:val="00AD13D2"/>
    <w:rsid w:val="00AD2FA9"/>
    <w:rsid w:val="00AD3637"/>
    <w:rsid w:val="00AD402B"/>
    <w:rsid w:val="00AD40AB"/>
    <w:rsid w:val="00AD7295"/>
    <w:rsid w:val="00AE08D8"/>
    <w:rsid w:val="00AE08F7"/>
    <w:rsid w:val="00AE0A1F"/>
    <w:rsid w:val="00AE20E7"/>
    <w:rsid w:val="00AE356F"/>
    <w:rsid w:val="00AE4EE9"/>
    <w:rsid w:val="00AE54C9"/>
    <w:rsid w:val="00AE5BB9"/>
    <w:rsid w:val="00AE6314"/>
    <w:rsid w:val="00AE735B"/>
    <w:rsid w:val="00AF1A26"/>
    <w:rsid w:val="00AF1D3B"/>
    <w:rsid w:val="00AF462E"/>
    <w:rsid w:val="00AF5526"/>
    <w:rsid w:val="00AF6714"/>
    <w:rsid w:val="00AF6A66"/>
    <w:rsid w:val="00B015CF"/>
    <w:rsid w:val="00B01F90"/>
    <w:rsid w:val="00B04781"/>
    <w:rsid w:val="00B04B23"/>
    <w:rsid w:val="00B04E3C"/>
    <w:rsid w:val="00B05BCC"/>
    <w:rsid w:val="00B06D53"/>
    <w:rsid w:val="00B112F7"/>
    <w:rsid w:val="00B13027"/>
    <w:rsid w:val="00B132F5"/>
    <w:rsid w:val="00B1513A"/>
    <w:rsid w:val="00B16AE2"/>
    <w:rsid w:val="00B17B29"/>
    <w:rsid w:val="00B23C3B"/>
    <w:rsid w:val="00B24A84"/>
    <w:rsid w:val="00B25A07"/>
    <w:rsid w:val="00B25BB4"/>
    <w:rsid w:val="00B26875"/>
    <w:rsid w:val="00B26E44"/>
    <w:rsid w:val="00B27E58"/>
    <w:rsid w:val="00B302DF"/>
    <w:rsid w:val="00B30EDC"/>
    <w:rsid w:val="00B31573"/>
    <w:rsid w:val="00B31A1F"/>
    <w:rsid w:val="00B33497"/>
    <w:rsid w:val="00B3350C"/>
    <w:rsid w:val="00B347FD"/>
    <w:rsid w:val="00B35015"/>
    <w:rsid w:val="00B355C1"/>
    <w:rsid w:val="00B379C0"/>
    <w:rsid w:val="00B37D5A"/>
    <w:rsid w:val="00B37D87"/>
    <w:rsid w:val="00B4032D"/>
    <w:rsid w:val="00B42428"/>
    <w:rsid w:val="00B4289F"/>
    <w:rsid w:val="00B4368F"/>
    <w:rsid w:val="00B467B9"/>
    <w:rsid w:val="00B5111F"/>
    <w:rsid w:val="00B514CE"/>
    <w:rsid w:val="00B5197B"/>
    <w:rsid w:val="00B52EB5"/>
    <w:rsid w:val="00B52EDF"/>
    <w:rsid w:val="00B53798"/>
    <w:rsid w:val="00B548D4"/>
    <w:rsid w:val="00B54C8B"/>
    <w:rsid w:val="00B54DD6"/>
    <w:rsid w:val="00B55D5F"/>
    <w:rsid w:val="00B57D1B"/>
    <w:rsid w:val="00B607E3"/>
    <w:rsid w:val="00B60A49"/>
    <w:rsid w:val="00B627EB"/>
    <w:rsid w:val="00B634D4"/>
    <w:rsid w:val="00B6357B"/>
    <w:rsid w:val="00B65CA2"/>
    <w:rsid w:val="00B65EF9"/>
    <w:rsid w:val="00B65F5D"/>
    <w:rsid w:val="00B700F5"/>
    <w:rsid w:val="00B714AD"/>
    <w:rsid w:val="00B715E2"/>
    <w:rsid w:val="00B71A65"/>
    <w:rsid w:val="00B72216"/>
    <w:rsid w:val="00B73101"/>
    <w:rsid w:val="00B734AF"/>
    <w:rsid w:val="00B75509"/>
    <w:rsid w:val="00B75D35"/>
    <w:rsid w:val="00B77E74"/>
    <w:rsid w:val="00B805CE"/>
    <w:rsid w:val="00B80DB1"/>
    <w:rsid w:val="00B83BED"/>
    <w:rsid w:val="00B83FB9"/>
    <w:rsid w:val="00B85BB0"/>
    <w:rsid w:val="00B9050E"/>
    <w:rsid w:val="00B9113B"/>
    <w:rsid w:val="00B91428"/>
    <w:rsid w:val="00B91714"/>
    <w:rsid w:val="00B939B1"/>
    <w:rsid w:val="00B9403A"/>
    <w:rsid w:val="00B9457E"/>
    <w:rsid w:val="00B95846"/>
    <w:rsid w:val="00B95AAA"/>
    <w:rsid w:val="00B96D3D"/>
    <w:rsid w:val="00B97994"/>
    <w:rsid w:val="00BA2BE3"/>
    <w:rsid w:val="00BA2E56"/>
    <w:rsid w:val="00BA3700"/>
    <w:rsid w:val="00BA58CC"/>
    <w:rsid w:val="00BA5BEA"/>
    <w:rsid w:val="00BA693B"/>
    <w:rsid w:val="00BA6C1B"/>
    <w:rsid w:val="00BB02E7"/>
    <w:rsid w:val="00BB0453"/>
    <w:rsid w:val="00BB2168"/>
    <w:rsid w:val="00BB233B"/>
    <w:rsid w:val="00BB2620"/>
    <w:rsid w:val="00BB2AF3"/>
    <w:rsid w:val="00BB2B2E"/>
    <w:rsid w:val="00BB311E"/>
    <w:rsid w:val="00BB415F"/>
    <w:rsid w:val="00BB457D"/>
    <w:rsid w:val="00BB4C68"/>
    <w:rsid w:val="00BB4DA5"/>
    <w:rsid w:val="00BB678B"/>
    <w:rsid w:val="00BB6CCC"/>
    <w:rsid w:val="00BB7D8B"/>
    <w:rsid w:val="00BC008C"/>
    <w:rsid w:val="00BC0C2B"/>
    <w:rsid w:val="00BC12A9"/>
    <w:rsid w:val="00BC1C84"/>
    <w:rsid w:val="00BC65B9"/>
    <w:rsid w:val="00BD01F3"/>
    <w:rsid w:val="00BD1378"/>
    <w:rsid w:val="00BD1F22"/>
    <w:rsid w:val="00BD243C"/>
    <w:rsid w:val="00BD4189"/>
    <w:rsid w:val="00BD4420"/>
    <w:rsid w:val="00BD4D09"/>
    <w:rsid w:val="00BD5028"/>
    <w:rsid w:val="00BD6030"/>
    <w:rsid w:val="00BD6D8E"/>
    <w:rsid w:val="00BD7FA7"/>
    <w:rsid w:val="00BE0697"/>
    <w:rsid w:val="00BE10CD"/>
    <w:rsid w:val="00BE26BF"/>
    <w:rsid w:val="00BE3668"/>
    <w:rsid w:val="00BE671F"/>
    <w:rsid w:val="00BF0E9B"/>
    <w:rsid w:val="00BF0F20"/>
    <w:rsid w:val="00BF17E1"/>
    <w:rsid w:val="00BF4CA1"/>
    <w:rsid w:val="00BF568C"/>
    <w:rsid w:val="00BF7B68"/>
    <w:rsid w:val="00BF7CB7"/>
    <w:rsid w:val="00BF7D4D"/>
    <w:rsid w:val="00BF7EAA"/>
    <w:rsid w:val="00C00CDC"/>
    <w:rsid w:val="00C02BF0"/>
    <w:rsid w:val="00C0352E"/>
    <w:rsid w:val="00C0381B"/>
    <w:rsid w:val="00C04177"/>
    <w:rsid w:val="00C07EFE"/>
    <w:rsid w:val="00C10364"/>
    <w:rsid w:val="00C10F97"/>
    <w:rsid w:val="00C1110A"/>
    <w:rsid w:val="00C12AB4"/>
    <w:rsid w:val="00C13370"/>
    <w:rsid w:val="00C14BC2"/>
    <w:rsid w:val="00C17221"/>
    <w:rsid w:val="00C17D5A"/>
    <w:rsid w:val="00C210ED"/>
    <w:rsid w:val="00C23F06"/>
    <w:rsid w:val="00C24899"/>
    <w:rsid w:val="00C27013"/>
    <w:rsid w:val="00C27818"/>
    <w:rsid w:val="00C30041"/>
    <w:rsid w:val="00C3028D"/>
    <w:rsid w:val="00C3270F"/>
    <w:rsid w:val="00C33C51"/>
    <w:rsid w:val="00C33DBD"/>
    <w:rsid w:val="00C33F11"/>
    <w:rsid w:val="00C35D50"/>
    <w:rsid w:val="00C36FB9"/>
    <w:rsid w:val="00C37ED6"/>
    <w:rsid w:val="00C41E0F"/>
    <w:rsid w:val="00C4218D"/>
    <w:rsid w:val="00C424AB"/>
    <w:rsid w:val="00C42B11"/>
    <w:rsid w:val="00C42CB2"/>
    <w:rsid w:val="00C447F2"/>
    <w:rsid w:val="00C45D60"/>
    <w:rsid w:val="00C46610"/>
    <w:rsid w:val="00C47906"/>
    <w:rsid w:val="00C47910"/>
    <w:rsid w:val="00C47EB1"/>
    <w:rsid w:val="00C5018D"/>
    <w:rsid w:val="00C503E1"/>
    <w:rsid w:val="00C519B7"/>
    <w:rsid w:val="00C51B66"/>
    <w:rsid w:val="00C5453A"/>
    <w:rsid w:val="00C54F4A"/>
    <w:rsid w:val="00C56948"/>
    <w:rsid w:val="00C56B78"/>
    <w:rsid w:val="00C57D42"/>
    <w:rsid w:val="00C61F29"/>
    <w:rsid w:val="00C63614"/>
    <w:rsid w:val="00C67EE9"/>
    <w:rsid w:val="00C67F0E"/>
    <w:rsid w:val="00C70093"/>
    <w:rsid w:val="00C71B34"/>
    <w:rsid w:val="00C74981"/>
    <w:rsid w:val="00C74B40"/>
    <w:rsid w:val="00C74C50"/>
    <w:rsid w:val="00C76230"/>
    <w:rsid w:val="00C7636A"/>
    <w:rsid w:val="00C765C0"/>
    <w:rsid w:val="00C769E8"/>
    <w:rsid w:val="00C77653"/>
    <w:rsid w:val="00C81B4E"/>
    <w:rsid w:val="00C83455"/>
    <w:rsid w:val="00C837E7"/>
    <w:rsid w:val="00C8405E"/>
    <w:rsid w:val="00C84F6C"/>
    <w:rsid w:val="00C86640"/>
    <w:rsid w:val="00C86A36"/>
    <w:rsid w:val="00C86F19"/>
    <w:rsid w:val="00C8772A"/>
    <w:rsid w:val="00C90622"/>
    <w:rsid w:val="00C90C99"/>
    <w:rsid w:val="00C91B02"/>
    <w:rsid w:val="00C91E8F"/>
    <w:rsid w:val="00C920BB"/>
    <w:rsid w:val="00C9269C"/>
    <w:rsid w:val="00C92AEC"/>
    <w:rsid w:val="00C93C85"/>
    <w:rsid w:val="00C94841"/>
    <w:rsid w:val="00C95BA4"/>
    <w:rsid w:val="00C95E9D"/>
    <w:rsid w:val="00C968BA"/>
    <w:rsid w:val="00C96B5D"/>
    <w:rsid w:val="00C97282"/>
    <w:rsid w:val="00C9744A"/>
    <w:rsid w:val="00CA07BB"/>
    <w:rsid w:val="00CA0E8C"/>
    <w:rsid w:val="00CA1742"/>
    <w:rsid w:val="00CA1E41"/>
    <w:rsid w:val="00CA272D"/>
    <w:rsid w:val="00CA2852"/>
    <w:rsid w:val="00CA2AC6"/>
    <w:rsid w:val="00CA2C75"/>
    <w:rsid w:val="00CA41FB"/>
    <w:rsid w:val="00CA4D95"/>
    <w:rsid w:val="00CA5571"/>
    <w:rsid w:val="00CA5BBC"/>
    <w:rsid w:val="00CA5ECC"/>
    <w:rsid w:val="00CA621F"/>
    <w:rsid w:val="00CA64F5"/>
    <w:rsid w:val="00CB0209"/>
    <w:rsid w:val="00CB05E7"/>
    <w:rsid w:val="00CB1403"/>
    <w:rsid w:val="00CB34F3"/>
    <w:rsid w:val="00CB4182"/>
    <w:rsid w:val="00CB46BA"/>
    <w:rsid w:val="00CB4B27"/>
    <w:rsid w:val="00CB5726"/>
    <w:rsid w:val="00CB5B73"/>
    <w:rsid w:val="00CB62D6"/>
    <w:rsid w:val="00CB666D"/>
    <w:rsid w:val="00CB6D7C"/>
    <w:rsid w:val="00CB789A"/>
    <w:rsid w:val="00CB78D3"/>
    <w:rsid w:val="00CC1685"/>
    <w:rsid w:val="00CC25B0"/>
    <w:rsid w:val="00CC2DA0"/>
    <w:rsid w:val="00CC3477"/>
    <w:rsid w:val="00CC4B3D"/>
    <w:rsid w:val="00CC5585"/>
    <w:rsid w:val="00CC69D0"/>
    <w:rsid w:val="00CC78E6"/>
    <w:rsid w:val="00CC7F55"/>
    <w:rsid w:val="00CD1DE9"/>
    <w:rsid w:val="00CD1FFA"/>
    <w:rsid w:val="00CD2984"/>
    <w:rsid w:val="00CD2CC8"/>
    <w:rsid w:val="00CD377D"/>
    <w:rsid w:val="00CD3983"/>
    <w:rsid w:val="00CD3C84"/>
    <w:rsid w:val="00CD4303"/>
    <w:rsid w:val="00CD4880"/>
    <w:rsid w:val="00CD5DA1"/>
    <w:rsid w:val="00CD6CE1"/>
    <w:rsid w:val="00CD6F94"/>
    <w:rsid w:val="00CD7335"/>
    <w:rsid w:val="00CD77F1"/>
    <w:rsid w:val="00CE0948"/>
    <w:rsid w:val="00CE1DD9"/>
    <w:rsid w:val="00CE1F1F"/>
    <w:rsid w:val="00CE1F77"/>
    <w:rsid w:val="00CE2420"/>
    <w:rsid w:val="00CE336A"/>
    <w:rsid w:val="00CE3EDA"/>
    <w:rsid w:val="00CE49C6"/>
    <w:rsid w:val="00CE635D"/>
    <w:rsid w:val="00CE6ACC"/>
    <w:rsid w:val="00CE725D"/>
    <w:rsid w:val="00CF0641"/>
    <w:rsid w:val="00CF0F48"/>
    <w:rsid w:val="00CF20D3"/>
    <w:rsid w:val="00CF2464"/>
    <w:rsid w:val="00CF3281"/>
    <w:rsid w:val="00CF3B3B"/>
    <w:rsid w:val="00CF3CBC"/>
    <w:rsid w:val="00CF412A"/>
    <w:rsid w:val="00CF504E"/>
    <w:rsid w:val="00CF6276"/>
    <w:rsid w:val="00CF657B"/>
    <w:rsid w:val="00CF7CB5"/>
    <w:rsid w:val="00D0126B"/>
    <w:rsid w:val="00D022EE"/>
    <w:rsid w:val="00D03718"/>
    <w:rsid w:val="00D03F8B"/>
    <w:rsid w:val="00D0524E"/>
    <w:rsid w:val="00D0588D"/>
    <w:rsid w:val="00D05AB4"/>
    <w:rsid w:val="00D07CA9"/>
    <w:rsid w:val="00D07E44"/>
    <w:rsid w:val="00D1022E"/>
    <w:rsid w:val="00D10523"/>
    <w:rsid w:val="00D1219C"/>
    <w:rsid w:val="00D121A3"/>
    <w:rsid w:val="00D12472"/>
    <w:rsid w:val="00D1320B"/>
    <w:rsid w:val="00D1438B"/>
    <w:rsid w:val="00D15156"/>
    <w:rsid w:val="00D15C0F"/>
    <w:rsid w:val="00D15E41"/>
    <w:rsid w:val="00D166FB"/>
    <w:rsid w:val="00D17CB1"/>
    <w:rsid w:val="00D2169A"/>
    <w:rsid w:val="00D21C1B"/>
    <w:rsid w:val="00D21CE0"/>
    <w:rsid w:val="00D22185"/>
    <w:rsid w:val="00D232E8"/>
    <w:rsid w:val="00D23CCC"/>
    <w:rsid w:val="00D25185"/>
    <w:rsid w:val="00D25531"/>
    <w:rsid w:val="00D25711"/>
    <w:rsid w:val="00D267FD"/>
    <w:rsid w:val="00D27F79"/>
    <w:rsid w:val="00D300F7"/>
    <w:rsid w:val="00D30891"/>
    <w:rsid w:val="00D30FE8"/>
    <w:rsid w:val="00D3217C"/>
    <w:rsid w:val="00D32601"/>
    <w:rsid w:val="00D3493E"/>
    <w:rsid w:val="00D35D89"/>
    <w:rsid w:val="00D36624"/>
    <w:rsid w:val="00D36FA1"/>
    <w:rsid w:val="00D37B38"/>
    <w:rsid w:val="00D40085"/>
    <w:rsid w:val="00D40DB0"/>
    <w:rsid w:val="00D41E09"/>
    <w:rsid w:val="00D41F1C"/>
    <w:rsid w:val="00D41F26"/>
    <w:rsid w:val="00D43636"/>
    <w:rsid w:val="00D43762"/>
    <w:rsid w:val="00D43FB8"/>
    <w:rsid w:val="00D452B5"/>
    <w:rsid w:val="00D45CD1"/>
    <w:rsid w:val="00D45E0B"/>
    <w:rsid w:val="00D467BB"/>
    <w:rsid w:val="00D47E56"/>
    <w:rsid w:val="00D50440"/>
    <w:rsid w:val="00D50CD8"/>
    <w:rsid w:val="00D51381"/>
    <w:rsid w:val="00D54188"/>
    <w:rsid w:val="00D54D0C"/>
    <w:rsid w:val="00D54EF9"/>
    <w:rsid w:val="00D5519E"/>
    <w:rsid w:val="00D55CFA"/>
    <w:rsid w:val="00D55E80"/>
    <w:rsid w:val="00D56976"/>
    <w:rsid w:val="00D602C0"/>
    <w:rsid w:val="00D610DB"/>
    <w:rsid w:val="00D61176"/>
    <w:rsid w:val="00D61915"/>
    <w:rsid w:val="00D62CCF"/>
    <w:rsid w:val="00D62CF7"/>
    <w:rsid w:val="00D634CE"/>
    <w:rsid w:val="00D65B7B"/>
    <w:rsid w:val="00D665D4"/>
    <w:rsid w:val="00D66D9A"/>
    <w:rsid w:val="00D67381"/>
    <w:rsid w:val="00D676BB"/>
    <w:rsid w:val="00D676C4"/>
    <w:rsid w:val="00D67B5A"/>
    <w:rsid w:val="00D70993"/>
    <w:rsid w:val="00D711C3"/>
    <w:rsid w:val="00D71390"/>
    <w:rsid w:val="00D7288C"/>
    <w:rsid w:val="00D72ED4"/>
    <w:rsid w:val="00D74901"/>
    <w:rsid w:val="00D74BB1"/>
    <w:rsid w:val="00D75940"/>
    <w:rsid w:val="00D75969"/>
    <w:rsid w:val="00D75FC9"/>
    <w:rsid w:val="00D77233"/>
    <w:rsid w:val="00D801DB"/>
    <w:rsid w:val="00D80583"/>
    <w:rsid w:val="00D80655"/>
    <w:rsid w:val="00D81D3D"/>
    <w:rsid w:val="00D841C7"/>
    <w:rsid w:val="00D849EC"/>
    <w:rsid w:val="00D86216"/>
    <w:rsid w:val="00D865A3"/>
    <w:rsid w:val="00D868A5"/>
    <w:rsid w:val="00D86CC6"/>
    <w:rsid w:val="00D87BBA"/>
    <w:rsid w:val="00D90651"/>
    <w:rsid w:val="00D918FD"/>
    <w:rsid w:val="00D91DE3"/>
    <w:rsid w:val="00D92398"/>
    <w:rsid w:val="00D9239A"/>
    <w:rsid w:val="00D92A59"/>
    <w:rsid w:val="00D93264"/>
    <w:rsid w:val="00D93481"/>
    <w:rsid w:val="00D9483C"/>
    <w:rsid w:val="00D94C20"/>
    <w:rsid w:val="00D95355"/>
    <w:rsid w:val="00D96148"/>
    <w:rsid w:val="00D96639"/>
    <w:rsid w:val="00D96F21"/>
    <w:rsid w:val="00D97263"/>
    <w:rsid w:val="00D97827"/>
    <w:rsid w:val="00DA0D88"/>
    <w:rsid w:val="00DA2F52"/>
    <w:rsid w:val="00DA3664"/>
    <w:rsid w:val="00DA3C83"/>
    <w:rsid w:val="00DA4137"/>
    <w:rsid w:val="00DA4B93"/>
    <w:rsid w:val="00DA552F"/>
    <w:rsid w:val="00DA5989"/>
    <w:rsid w:val="00DA5AC3"/>
    <w:rsid w:val="00DA720D"/>
    <w:rsid w:val="00DA733F"/>
    <w:rsid w:val="00DA7986"/>
    <w:rsid w:val="00DA79B2"/>
    <w:rsid w:val="00DB08D8"/>
    <w:rsid w:val="00DB0A9F"/>
    <w:rsid w:val="00DB11BB"/>
    <w:rsid w:val="00DB2122"/>
    <w:rsid w:val="00DB23F2"/>
    <w:rsid w:val="00DB280F"/>
    <w:rsid w:val="00DB4A49"/>
    <w:rsid w:val="00DB5C9D"/>
    <w:rsid w:val="00DB61F2"/>
    <w:rsid w:val="00DB7D87"/>
    <w:rsid w:val="00DC0BEB"/>
    <w:rsid w:val="00DC2A96"/>
    <w:rsid w:val="00DC3D1D"/>
    <w:rsid w:val="00DC75BC"/>
    <w:rsid w:val="00DD14F0"/>
    <w:rsid w:val="00DD2758"/>
    <w:rsid w:val="00DD2860"/>
    <w:rsid w:val="00DD3731"/>
    <w:rsid w:val="00DD37F7"/>
    <w:rsid w:val="00DD4390"/>
    <w:rsid w:val="00DD4B61"/>
    <w:rsid w:val="00DD53A5"/>
    <w:rsid w:val="00DE01C3"/>
    <w:rsid w:val="00DE13BC"/>
    <w:rsid w:val="00DE34ED"/>
    <w:rsid w:val="00DE4C5F"/>
    <w:rsid w:val="00DE4D6A"/>
    <w:rsid w:val="00DE71B2"/>
    <w:rsid w:val="00DE72AF"/>
    <w:rsid w:val="00DE7F0E"/>
    <w:rsid w:val="00DF1401"/>
    <w:rsid w:val="00DF26C1"/>
    <w:rsid w:val="00DF3747"/>
    <w:rsid w:val="00DF51BF"/>
    <w:rsid w:val="00DF624F"/>
    <w:rsid w:val="00E00318"/>
    <w:rsid w:val="00E005AD"/>
    <w:rsid w:val="00E008EE"/>
    <w:rsid w:val="00E00A35"/>
    <w:rsid w:val="00E01A73"/>
    <w:rsid w:val="00E01BB8"/>
    <w:rsid w:val="00E03D28"/>
    <w:rsid w:val="00E05060"/>
    <w:rsid w:val="00E05325"/>
    <w:rsid w:val="00E053BF"/>
    <w:rsid w:val="00E0596F"/>
    <w:rsid w:val="00E101A9"/>
    <w:rsid w:val="00E119F0"/>
    <w:rsid w:val="00E122C0"/>
    <w:rsid w:val="00E13034"/>
    <w:rsid w:val="00E132F3"/>
    <w:rsid w:val="00E1392C"/>
    <w:rsid w:val="00E13BB8"/>
    <w:rsid w:val="00E13DB9"/>
    <w:rsid w:val="00E14936"/>
    <w:rsid w:val="00E15981"/>
    <w:rsid w:val="00E16050"/>
    <w:rsid w:val="00E160D1"/>
    <w:rsid w:val="00E167FE"/>
    <w:rsid w:val="00E16A09"/>
    <w:rsid w:val="00E17B85"/>
    <w:rsid w:val="00E210F7"/>
    <w:rsid w:val="00E2319E"/>
    <w:rsid w:val="00E275B7"/>
    <w:rsid w:val="00E27F43"/>
    <w:rsid w:val="00E302DE"/>
    <w:rsid w:val="00E30D4C"/>
    <w:rsid w:val="00E30FAF"/>
    <w:rsid w:val="00E3232C"/>
    <w:rsid w:val="00E32426"/>
    <w:rsid w:val="00E32DD5"/>
    <w:rsid w:val="00E33834"/>
    <w:rsid w:val="00E34692"/>
    <w:rsid w:val="00E34A12"/>
    <w:rsid w:val="00E34A49"/>
    <w:rsid w:val="00E37783"/>
    <w:rsid w:val="00E37A0E"/>
    <w:rsid w:val="00E37D31"/>
    <w:rsid w:val="00E40273"/>
    <w:rsid w:val="00E412DE"/>
    <w:rsid w:val="00E414D4"/>
    <w:rsid w:val="00E42307"/>
    <w:rsid w:val="00E42699"/>
    <w:rsid w:val="00E43EBE"/>
    <w:rsid w:val="00E4486E"/>
    <w:rsid w:val="00E44A1B"/>
    <w:rsid w:val="00E44C97"/>
    <w:rsid w:val="00E46EF6"/>
    <w:rsid w:val="00E47306"/>
    <w:rsid w:val="00E50DE8"/>
    <w:rsid w:val="00E51686"/>
    <w:rsid w:val="00E519CD"/>
    <w:rsid w:val="00E519FE"/>
    <w:rsid w:val="00E521F1"/>
    <w:rsid w:val="00E5324A"/>
    <w:rsid w:val="00E53C6C"/>
    <w:rsid w:val="00E5442F"/>
    <w:rsid w:val="00E54E41"/>
    <w:rsid w:val="00E5569F"/>
    <w:rsid w:val="00E562DA"/>
    <w:rsid w:val="00E56583"/>
    <w:rsid w:val="00E5738F"/>
    <w:rsid w:val="00E57813"/>
    <w:rsid w:val="00E57DC6"/>
    <w:rsid w:val="00E6058D"/>
    <w:rsid w:val="00E60C35"/>
    <w:rsid w:val="00E621F9"/>
    <w:rsid w:val="00E62DC2"/>
    <w:rsid w:val="00E635BE"/>
    <w:rsid w:val="00E637A3"/>
    <w:rsid w:val="00E641D2"/>
    <w:rsid w:val="00E6430A"/>
    <w:rsid w:val="00E64A6B"/>
    <w:rsid w:val="00E6524F"/>
    <w:rsid w:val="00E65360"/>
    <w:rsid w:val="00E66057"/>
    <w:rsid w:val="00E66139"/>
    <w:rsid w:val="00E66AAE"/>
    <w:rsid w:val="00E66AF1"/>
    <w:rsid w:val="00E66E07"/>
    <w:rsid w:val="00E67CD7"/>
    <w:rsid w:val="00E711C7"/>
    <w:rsid w:val="00E7299A"/>
    <w:rsid w:val="00E73B07"/>
    <w:rsid w:val="00E74D88"/>
    <w:rsid w:val="00E75718"/>
    <w:rsid w:val="00E76C2E"/>
    <w:rsid w:val="00E76EAC"/>
    <w:rsid w:val="00E76F6B"/>
    <w:rsid w:val="00E806CD"/>
    <w:rsid w:val="00E80AB7"/>
    <w:rsid w:val="00E80E07"/>
    <w:rsid w:val="00E827BC"/>
    <w:rsid w:val="00E82A95"/>
    <w:rsid w:val="00E82D40"/>
    <w:rsid w:val="00E830B5"/>
    <w:rsid w:val="00E842D3"/>
    <w:rsid w:val="00E84568"/>
    <w:rsid w:val="00E854D1"/>
    <w:rsid w:val="00E86229"/>
    <w:rsid w:val="00E915D4"/>
    <w:rsid w:val="00E92299"/>
    <w:rsid w:val="00E927BD"/>
    <w:rsid w:val="00E92B18"/>
    <w:rsid w:val="00E92CCC"/>
    <w:rsid w:val="00E93E4E"/>
    <w:rsid w:val="00E946F9"/>
    <w:rsid w:val="00E957F3"/>
    <w:rsid w:val="00E9756B"/>
    <w:rsid w:val="00E975A0"/>
    <w:rsid w:val="00E975EE"/>
    <w:rsid w:val="00EA136A"/>
    <w:rsid w:val="00EA1913"/>
    <w:rsid w:val="00EA21AE"/>
    <w:rsid w:val="00EA3B11"/>
    <w:rsid w:val="00EA3F56"/>
    <w:rsid w:val="00EA3FD8"/>
    <w:rsid w:val="00EA63C1"/>
    <w:rsid w:val="00EA73C2"/>
    <w:rsid w:val="00EB0CC6"/>
    <w:rsid w:val="00EB13F9"/>
    <w:rsid w:val="00EB32BD"/>
    <w:rsid w:val="00EB35B8"/>
    <w:rsid w:val="00EB3642"/>
    <w:rsid w:val="00EB3A6F"/>
    <w:rsid w:val="00EB3EDF"/>
    <w:rsid w:val="00EB419A"/>
    <w:rsid w:val="00EB46F5"/>
    <w:rsid w:val="00EB4C6A"/>
    <w:rsid w:val="00EB69A9"/>
    <w:rsid w:val="00EB6DA4"/>
    <w:rsid w:val="00EB6E70"/>
    <w:rsid w:val="00EC3AEF"/>
    <w:rsid w:val="00ED0C79"/>
    <w:rsid w:val="00ED0F33"/>
    <w:rsid w:val="00ED18AA"/>
    <w:rsid w:val="00ED349B"/>
    <w:rsid w:val="00ED366C"/>
    <w:rsid w:val="00ED4231"/>
    <w:rsid w:val="00ED475A"/>
    <w:rsid w:val="00ED4E54"/>
    <w:rsid w:val="00ED5076"/>
    <w:rsid w:val="00ED6581"/>
    <w:rsid w:val="00ED6D69"/>
    <w:rsid w:val="00ED6F6A"/>
    <w:rsid w:val="00ED778B"/>
    <w:rsid w:val="00EE205E"/>
    <w:rsid w:val="00EE22B4"/>
    <w:rsid w:val="00EE27B2"/>
    <w:rsid w:val="00EE2F0B"/>
    <w:rsid w:val="00EE3072"/>
    <w:rsid w:val="00EE57E6"/>
    <w:rsid w:val="00EE59A9"/>
    <w:rsid w:val="00EE5A8A"/>
    <w:rsid w:val="00EE5B78"/>
    <w:rsid w:val="00EE76C6"/>
    <w:rsid w:val="00EE79D6"/>
    <w:rsid w:val="00EF1615"/>
    <w:rsid w:val="00EF24AD"/>
    <w:rsid w:val="00EF2863"/>
    <w:rsid w:val="00EF2AB2"/>
    <w:rsid w:val="00EF2C2D"/>
    <w:rsid w:val="00EF3B9D"/>
    <w:rsid w:val="00EF4182"/>
    <w:rsid w:val="00EF6320"/>
    <w:rsid w:val="00EF6DAC"/>
    <w:rsid w:val="00EF70CD"/>
    <w:rsid w:val="00EF70F0"/>
    <w:rsid w:val="00EF71E6"/>
    <w:rsid w:val="00EF722F"/>
    <w:rsid w:val="00F00990"/>
    <w:rsid w:val="00F0102E"/>
    <w:rsid w:val="00F0202D"/>
    <w:rsid w:val="00F0217F"/>
    <w:rsid w:val="00F02247"/>
    <w:rsid w:val="00F0313B"/>
    <w:rsid w:val="00F03A32"/>
    <w:rsid w:val="00F04096"/>
    <w:rsid w:val="00F04454"/>
    <w:rsid w:val="00F04C7C"/>
    <w:rsid w:val="00F065BE"/>
    <w:rsid w:val="00F06B19"/>
    <w:rsid w:val="00F0776C"/>
    <w:rsid w:val="00F07BAF"/>
    <w:rsid w:val="00F102D9"/>
    <w:rsid w:val="00F10E98"/>
    <w:rsid w:val="00F115F7"/>
    <w:rsid w:val="00F121CE"/>
    <w:rsid w:val="00F126F6"/>
    <w:rsid w:val="00F138A5"/>
    <w:rsid w:val="00F14350"/>
    <w:rsid w:val="00F14CA9"/>
    <w:rsid w:val="00F20094"/>
    <w:rsid w:val="00F20158"/>
    <w:rsid w:val="00F20D94"/>
    <w:rsid w:val="00F20E80"/>
    <w:rsid w:val="00F23278"/>
    <w:rsid w:val="00F2363E"/>
    <w:rsid w:val="00F2364C"/>
    <w:rsid w:val="00F23681"/>
    <w:rsid w:val="00F242CB"/>
    <w:rsid w:val="00F249AD"/>
    <w:rsid w:val="00F26873"/>
    <w:rsid w:val="00F27773"/>
    <w:rsid w:val="00F27BAE"/>
    <w:rsid w:val="00F308F5"/>
    <w:rsid w:val="00F315B7"/>
    <w:rsid w:val="00F3182D"/>
    <w:rsid w:val="00F31BE4"/>
    <w:rsid w:val="00F31F5B"/>
    <w:rsid w:val="00F32763"/>
    <w:rsid w:val="00F32D34"/>
    <w:rsid w:val="00F32E32"/>
    <w:rsid w:val="00F333A2"/>
    <w:rsid w:val="00F357C5"/>
    <w:rsid w:val="00F362C4"/>
    <w:rsid w:val="00F37FA3"/>
    <w:rsid w:val="00F40289"/>
    <w:rsid w:val="00F4222C"/>
    <w:rsid w:val="00F44F12"/>
    <w:rsid w:val="00F44FAD"/>
    <w:rsid w:val="00F47555"/>
    <w:rsid w:val="00F50616"/>
    <w:rsid w:val="00F50EE7"/>
    <w:rsid w:val="00F511BD"/>
    <w:rsid w:val="00F518ED"/>
    <w:rsid w:val="00F522B9"/>
    <w:rsid w:val="00F5290F"/>
    <w:rsid w:val="00F52971"/>
    <w:rsid w:val="00F529E1"/>
    <w:rsid w:val="00F53B01"/>
    <w:rsid w:val="00F54A2C"/>
    <w:rsid w:val="00F5691C"/>
    <w:rsid w:val="00F56DE3"/>
    <w:rsid w:val="00F56E88"/>
    <w:rsid w:val="00F56F7D"/>
    <w:rsid w:val="00F60DE0"/>
    <w:rsid w:val="00F6142E"/>
    <w:rsid w:val="00F61523"/>
    <w:rsid w:val="00F61DFB"/>
    <w:rsid w:val="00F61ED4"/>
    <w:rsid w:val="00F63446"/>
    <w:rsid w:val="00F66256"/>
    <w:rsid w:val="00F66FB9"/>
    <w:rsid w:val="00F7244A"/>
    <w:rsid w:val="00F73133"/>
    <w:rsid w:val="00F7365E"/>
    <w:rsid w:val="00F7416E"/>
    <w:rsid w:val="00F75443"/>
    <w:rsid w:val="00F75A04"/>
    <w:rsid w:val="00F77477"/>
    <w:rsid w:val="00F800BA"/>
    <w:rsid w:val="00F8056A"/>
    <w:rsid w:val="00F81104"/>
    <w:rsid w:val="00F829E0"/>
    <w:rsid w:val="00F8325B"/>
    <w:rsid w:val="00F841E5"/>
    <w:rsid w:val="00F84D70"/>
    <w:rsid w:val="00F8554C"/>
    <w:rsid w:val="00F85F47"/>
    <w:rsid w:val="00F86321"/>
    <w:rsid w:val="00F863C3"/>
    <w:rsid w:val="00F870FD"/>
    <w:rsid w:val="00F90E5E"/>
    <w:rsid w:val="00F90E76"/>
    <w:rsid w:val="00F91B9D"/>
    <w:rsid w:val="00F92072"/>
    <w:rsid w:val="00F92C86"/>
    <w:rsid w:val="00F935E4"/>
    <w:rsid w:val="00F937CC"/>
    <w:rsid w:val="00F939A5"/>
    <w:rsid w:val="00F9495E"/>
    <w:rsid w:val="00F959DA"/>
    <w:rsid w:val="00F975AE"/>
    <w:rsid w:val="00F97AB0"/>
    <w:rsid w:val="00FA067C"/>
    <w:rsid w:val="00FA09DD"/>
    <w:rsid w:val="00FA0BA3"/>
    <w:rsid w:val="00FA41AF"/>
    <w:rsid w:val="00FA44D2"/>
    <w:rsid w:val="00FA5608"/>
    <w:rsid w:val="00FA77D6"/>
    <w:rsid w:val="00FA7DBE"/>
    <w:rsid w:val="00FB006F"/>
    <w:rsid w:val="00FB1B00"/>
    <w:rsid w:val="00FB3352"/>
    <w:rsid w:val="00FB3B9F"/>
    <w:rsid w:val="00FB4FC1"/>
    <w:rsid w:val="00FB5520"/>
    <w:rsid w:val="00FB5554"/>
    <w:rsid w:val="00FB5C4B"/>
    <w:rsid w:val="00FB5C61"/>
    <w:rsid w:val="00FB795C"/>
    <w:rsid w:val="00FC02C2"/>
    <w:rsid w:val="00FC20A8"/>
    <w:rsid w:val="00FC22CC"/>
    <w:rsid w:val="00FC2C7B"/>
    <w:rsid w:val="00FC2EB1"/>
    <w:rsid w:val="00FC31C7"/>
    <w:rsid w:val="00FC36F1"/>
    <w:rsid w:val="00FC5160"/>
    <w:rsid w:val="00FC6291"/>
    <w:rsid w:val="00FC6736"/>
    <w:rsid w:val="00FC76DF"/>
    <w:rsid w:val="00FC7957"/>
    <w:rsid w:val="00FC7E8E"/>
    <w:rsid w:val="00FD0AD3"/>
    <w:rsid w:val="00FD1AF1"/>
    <w:rsid w:val="00FD1F18"/>
    <w:rsid w:val="00FD22F5"/>
    <w:rsid w:val="00FD4F16"/>
    <w:rsid w:val="00FD527A"/>
    <w:rsid w:val="00FD663F"/>
    <w:rsid w:val="00FD6C1D"/>
    <w:rsid w:val="00FD6C3D"/>
    <w:rsid w:val="00FE0EE0"/>
    <w:rsid w:val="00FE166B"/>
    <w:rsid w:val="00FE1809"/>
    <w:rsid w:val="00FE2878"/>
    <w:rsid w:val="00FE2FC6"/>
    <w:rsid w:val="00FE377E"/>
    <w:rsid w:val="00FE3A42"/>
    <w:rsid w:val="00FE42C7"/>
    <w:rsid w:val="00FE5086"/>
    <w:rsid w:val="00FE54C5"/>
    <w:rsid w:val="00FE66C4"/>
    <w:rsid w:val="00FE68AA"/>
    <w:rsid w:val="00FE75BE"/>
    <w:rsid w:val="00FE7A9A"/>
    <w:rsid w:val="00FF0C27"/>
    <w:rsid w:val="00FF1AE9"/>
    <w:rsid w:val="00FF2C2A"/>
    <w:rsid w:val="00FF2D8E"/>
    <w:rsid w:val="00FF3CC5"/>
    <w:rsid w:val="00FF442F"/>
    <w:rsid w:val="00FF5F85"/>
    <w:rsid w:val="00FF60BC"/>
    <w:rsid w:val="00FF7FA8"/>
    <w:rsid w:val="0B5B16C9"/>
    <w:rsid w:val="0D2C5A9C"/>
    <w:rsid w:val="2A0C3F50"/>
    <w:rsid w:val="33F26FC2"/>
    <w:rsid w:val="34E25CF5"/>
    <w:rsid w:val="4F9A2CC6"/>
    <w:rsid w:val="5C230E59"/>
    <w:rsid w:val="6AA12652"/>
    <w:rsid w:val="7CCB61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39DDB6F6"/>
  <w15:docId w15:val="{07D122A8-3DA6-4BF2-8F84-7AF3313CB4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</w:rPr>
  </w:style>
  <w:style w:type="paragraph" w:styleId="1">
    <w:name w:val="heading 1"/>
    <w:basedOn w:val="a"/>
    <w:link w:val="10"/>
    <w:uiPriority w:val="9"/>
    <w:qFormat/>
    <w:rsid w:val="00130B65"/>
    <w:pPr>
      <w:widowControl/>
      <w:spacing w:before="100" w:beforeAutospacing="1" w:after="100" w:afterAutospacing="1"/>
      <w:jc w:val="left"/>
      <w:outlineLvl w:val="0"/>
    </w:pPr>
    <w:rPr>
      <w:rFonts w:ascii="宋体" w:eastAsia="宋体" w:hAnsi="宋体" w:cs="宋体"/>
      <w:b/>
      <w:bCs/>
      <w:kern w:val="36"/>
      <w:sz w:val="48"/>
      <w:szCs w:val="48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5D1FEB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a7">
    <w:name w:val="Table Grid"/>
    <w:basedOn w:val="a1"/>
    <w:uiPriority w:val="59"/>
    <w:qFormat/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DengXian" w:eastAsia="DengXian" w:hAnsi="DengXian" w:cstheme="minorBidi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qFormat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DengXian" w:eastAsia="DengXian" w:hAnsi="DengXian" w:cstheme="minorBidi"/>
      <w:kern w:val="2"/>
      <w:szCs w:val="22"/>
    </w:rPr>
  </w:style>
  <w:style w:type="character" w:customStyle="1" w:styleId="a6">
    <w:name w:val="页眉 字符"/>
    <w:basedOn w:val="a0"/>
    <w:link w:val="a5"/>
    <w:uiPriority w:val="99"/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a4">
    <w:name w:val="页脚 字符"/>
    <w:basedOn w:val="a0"/>
    <w:link w:val="a3"/>
    <w:uiPriority w:val="99"/>
    <w:qFormat/>
    <w:rPr>
      <w:rFonts w:asciiTheme="minorHAnsi" w:eastAsiaTheme="minorEastAsia" w:hAnsiTheme="minorHAnsi" w:cstheme="minorBidi"/>
      <w:kern w:val="2"/>
      <w:sz w:val="18"/>
      <w:szCs w:val="18"/>
    </w:rPr>
  </w:style>
  <w:style w:type="paragraph" w:styleId="a8">
    <w:name w:val="List Paragraph"/>
    <w:basedOn w:val="a"/>
    <w:uiPriority w:val="99"/>
    <w:rsid w:val="0094353A"/>
    <w:pPr>
      <w:ind w:firstLineChars="200" w:firstLine="420"/>
    </w:pPr>
  </w:style>
  <w:style w:type="character" w:customStyle="1" w:styleId="10">
    <w:name w:val="标题 1 字符"/>
    <w:basedOn w:val="a0"/>
    <w:link w:val="1"/>
    <w:uiPriority w:val="9"/>
    <w:rsid w:val="00130B65"/>
    <w:rPr>
      <w:rFonts w:ascii="宋体" w:hAnsi="宋体" w:cs="宋体"/>
      <w:b/>
      <w:bCs/>
      <w:kern w:val="36"/>
      <w:sz w:val="48"/>
      <w:szCs w:val="48"/>
    </w:rPr>
  </w:style>
  <w:style w:type="paragraph" w:styleId="a9">
    <w:name w:val="Revision"/>
    <w:hidden/>
    <w:uiPriority w:val="99"/>
    <w:semiHidden/>
    <w:rsid w:val="00887A0F"/>
    <w:rPr>
      <w:rFonts w:asciiTheme="minorHAnsi" w:eastAsiaTheme="minorEastAsia" w:hAnsiTheme="minorHAnsi" w:cstheme="minorBidi"/>
      <w:kern w:val="2"/>
      <w:sz w:val="21"/>
      <w:szCs w:val="22"/>
    </w:rPr>
  </w:style>
  <w:style w:type="character" w:styleId="aa">
    <w:name w:val="Emphasis"/>
    <w:basedOn w:val="a0"/>
    <w:uiPriority w:val="20"/>
    <w:qFormat/>
    <w:rsid w:val="005634A6"/>
    <w:rPr>
      <w:i/>
      <w:iCs/>
    </w:rPr>
  </w:style>
  <w:style w:type="paragraph" w:styleId="ab">
    <w:name w:val="Balloon Text"/>
    <w:basedOn w:val="a"/>
    <w:link w:val="ac"/>
    <w:uiPriority w:val="99"/>
    <w:semiHidden/>
    <w:unhideWhenUsed/>
    <w:rsid w:val="00942156"/>
    <w:rPr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942156"/>
    <w:rPr>
      <w:rFonts w:asciiTheme="minorHAnsi" w:eastAsiaTheme="minorEastAsia" w:hAnsiTheme="minorHAnsi" w:cstheme="minorBidi"/>
      <w:kern w:val="2"/>
      <w:sz w:val="18"/>
      <w:szCs w:val="18"/>
    </w:rPr>
  </w:style>
  <w:style w:type="paragraph" w:styleId="ad">
    <w:name w:val="Normal (Web)"/>
    <w:basedOn w:val="a"/>
    <w:uiPriority w:val="99"/>
    <w:semiHidden/>
    <w:unhideWhenUsed/>
    <w:rsid w:val="0037187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e">
    <w:name w:val="Hyperlink"/>
    <w:basedOn w:val="a0"/>
    <w:uiPriority w:val="99"/>
    <w:unhideWhenUsed/>
    <w:rsid w:val="00FA7DBE"/>
    <w:rPr>
      <w:color w:val="0563C1" w:themeColor="hyperlink"/>
      <w:u w:val="single"/>
    </w:rPr>
  </w:style>
  <w:style w:type="character" w:customStyle="1" w:styleId="11">
    <w:name w:val="未处理的提及1"/>
    <w:basedOn w:val="a0"/>
    <w:uiPriority w:val="99"/>
    <w:semiHidden/>
    <w:unhideWhenUsed/>
    <w:rsid w:val="00FA7DBE"/>
    <w:rPr>
      <w:color w:val="605E5C"/>
      <w:shd w:val="clear" w:color="auto" w:fill="E1DFDD"/>
    </w:rPr>
  </w:style>
  <w:style w:type="character" w:customStyle="1" w:styleId="30">
    <w:name w:val="标题 3 字符"/>
    <w:basedOn w:val="a0"/>
    <w:link w:val="3"/>
    <w:uiPriority w:val="9"/>
    <w:semiHidden/>
    <w:rsid w:val="005D1FEB"/>
    <w:rPr>
      <w:rFonts w:asciiTheme="minorHAnsi" w:eastAsiaTheme="minorEastAsia" w:hAnsiTheme="minorHAnsi" w:cstheme="minorBidi"/>
      <w:b/>
      <w:bCs/>
      <w:kern w:val="2"/>
      <w:sz w:val="32"/>
      <w:szCs w:val="32"/>
    </w:rPr>
  </w:style>
  <w:style w:type="character" w:customStyle="1" w:styleId="nzt5k">
    <w:name w:val="nzt5k"/>
    <w:basedOn w:val="a0"/>
    <w:rsid w:val="00DC75BC"/>
  </w:style>
  <w:style w:type="character" w:customStyle="1" w:styleId="title-text">
    <w:name w:val="title-text"/>
    <w:basedOn w:val="a0"/>
    <w:rsid w:val="00B939B1"/>
  </w:style>
  <w:style w:type="character" w:styleId="af">
    <w:name w:val="Strong"/>
    <w:basedOn w:val="a0"/>
    <w:uiPriority w:val="22"/>
    <w:qFormat/>
    <w:rsid w:val="00F138A5"/>
    <w:rPr>
      <w:b/>
      <w:bCs/>
    </w:rPr>
  </w:style>
  <w:style w:type="character" w:customStyle="1" w:styleId="2">
    <w:name w:val="未处理的提及2"/>
    <w:basedOn w:val="a0"/>
    <w:uiPriority w:val="99"/>
    <w:semiHidden/>
    <w:unhideWhenUsed/>
    <w:rsid w:val="00016D3B"/>
    <w:rPr>
      <w:color w:val="605E5C"/>
      <w:shd w:val="clear" w:color="auto" w:fill="E1DFDD"/>
    </w:rPr>
  </w:style>
  <w:style w:type="paragraph" w:customStyle="1" w:styleId="Mdeck1articletitle">
    <w:name w:val="M_deck_1_article_title"/>
    <w:qFormat/>
    <w:rsid w:val="00102D5D"/>
    <w:pPr>
      <w:widowControl w:val="0"/>
      <w:kinsoku w:val="0"/>
      <w:overflowPunct w:val="0"/>
      <w:autoSpaceDE w:val="0"/>
      <w:autoSpaceDN w:val="0"/>
      <w:adjustRightInd w:val="0"/>
      <w:snapToGrid w:val="0"/>
      <w:spacing w:before="240" w:after="240" w:line="340" w:lineRule="atLeast"/>
    </w:pPr>
    <w:rPr>
      <w:rFonts w:eastAsia="Times New Roman" w:cstheme="minorBidi"/>
      <w:b/>
      <w:snapToGrid w:val="0"/>
      <w:color w:val="000000"/>
      <w:sz w:val="36"/>
      <w:lang w:eastAsia="de-DE" w:bidi="en-US"/>
    </w:rPr>
  </w:style>
  <w:style w:type="paragraph" w:customStyle="1" w:styleId="Mdeck1articletype">
    <w:name w:val="M_deck_1_article_type"/>
    <w:next w:val="Mdeck1articletitle"/>
    <w:qFormat/>
    <w:rsid w:val="00102D5D"/>
    <w:pPr>
      <w:widowControl w:val="0"/>
      <w:kinsoku w:val="0"/>
      <w:overflowPunct w:val="0"/>
      <w:autoSpaceDE w:val="0"/>
      <w:autoSpaceDN w:val="0"/>
      <w:adjustRightInd w:val="0"/>
      <w:snapToGrid w:val="0"/>
    </w:pPr>
    <w:rPr>
      <w:rFonts w:eastAsia="Arial"/>
      <w:snapToGrid w:val="0"/>
      <w:color w:val="000000"/>
      <w:sz w:val="18"/>
      <w:szCs w:val="24"/>
      <w:lang w:eastAsia="de-DE" w:bidi="en-US"/>
    </w:rPr>
  </w:style>
  <w:style w:type="paragraph" w:customStyle="1" w:styleId="Mdeck2authoraffiliation">
    <w:name w:val="M_deck_2_author_affiliation"/>
    <w:qFormat/>
    <w:rsid w:val="00102D5D"/>
    <w:pPr>
      <w:widowControl w:val="0"/>
      <w:kinsoku w:val="0"/>
      <w:overflowPunct w:val="0"/>
      <w:autoSpaceDE w:val="0"/>
      <w:autoSpaceDN w:val="0"/>
      <w:adjustRightInd w:val="0"/>
      <w:snapToGrid w:val="0"/>
      <w:spacing w:line="340" w:lineRule="atLeast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paragraph" w:customStyle="1" w:styleId="Mdeck2authorcorrespondence">
    <w:name w:val="M_deck_2_author_correspondence"/>
    <w:next w:val="a"/>
    <w:qFormat/>
    <w:rsid w:val="00102D5D"/>
    <w:pPr>
      <w:widowControl w:val="0"/>
      <w:kinsoku w:val="0"/>
      <w:overflowPunct w:val="0"/>
      <w:autoSpaceDE w:val="0"/>
      <w:autoSpaceDN w:val="0"/>
      <w:adjustRightInd w:val="0"/>
      <w:snapToGrid w:val="0"/>
      <w:spacing w:before="240" w:after="240" w:line="340" w:lineRule="atLeast"/>
      <w:ind w:left="284" w:hanging="284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paragraph" w:customStyle="1" w:styleId="Mdeck2authorname">
    <w:name w:val="M_deck_2_author_name"/>
    <w:next w:val="Mdeck2authoraffiliation"/>
    <w:qFormat/>
    <w:rsid w:val="00102D5D"/>
    <w:pPr>
      <w:widowControl w:val="0"/>
      <w:kinsoku w:val="0"/>
      <w:overflowPunct w:val="0"/>
      <w:autoSpaceDE w:val="0"/>
      <w:autoSpaceDN w:val="0"/>
      <w:adjustRightInd w:val="0"/>
      <w:snapToGrid w:val="0"/>
      <w:spacing w:after="240" w:line="340" w:lineRule="atLeast"/>
    </w:pPr>
    <w:rPr>
      <w:rFonts w:eastAsia="Times New Roman" w:cstheme="minorBidi"/>
      <w:b/>
      <w:snapToGrid w:val="0"/>
      <w:color w:val="000000"/>
      <w:sz w:val="24"/>
      <w:lang w:eastAsia="de-DE" w:bidi="en-US"/>
    </w:rPr>
  </w:style>
  <w:style w:type="paragraph" w:customStyle="1" w:styleId="Mdeck3abstract">
    <w:name w:val="M_deck_3_abstract"/>
    <w:next w:val="a"/>
    <w:qFormat/>
    <w:rsid w:val="00102D5D"/>
    <w:pPr>
      <w:widowControl w:val="0"/>
      <w:kinsoku w:val="0"/>
      <w:overflowPunct w:val="0"/>
      <w:autoSpaceDE w:val="0"/>
      <w:autoSpaceDN w:val="0"/>
      <w:adjustRightInd w:val="0"/>
      <w:snapToGrid w:val="0"/>
      <w:spacing w:before="240" w:after="240" w:line="340" w:lineRule="atLeast"/>
      <w:jc w:val="both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paragraph" w:customStyle="1" w:styleId="Mdeck3keywords">
    <w:name w:val="M_deck_3_keywords"/>
    <w:basedOn w:val="Mdeck3abstract"/>
    <w:qFormat/>
    <w:rsid w:val="00102D5D"/>
    <w:pPr>
      <w:widowControl/>
    </w:pPr>
  </w:style>
  <w:style w:type="paragraph" w:customStyle="1" w:styleId="Mdeck3publcationhistory">
    <w:name w:val="M_deck_3_publcation_history"/>
    <w:qFormat/>
    <w:rsid w:val="00102D5D"/>
    <w:pPr>
      <w:widowControl w:val="0"/>
      <w:kinsoku w:val="0"/>
      <w:overflowPunct w:val="0"/>
      <w:autoSpaceDE w:val="0"/>
      <w:autoSpaceDN w:val="0"/>
      <w:adjustRightInd w:val="0"/>
      <w:snapToGrid w:val="0"/>
      <w:spacing w:before="240" w:line="340" w:lineRule="atLeast"/>
    </w:pPr>
    <w:rPr>
      <w:rFonts w:eastAsia="Times New Roman" w:cstheme="minorBidi"/>
      <w:i/>
      <w:snapToGrid w:val="0"/>
      <w:color w:val="000000"/>
      <w:sz w:val="24"/>
      <w:lang w:eastAsia="de-DE" w:bidi="en-US"/>
    </w:rPr>
  </w:style>
  <w:style w:type="paragraph" w:customStyle="1" w:styleId="Mdeck4heading1">
    <w:name w:val="M_deck_4_heading_1"/>
    <w:next w:val="a"/>
    <w:qFormat/>
    <w:rsid w:val="00102D5D"/>
    <w:pPr>
      <w:kinsoku w:val="0"/>
      <w:overflowPunct w:val="0"/>
      <w:autoSpaceDE w:val="0"/>
      <w:autoSpaceDN w:val="0"/>
      <w:adjustRightInd w:val="0"/>
      <w:snapToGrid w:val="0"/>
      <w:spacing w:before="240" w:after="240" w:line="340" w:lineRule="atLeast"/>
      <w:outlineLvl w:val="0"/>
    </w:pPr>
    <w:rPr>
      <w:rFonts w:eastAsia="Times New Roman" w:cstheme="minorBidi"/>
      <w:b/>
      <w:snapToGrid w:val="0"/>
      <w:color w:val="000000"/>
      <w:sz w:val="24"/>
      <w:lang w:eastAsia="de-DE" w:bidi="en-US"/>
    </w:rPr>
  </w:style>
  <w:style w:type="paragraph" w:customStyle="1" w:styleId="Mdeck4heading2">
    <w:name w:val="M_deck_4_heading_2"/>
    <w:next w:val="a"/>
    <w:qFormat/>
    <w:rsid w:val="00102D5D"/>
    <w:pPr>
      <w:kinsoku w:val="0"/>
      <w:overflowPunct w:val="0"/>
      <w:autoSpaceDE w:val="0"/>
      <w:autoSpaceDN w:val="0"/>
      <w:adjustRightInd w:val="0"/>
      <w:snapToGrid w:val="0"/>
      <w:spacing w:before="240" w:after="240" w:line="340" w:lineRule="atLeast"/>
      <w:outlineLvl w:val="1"/>
    </w:pPr>
    <w:rPr>
      <w:rFonts w:eastAsia="Times New Roman" w:cstheme="minorBidi"/>
      <w:i/>
      <w:snapToGrid w:val="0"/>
      <w:color w:val="000000"/>
      <w:sz w:val="24"/>
      <w:lang w:eastAsia="de-DE" w:bidi="en-US"/>
    </w:rPr>
  </w:style>
  <w:style w:type="paragraph" w:customStyle="1" w:styleId="Mdeck4heading3">
    <w:name w:val="M_deck_4_heading_3"/>
    <w:next w:val="a"/>
    <w:qFormat/>
    <w:rsid w:val="00102D5D"/>
    <w:pPr>
      <w:kinsoku w:val="0"/>
      <w:overflowPunct w:val="0"/>
      <w:autoSpaceDE w:val="0"/>
      <w:autoSpaceDN w:val="0"/>
      <w:adjustRightInd w:val="0"/>
      <w:snapToGrid w:val="0"/>
      <w:spacing w:before="240" w:after="240" w:line="340" w:lineRule="atLeast"/>
      <w:outlineLvl w:val="2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paragraph" w:customStyle="1" w:styleId="Mdeck4text">
    <w:name w:val="M_deck_4_text"/>
    <w:qFormat/>
    <w:rsid w:val="00102D5D"/>
    <w:pPr>
      <w:kinsoku w:val="0"/>
      <w:overflowPunct w:val="0"/>
      <w:autoSpaceDE w:val="0"/>
      <w:autoSpaceDN w:val="0"/>
      <w:adjustRightInd w:val="0"/>
      <w:snapToGrid w:val="0"/>
      <w:spacing w:line="340" w:lineRule="atLeast"/>
      <w:ind w:firstLine="420"/>
      <w:jc w:val="both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paragraph" w:customStyle="1" w:styleId="Mdeck4text2nd">
    <w:name w:val="M_deck_4_text_2nd"/>
    <w:qFormat/>
    <w:rsid w:val="00102D5D"/>
    <w:pPr>
      <w:spacing w:line="340" w:lineRule="atLeast"/>
      <w:jc w:val="both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paragraph" w:customStyle="1" w:styleId="Mdeck4textbulletlist">
    <w:name w:val="M_deck_4_text_bullet_list"/>
    <w:qFormat/>
    <w:rsid w:val="00102D5D"/>
    <w:pPr>
      <w:numPr>
        <w:numId w:val="17"/>
      </w:numPr>
      <w:kinsoku w:val="0"/>
      <w:overflowPunct w:val="0"/>
      <w:autoSpaceDE w:val="0"/>
      <w:autoSpaceDN w:val="0"/>
      <w:adjustRightInd w:val="0"/>
      <w:snapToGrid w:val="0"/>
      <w:spacing w:before="120" w:after="120" w:line="340" w:lineRule="atLeast"/>
      <w:jc w:val="both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paragraph" w:customStyle="1" w:styleId="Mdeck4textfirstlinezero">
    <w:name w:val="M_deck_4_text_firstline_zero"/>
    <w:basedOn w:val="Mdeck4text"/>
    <w:next w:val="Mdeck4text"/>
    <w:qFormat/>
    <w:rsid w:val="00102D5D"/>
    <w:pPr>
      <w:ind w:firstLine="0"/>
    </w:pPr>
    <w:rPr>
      <w:szCs w:val="24"/>
    </w:rPr>
  </w:style>
  <w:style w:type="paragraph" w:customStyle="1" w:styleId="Mdeck4textlist">
    <w:name w:val="M_deck_4_text_list"/>
    <w:basedOn w:val="a"/>
    <w:qFormat/>
    <w:rsid w:val="00102D5D"/>
    <w:pPr>
      <w:widowControl/>
      <w:spacing w:before="240"/>
      <w:jc w:val="center"/>
    </w:pPr>
    <w:rPr>
      <w:rFonts w:ascii="Times New Roman" w:eastAsia="Times New Roman" w:hAnsi="Times New Roman"/>
      <w:i/>
      <w:sz w:val="20"/>
      <w:szCs w:val="20"/>
    </w:rPr>
  </w:style>
  <w:style w:type="paragraph" w:customStyle="1" w:styleId="Mdeck4textlrindent">
    <w:name w:val="M_deck_4_text_lr_indent"/>
    <w:basedOn w:val="Mdeck4text"/>
    <w:qFormat/>
    <w:rsid w:val="00102D5D"/>
    <w:pPr>
      <w:ind w:left="567" w:right="567" w:firstLine="0"/>
    </w:pPr>
  </w:style>
  <w:style w:type="paragraph" w:customStyle="1" w:styleId="Mdeck4textnumberedlist">
    <w:name w:val="M_deck_4_text_numbered_list"/>
    <w:qFormat/>
    <w:rsid w:val="00102D5D"/>
    <w:pPr>
      <w:numPr>
        <w:numId w:val="18"/>
      </w:numPr>
      <w:kinsoku w:val="0"/>
      <w:overflowPunct w:val="0"/>
      <w:autoSpaceDE w:val="0"/>
      <w:autoSpaceDN w:val="0"/>
      <w:adjustRightInd w:val="0"/>
      <w:snapToGrid w:val="0"/>
      <w:spacing w:before="120" w:after="120" w:line="340" w:lineRule="atLeast"/>
      <w:jc w:val="both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paragraph" w:customStyle="1" w:styleId="Mdeck5tablebody">
    <w:name w:val="M_deck_5_table_body"/>
    <w:qFormat/>
    <w:rsid w:val="00102D5D"/>
    <w:pPr>
      <w:kinsoku w:val="0"/>
      <w:overflowPunct w:val="0"/>
      <w:autoSpaceDE w:val="0"/>
      <w:autoSpaceDN w:val="0"/>
      <w:adjustRightInd w:val="0"/>
      <w:snapToGrid w:val="0"/>
      <w:spacing w:line="300" w:lineRule="exact"/>
      <w:jc w:val="center"/>
    </w:pPr>
    <w:rPr>
      <w:rFonts w:eastAsia="Times New Roman" w:cstheme="minorBidi"/>
      <w:snapToGrid w:val="0"/>
      <w:color w:val="000000"/>
      <w:lang w:eastAsia="de-DE" w:bidi="en-US"/>
    </w:rPr>
  </w:style>
  <w:style w:type="table" w:customStyle="1" w:styleId="Mdeck5tablebodythreelines">
    <w:name w:val="M_deck_5_table_body_three_lines"/>
    <w:basedOn w:val="a1"/>
    <w:uiPriority w:val="99"/>
    <w:rsid w:val="00102D5D"/>
    <w:pPr>
      <w:adjustRightInd w:val="0"/>
      <w:snapToGrid w:val="0"/>
      <w:spacing w:line="300" w:lineRule="exact"/>
      <w:jc w:val="center"/>
    </w:pPr>
    <w:rPr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mirrorIndents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Mdeck5tablecaption">
    <w:name w:val="M_deck_5_table_caption"/>
    <w:qFormat/>
    <w:rsid w:val="00102D5D"/>
    <w:pPr>
      <w:kinsoku w:val="0"/>
      <w:overflowPunct w:val="0"/>
      <w:autoSpaceDE w:val="0"/>
      <w:autoSpaceDN w:val="0"/>
      <w:adjustRightInd w:val="0"/>
      <w:snapToGrid w:val="0"/>
      <w:spacing w:before="240" w:after="120" w:line="340" w:lineRule="atLeast"/>
      <w:ind w:left="284" w:right="284"/>
      <w:jc w:val="both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paragraph" w:customStyle="1" w:styleId="Mdeck5tablefooter">
    <w:name w:val="M_deck_5_table_footer"/>
    <w:qFormat/>
    <w:rsid w:val="00102D5D"/>
    <w:pPr>
      <w:kinsoku w:val="0"/>
      <w:overflowPunct w:val="0"/>
      <w:autoSpaceDE w:val="0"/>
      <w:autoSpaceDN w:val="0"/>
      <w:adjustRightInd w:val="0"/>
      <w:snapToGrid w:val="0"/>
      <w:spacing w:line="300" w:lineRule="exact"/>
      <w:ind w:left="567" w:right="567"/>
      <w:jc w:val="both"/>
    </w:pPr>
    <w:rPr>
      <w:rFonts w:eastAsia="Times New Roman" w:cstheme="minorBidi"/>
      <w:snapToGrid w:val="0"/>
      <w:color w:val="000000"/>
      <w:lang w:eastAsia="de-DE" w:bidi="en-US"/>
    </w:rPr>
  </w:style>
  <w:style w:type="paragraph" w:customStyle="1" w:styleId="Mdeck5tableheader">
    <w:name w:val="M_deck_5_table_header"/>
    <w:basedOn w:val="Mdeck5tablefooter"/>
    <w:rsid w:val="00102D5D"/>
  </w:style>
  <w:style w:type="paragraph" w:customStyle="1" w:styleId="Mdeck6figurebody">
    <w:name w:val="M_deck_6_figure_body"/>
    <w:qFormat/>
    <w:rsid w:val="00102D5D"/>
    <w:pPr>
      <w:widowControl w:val="0"/>
      <w:kinsoku w:val="0"/>
      <w:overflowPunct w:val="0"/>
      <w:autoSpaceDE w:val="0"/>
      <w:autoSpaceDN w:val="0"/>
      <w:adjustRightInd w:val="0"/>
      <w:snapToGrid w:val="0"/>
      <w:spacing w:line="340" w:lineRule="atLeast"/>
      <w:jc w:val="center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paragraph" w:customStyle="1" w:styleId="Mdeck6figurecaption">
    <w:name w:val="M_deck_6_figure_caption"/>
    <w:basedOn w:val="Mdeck5tablecaption"/>
    <w:qFormat/>
    <w:rsid w:val="00102D5D"/>
    <w:pPr>
      <w:spacing w:after="240"/>
    </w:pPr>
  </w:style>
  <w:style w:type="paragraph" w:customStyle="1" w:styleId="Mdeck7equation">
    <w:name w:val="M_deck_7_equation"/>
    <w:basedOn w:val="a"/>
    <w:rsid w:val="00102D5D"/>
    <w:pPr>
      <w:widowControl/>
      <w:kinsoku w:val="0"/>
      <w:overflowPunct w:val="0"/>
      <w:autoSpaceDE w:val="0"/>
      <w:autoSpaceDN w:val="0"/>
      <w:adjustRightInd w:val="0"/>
      <w:snapToGrid w:val="0"/>
      <w:spacing w:before="240"/>
      <w:jc w:val="center"/>
    </w:pPr>
    <w:rPr>
      <w:rFonts w:ascii="Times New Roman" w:eastAsia="宋体" w:hAnsi="Times New Roman"/>
      <w:i/>
      <w:snapToGrid w:val="0"/>
      <w:sz w:val="20"/>
      <w:szCs w:val="24"/>
      <w:lang w:eastAsia="en-US" w:bidi="en-US"/>
    </w:rPr>
  </w:style>
  <w:style w:type="paragraph" w:customStyle="1" w:styleId="Mdeck8references">
    <w:name w:val="M_deck_8_references"/>
    <w:qFormat/>
    <w:rsid w:val="00102D5D"/>
    <w:pPr>
      <w:numPr>
        <w:numId w:val="19"/>
      </w:numPr>
      <w:kinsoku w:val="0"/>
      <w:overflowPunct w:val="0"/>
      <w:autoSpaceDE w:val="0"/>
      <w:autoSpaceDN w:val="0"/>
      <w:adjustRightInd w:val="0"/>
      <w:snapToGrid w:val="0"/>
      <w:spacing w:line="340" w:lineRule="atLeast"/>
      <w:jc w:val="both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character" w:styleId="af0">
    <w:name w:val="annotation reference"/>
    <w:basedOn w:val="a0"/>
    <w:uiPriority w:val="99"/>
    <w:semiHidden/>
    <w:unhideWhenUsed/>
    <w:rsid w:val="007A56E0"/>
    <w:rPr>
      <w:sz w:val="21"/>
      <w:szCs w:val="21"/>
    </w:rPr>
  </w:style>
  <w:style w:type="paragraph" w:styleId="af1">
    <w:name w:val="annotation text"/>
    <w:basedOn w:val="a"/>
    <w:link w:val="af2"/>
    <w:uiPriority w:val="99"/>
    <w:semiHidden/>
    <w:unhideWhenUsed/>
    <w:rsid w:val="007A56E0"/>
    <w:pPr>
      <w:jc w:val="left"/>
    </w:pPr>
  </w:style>
  <w:style w:type="character" w:customStyle="1" w:styleId="af2">
    <w:name w:val="批注文字 字符"/>
    <w:basedOn w:val="a0"/>
    <w:link w:val="af1"/>
    <w:uiPriority w:val="99"/>
    <w:semiHidden/>
    <w:rsid w:val="007A56E0"/>
    <w:rPr>
      <w:rFonts w:asciiTheme="minorHAnsi" w:eastAsiaTheme="minorEastAsia" w:hAnsiTheme="minorHAnsi" w:cstheme="minorBidi"/>
      <w:kern w:val="2"/>
      <w:sz w:val="21"/>
      <w:szCs w:val="22"/>
    </w:rPr>
  </w:style>
  <w:style w:type="paragraph" w:styleId="af3">
    <w:name w:val="annotation subject"/>
    <w:basedOn w:val="af1"/>
    <w:next w:val="af1"/>
    <w:link w:val="af4"/>
    <w:uiPriority w:val="99"/>
    <w:semiHidden/>
    <w:unhideWhenUsed/>
    <w:rsid w:val="007A56E0"/>
    <w:rPr>
      <w:b/>
      <w:bCs/>
    </w:rPr>
  </w:style>
  <w:style w:type="character" w:customStyle="1" w:styleId="af4">
    <w:name w:val="批注主题 字符"/>
    <w:basedOn w:val="af2"/>
    <w:link w:val="af3"/>
    <w:uiPriority w:val="99"/>
    <w:semiHidden/>
    <w:rsid w:val="007A56E0"/>
    <w:rPr>
      <w:rFonts w:asciiTheme="minorHAnsi" w:eastAsiaTheme="minorEastAsia" w:hAnsiTheme="minorHAnsi" w:cstheme="minorBidi"/>
      <w:b/>
      <w:bCs/>
      <w:kern w:val="2"/>
      <w:sz w:val="21"/>
      <w:szCs w:val="22"/>
    </w:rPr>
  </w:style>
  <w:style w:type="character" w:customStyle="1" w:styleId="UnresolvedMention">
    <w:name w:val="Unresolved Mention"/>
    <w:basedOn w:val="a0"/>
    <w:uiPriority w:val="99"/>
    <w:semiHidden/>
    <w:unhideWhenUsed/>
    <w:rsid w:val="0049017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289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212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067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67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53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5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320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84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93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465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86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869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609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774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2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17" Type="http://schemas.microsoft.com/office/2016/09/relationships/commentsIds" Target="commentsIds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yperlink" Target="http://wmd.weigelworld.org" TargetMode="External"/><Relationship Id="rId4" Type="http://schemas.openxmlformats.org/officeDocument/2006/relationships/styles" Target="styles.xml"/><Relationship Id="rId9" Type="http://schemas.openxmlformats.org/officeDocument/2006/relationships/hyperlink" Target="mailto:zhihong@nju.edu.cn" TargetMode="External"/><Relationship Id="rId14" Type="http://schemas.openxmlformats.org/officeDocument/2006/relationships/footer" Target="footer2.xml"/></Relationships>
</file>

<file path=word/_rels/footer2.xml.rels><?xml version="1.0" encoding="UTF-8" standalone="yes"?>
<Relationships xmlns="http://schemas.openxmlformats.org/package/2006/relationships"><Relationship Id="rId2" Type="http://schemas.openxmlformats.org/officeDocument/2006/relationships/hyperlink" Target="https://creativecommons.org/licenses/by/4.0/" TargetMode="External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AA2A6297-B306-44FC-A04D-A8AA65D312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07</TotalTime>
  <Pages>17</Pages>
  <Words>13354</Words>
  <Characters>76120</Characters>
  <Application>Microsoft Office Word</Application>
  <DocSecurity>0</DocSecurity>
  <Lines>634</Lines>
  <Paragraphs>178</Paragraphs>
  <ScaleCrop>false</ScaleCrop>
  <Company/>
  <LinksUpToDate>false</LinksUpToDate>
  <CharactersWithSpaces>892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/>
  <cp:keywords/>
  <dc:description/>
  <cp:lastModifiedBy>Administrator</cp:lastModifiedBy>
  <cp:revision>475</cp:revision>
  <cp:lastPrinted>2024-01-04T09:36:00Z</cp:lastPrinted>
  <dcterms:created xsi:type="dcterms:W3CDTF">2024-02-03T11:58:00Z</dcterms:created>
  <dcterms:modified xsi:type="dcterms:W3CDTF">2024-03-15T02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1045</vt:lpwstr>
  </property>
  <property fmtid="{D5CDD505-2E9C-101B-9397-08002B2CF9AE}" pid="3" name="ICV">
    <vt:lpwstr>574F9B35E00045579349750E6E6A0CD2</vt:lpwstr>
  </property>
  <property fmtid="{D5CDD505-2E9C-101B-9397-08002B2CF9AE}" pid="4" name="GrammarlyDocumentId">
    <vt:lpwstr>9e60d1d1173651651f06b6317909b7a67c252bafda2008c32d921e153496f9f5</vt:lpwstr>
  </property>
</Properties>
</file>